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F91C0B" w14:textId="0597ACE6" w:rsidR="00C23D82" w:rsidRDefault="00AE7B06" w:rsidP="00464508">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r w:rsidRPr="00AE7B06">
        <w:rPr>
          <w:rFonts w:ascii="Times New Roman" w:eastAsia="Times New Roman" w:hAnsi="Times New Roman" w:cs="Times New Roman"/>
          <w:b/>
          <w:color w:val="000000"/>
          <w:sz w:val="28"/>
          <w:szCs w:val="28"/>
        </w:rPr>
        <w:t>THE INFLUENCE OF WORK-LIFE BALANCE AND JOB SATISFACTION ON NON-CIVIL SERVANT TURNOVER INTENTION WITH RESILIENCE AS A MODERATOR VARIABLE</w:t>
      </w:r>
    </w:p>
    <w:p w14:paraId="43285803" w14:textId="77777777" w:rsidR="00E63DEE" w:rsidRDefault="00E63DEE" w:rsidP="00F872F0">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60E4D045" w14:textId="77777777" w:rsidR="00BF1D3D" w:rsidRDefault="00BF1D3D" w:rsidP="008E1255">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3F7A13C3" w14:textId="275989D2" w:rsidR="00AE1F5A" w:rsidRPr="00AE1F5A" w:rsidRDefault="00AD4EE3" w:rsidP="00AE1F5A">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r w:rsidRPr="00AD4EE3">
        <w:rPr>
          <w:rFonts w:ascii="Times New Roman" w:eastAsia="Times New Roman" w:hAnsi="Times New Roman" w:cs="Times New Roman"/>
          <w:b/>
          <w:color w:val="000000"/>
          <w:sz w:val="28"/>
          <w:szCs w:val="28"/>
        </w:rPr>
        <w:t>PENGARUH WORK LIFE BALANCE DAN KEPUASAN KERJA TERHADAP TURNOVER INTENTION NON ASN DENGAN RESILIENSI SEBAGAI VARIABEL MODERATOR</w:t>
      </w:r>
    </w:p>
    <w:p w14:paraId="0C199F06" w14:textId="5B885F0E" w:rsidR="000130BE" w:rsidRPr="00F63897" w:rsidRDefault="000130BE" w:rsidP="00A86819">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2B48BC40" w14:textId="77777777" w:rsidR="00335FE7" w:rsidRDefault="00335FE7" w:rsidP="00CA5FB4">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26C38D6A" w14:textId="5BF3CB5A" w:rsidR="009C07D7" w:rsidRPr="00965491" w:rsidRDefault="00CF285D" w:rsidP="00CF285D">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sidRPr="00CF285D">
        <w:rPr>
          <w:rFonts w:ascii="Times New Roman" w:eastAsia="Times New Roman" w:hAnsi="Times New Roman" w:cs="Times New Roman"/>
          <w:b/>
          <w:color w:val="000000"/>
          <w:sz w:val="24"/>
          <w:szCs w:val="24"/>
        </w:rPr>
        <w:t>Andi Ricardy Purba</w:t>
      </w:r>
      <w:r w:rsidRPr="00CF285D">
        <w:rPr>
          <w:rFonts w:ascii="Times New Roman" w:eastAsia="Times New Roman" w:hAnsi="Times New Roman" w:cs="Times New Roman"/>
          <w:b/>
          <w:color w:val="000000"/>
          <w:sz w:val="24"/>
          <w:szCs w:val="24"/>
          <w:vertAlign w:val="superscript"/>
        </w:rPr>
        <w:t>1</w:t>
      </w:r>
      <w:r w:rsidR="0063510C">
        <w:rPr>
          <w:rFonts w:ascii="Times New Roman" w:eastAsia="Times New Roman" w:hAnsi="Times New Roman" w:cs="Times New Roman"/>
          <w:b/>
          <w:color w:val="000000"/>
          <w:sz w:val="24"/>
          <w:szCs w:val="24"/>
          <w:vertAlign w:val="superscript"/>
        </w:rPr>
        <w:t>*</w:t>
      </w:r>
      <w:r w:rsidRPr="00CF285D">
        <w:rPr>
          <w:rFonts w:ascii="Times New Roman" w:eastAsia="Times New Roman" w:hAnsi="Times New Roman" w:cs="Times New Roman"/>
          <w:b/>
          <w:color w:val="000000"/>
          <w:sz w:val="24"/>
          <w:szCs w:val="24"/>
        </w:rPr>
        <w:t>, Syahrizal Bin Muhammad Syafii</w:t>
      </w:r>
      <w:r w:rsidRPr="00CF285D">
        <w:rPr>
          <w:rFonts w:ascii="Times New Roman" w:eastAsia="Times New Roman" w:hAnsi="Times New Roman" w:cs="Times New Roman"/>
          <w:b/>
          <w:color w:val="000000"/>
          <w:sz w:val="24"/>
          <w:szCs w:val="24"/>
          <w:vertAlign w:val="superscript"/>
        </w:rPr>
        <w:t>2</w:t>
      </w:r>
    </w:p>
    <w:p w14:paraId="633CB16A" w14:textId="77777777" w:rsidR="009C07D7" w:rsidRPr="00B96607" w:rsidRDefault="009C07D7" w:rsidP="009C07D7">
      <w:pPr>
        <w:pBdr>
          <w:top w:val="nil"/>
          <w:left w:val="nil"/>
          <w:bottom w:val="nil"/>
          <w:right w:val="nil"/>
          <w:between w:val="nil"/>
        </w:pBdr>
        <w:spacing w:after="0" w:line="240" w:lineRule="auto"/>
        <w:jc w:val="center"/>
        <w:rPr>
          <w:rFonts w:asciiTheme="majorBidi" w:eastAsia="Times New Roman" w:hAnsiTheme="majorBidi" w:cstheme="majorBidi"/>
          <w:b/>
          <w:color w:val="000000"/>
          <w:sz w:val="20"/>
          <w:szCs w:val="20"/>
        </w:rPr>
      </w:pPr>
    </w:p>
    <w:p w14:paraId="0F896749" w14:textId="5947C9E2" w:rsidR="003C246D" w:rsidRPr="00117212" w:rsidRDefault="009C07D7" w:rsidP="003C246D">
      <w:pPr>
        <w:pBdr>
          <w:top w:val="nil"/>
          <w:left w:val="nil"/>
          <w:bottom w:val="nil"/>
          <w:right w:val="nil"/>
          <w:between w:val="nil"/>
        </w:pBdr>
        <w:spacing w:after="0" w:line="240" w:lineRule="auto"/>
        <w:jc w:val="center"/>
        <w:rPr>
          <w:rFonts w:asciiTheme="majorBidi" w:hAnsiTheme="majorBidi" w:cstheme="majorBidi"/>
          <w:sz w:val="20"/>
          <w:szCs w:val="20"/>
        </w:rPr>
      </w:pPr>
      <w:r w:rsidRPr="00117212">
        <w:rPr>
          <w:rFonts w:asciiTheme="majorBidi" w:eastAsia="Times New Roman" w:hAnsiTheme="majorBidi" w:cstheme="majorBidi"/>
          <w:color w:val="000000"/>
          <w:sz w:val="20"/>
          <w:szCs w:val="20"/>
          <w:vertAlign w:val="superscript"/>
        </w:rPr>
        <w:t>1</w:t>
      </w:r>
      <w:r w:rsidR="00CF285D" w:rsidRPr="00117212">
        <w:rPr>
          <w:rFonts w:asciiTheme="majorBidi" w:eastAsia="Times New Roman" w:hAnsiTheme="majorBidi" w:cstheme="majorBidi"/>
          <w:color w:val="000000"/>
          <w:sz w:val="20"/>
          <w:szCs w:val="20"/>
        </w:rPr>
        <w:t xml:space="preserve">National Institute of Technology and Business </w:t>
      </w:r>
      <w:proofErr w:type="spellStart"/>
      <w:r w:rsidR="00CF285D" w:rsidRPr="00117212">
        <w:rPr>
          <w:rFonts w:asciiTheme="majorBidi" w:eastAsia="Times New Roman" w:hAnsiTheme="majorBidi" w:cstheme="majorBidi"/>
          <w:color w:val="000000"/>
          <w:sz w:val="20"/>
          <w:szCs w:val="20"/>
        </w:rPr>
        <w:t>Banyuasin</w:t>
      </w:r>
      <w:proofErr w:type="spellEnd"/>
      <w:r w:rsidR="00952AE9" w:rsidRPr="00117212">
        <w:rPr>
          <w:rFonts w:asciiTheme="majorBidi" w:eastAsia="Times New Roman" w:hAnsiTheme="majorBidi" w:cstheme="majorBidi"/>
          <w:color w:val="000000"/>
          <w:sz w:val="20"/>
          <w:szCs w:val="20"/>
        </w:rPr>
        <w:t xml:space="preserve">, Email: </w:t>
      </w:r>
      <w:hyperlink r:id="rId9" w:history="1">
        <w:r w:rsidR="0063510C" w:rsidRPr="00117212">
          <w:rPr>
            <w:rStyle w:val="Hyperlink"/>
            <w:rFonts w:asciiTheme="majorBidi" w:hAnsiTheme="majorBidi" w:cstheme="majorBidi"/>
            <w:sz w:val="20"/>
            <w:szCs w:val="20"/>
          </w:rPr>
          <w:t>andiricardy1@gmail.com</w:t>
        </w:r>
      </w:hyperlink>
      <w:r w:rsidR="0063510C" w:rsidRPr="00117212">
        <w:rPr>
          <w:rFonts w:asciiTheme="majorBidi" w:hAnsiTheme="majorBidi" w:cstheme="majorBidi"/>
          <w:sz w:val="20"/>
          <w:szCs w:val="20"/>
        </w:rPr>
        <w:t xml:space="preserve"> </w:t>
      </w:r>
    </w:p>
    <w:p w14:paraId="2C5E62D8" w14:textId="5BB29827" w:rsidR="000B7403" w:rsidRPr="00117212" w:rsidRDefault="000B7403" w:rsidP="000B7403">
      <w:pPr>
        <w:pBdr>
          <w:top w:val="nil"/>
          <w:left w:val="nil"/>
          <w:bottom w:val="nil"/>
          <w:right w:val="nil"/>
          <w:between w:val="nil"/>
        </w:pBdr>
        <w:spacing w:after="0" w:line="240" w:lineRule="auto"/>
        <w:jc w:val="center"/>
        <w:rPr>
          <w:rFonts w:asciiTheme="majorBidi" w:hAnsiTheme="majorBidi" w:cstheme="majorBidi"/>
          <w:sz w:val="20"/>
          <w:szCs w:val="20"/>
        </w:rPr>
      </w:pPr>
      <w:r w:rsidRPr="00117212">
        <w:rPr>
          <w:rFonts w:asciiTheme="majorBidi" w:eastAsia="Times New Roman" w:hAnsiTheme="majorBidi" w:cstheme="majorBidi"/>
          <w:color w:val="000000"/>
          <w:sz w:val="20"/>
          <w:szCs w:val="20"/>
          <w:vertAlign w:val="superscript"/>
        </w:rPr>
        <w:t>2</w:t>
      </w:r>
      <w:r w:rsidR="00CF285D" w:rsidRPr="00117212">
        <w:rPr>
          <w:rFonts w:asciiTheme="majorBidi" w:eastAsia="Times New Roman" w:hAnsiTheme="majorBidi" w:cstheme="majorBidi"/>
          <w:color w:val="000000"/>
          <w:sz w:val="20"/>
          <w:szCs w:val="20"/>
          <w:vertAlign w:val="superscript"/>
        </w:rPr>
        <w:t>*</w:t>
      </w:r>
      <w:r w:rsidR="00CF285D" w:rsidRPr="00117212">
        <w:rPr>
          <w:rFonts w:asciiTheme="majorBidi" w:eastAsia="Times New Roman" w:hAnsiTheme="majorBidi" w:cstheme="majorBidi"/>
          <w:color w:val="000000"/>
          <w:sz w:val="20"/>
          <w:szCs w:val="20"/>
        </w:rPr>
        <w:t xml:space="preserve">National Institute of Technology and Business </w:t>
      </w:r>
      <w:proofErr w:type="spellStart"/>
      <w:r w:rsidR="00CF285D" w:rsidRPr="00117212">
        <w:rPr>
          <w:rFonts w:asciiTheme="majorBidi" w:eastAsia="Times New Roman" w:hAnsiTheme="majorBidi" w:cstheme="majorBidi"/>
          <w:color w:val="000000"/>
          <w:sz w:val="20"/>
          <w:szCs w:val="20"/>
        </w:rPr>
        <w:t>Banyuasin</w:t>
      </w:r>
      <w:proofErr w:type="spellEnd"/>
      <w:r w:rsidRPr="00117212">
        <w:rPr>
          <w:rFonts w:asciiTheme="majorBidi" w:eastAsia="Times New Roman" w:hAnsiTheme="majorBidi" w:cstheme="majorBidi"/>
          <w:color w:val="000000"/>
          <w:sz w:val="20"/>
          <w:szCs w:val="20"/>
        </w:rPr>
        <w:t xml:space="preserve">, Email: </w:t>
      </w:r>
      <w:hyperlink r:id="rId10" w:history="1">
        <w:r w:rsidR="0063510C" w:rsidRPr="00117212">
          <w:rPr>
            <w:rStyle w:val="Hyperlink"/>
            <w:rFonts w:asciiTheme="majorBidi" w:hAnsiTheme="majorBidi" w:cstheme="majorBidi"/>
            <w:sz w:val="20"/>
            <w:szCs w:val="20"/>
          </w:rPr>
          <w:t>syahrizalbms2021@gmail.com</w:t>
        </w:r>
      </w:hyperlink>
      <w:r w:rsidR="0063510C" w:rsidRPr="00117212">
        <w:rPr>
          <w:rFonts w:asciiTheme="majorBidi" w:hAnsiTheme="majorBidi" w:cstheme="majorBidi"/>
          <w:sz w:val="20"/>
          <w:szCs w:val="20"/>
        </w:rPr>
        <w:t xml:space="preserve"> </w:t>
      </w:r>
    </w:p>
    <w:p w14:paraId="0D164E42" w14:textId="4CC9F9A6" w:rsidR="00EF1750" w:rsidRPr="00117212" w:rsidRDefault="00EF1750" w:rsidP="005B4ECB">
      <w:pPr>
        <w:pBdr>
          <w:top w:val="nil"/>
          <w:left w:val="nil"/>
          <w:bottom w:val="nil"/>
          <w:right w:val="nil"/>
          <w:between w:val="nil"/>
        </w:pBdr>
        <w:spacing w:after="0" w:line="240" w:lineRule="auto"/>
        <w:jc w:val="center"/>
        <w:rPr>
          <w:rFonts w:asciiTheme="majorBidi" w:hAnsiTheme="majorBidi" w:cstheme="majorBidi"/>
          <w:sz w:val="20"/>
          <w:szCs w:val="20"/>
        </w:rPr>
      </w:pPr>
    </w:p>
    <w:p w14:paraId="790192CD" w14:textId="77777777" w:rsidR="00A86819" w:rsidRPr="00117212" w:rsidRDefault="00A86819" w:rsidP="00A86819">
      <w:pPr>
        <w:pBdr>
          <w:top w:val="nil"/>
          <w:left w:val="nil"/>
          <w:bottom w:val="nil"/>
          <w:right w:val="nil"/>
          <w:between w:val="nil"/>
        </w:pBdr>
        <w:spacing w:after="0" w:line="240" w:lineRule="auto"/>
        <w:jc w:val="center"/>
        <w:rPr>
          <w:rFonts w:asciiTheme="majorBidi" w:hAnsiTheme="majorBidi" w:cstheme="majorBidi"/>
          <w:sz w:val="20"/>
          <w:szCs w:val="20"/>
        </w:rPr>
      </w:pPr>
    </w:p>
    <w:p w14:paraId="3CB8DECC" w14:textId="75C78458" w:rsidR="00F77B91" w:rsidRPr="00117212" w:rsidRDefault="009C07D7" w:rsidP="00316546">
      <w:pPr>
        <w:keepLines/>
        <w:widowControl w:val="0"/>
        <w:spacing w:after="0" w:line="240" w:lineRule="auto"/>
        <w:jc w:val="center"/>
        <w:rPr>
          <w:rFonts w:asciiTheme="majorBidi" w:hAnsiTheme="majorBidi" w:cstheme="majorBidi"/>
          <w:sz w:val="20"/>
          <w:szCs w:val="20"/>
        </w:rPr>
      </w:pPr>
      <w:r w:rsidRPr="00117212">
        <w:rPr>
          <w:rFonts w:asciiTheme="majorBidi" w:eastAsia="Times New Roman" w:hAnsiTheme="majorBidi" w:cstheme="majorBidi"/>
          <w:sz w:val="20"/>
          <w:szCs w:val="20"/>
        </w:rPr>
        <w:t>*</w:t>
      </w:r>
      <w:proofErr w:type="gramStart"/>
      <w:r w:rsidRPr="00117212">
        <w:rPr>
          <w:rFonts w:asciiTheme="majorBidi" w:eastAsia="Times New Roman" w:hAnsiTheme="majorBidi" w:cstheme="majorBidi"/>
          <w:sz w:val="20"/>
          <w:szCs w:val="20"/>
        </w:rPr>
        <w:t>email</w:t>
      </w:r>
      <w:proofErr w:type="gramEnd"/>
      <w:r w:rsidRPr="00117212">
        <w:rPr>
          <w:rFonts w:asciiTheme="majorBidi" w:eastAsia="Times New Roman" w:hAnsiTheme="majorBidi" w:cstheme="majorBidi"/>
          <w:sz w:val="20"/>
          <w:szCs w:val="20"/>
        </w:rPr>
        <w:t xml:space="preserve"> </w:t>
      </w:r>
      <w:proofErr w:type="spellStart"/>
      <w:r w:rsidRPr="00117212">
        <w:rPr>
          <w:rFonts w:asciiTheme="majorBidi" w:eastAsia="Times New Roman" w:hAnsiTheme="majorBidi" w:cstheme="majorBidi"/>
          <w:sz w:val="20"/>
          <w:szCs w:val="20"/>
        </w:rPr>
        <w:t>koresponden</w:t>
      </w:r>
      <w:proofErr w:type="spellEnd"/>
      <w:r w:rsidRPr="00117212">
        <w:rPr>
          <w:rFonts w:asciiTheme="majorBidi" w:eastAsia="Times New Roman" w:hAnsiTheme="majorBidi" w:cstheme="majorBidi"/>
          <w:sz w:val="20"/>
          <w:szCs w:val="20"/>
        </w:rPr>
        <w:t xml:space="preserve">: </w:t>
      </w:r>
      <w:hyperlink r:id="rId11" w:history="1">
        <w:r w:rsidR="0063510C" w:rsidRPr="00117212">
          <w:rPr>
            <w:rStyle w:val="Hyperlink"/>
            <w:rFonts w:asciiTheme="majorBidi" w:hAnsiTheme="majorBidi" w:cstheme="majorBidi"/>
            <w:sz w:val="20"/>
            <w:szCs w:val="20"/>
          </w:rPr>
          <w:t>andiricardy1@gmail.com</w:t>
        </w:r>
      </w:hyperlink>
      <w:r w:rsidR="0063510C" w:rsidRPr="00117212">
        <w:rPr>
          <w:rFonts w:asciiTheme="majorBidi" w:hAnsiTheme="majorBidi" w:cstheme="majorBidi"/>
          <w:sz w:val="20"/>
          <w:szCs w:val="20"/>
        </w:rPr>
        <w:t xml:space="preserve"> </w:t>
      </w:r>
    </w:p>
    <w:p w14:paraId="3F323B00" w14:textId="77777777" w:rsidR="009531FE" w:rsidRPr="00470E74" w:rsidRDefault="009531FE" w:rsidP="00316546">
      <w:pPr>
        <w:keepLines/>
        <w:widowControl w:val="0"/>
        <w:spacing w:after="0" w:line="240" w:lineRule="auto"/>
        <w:jc w:val="center"/>
        <w:rPr>
          <w:rFonts w:asciiTheme="majorBidi" w:hAnsiTheme="majorBidi" w:cstheme="majorBidi"/>
          <w:sz w:val="20"/>
          <w:szCs w:val="20"/>
        </w:rPr>
      </w:pPr>
    </w:p>
    <w:p w14:paraId="367B0DBC" w14:textId="77777777" w:rsidR="00F77B91" w:rsidRPr="00470E74" w:rsidRDefault="00F77B91" w:rsidP="00F77B91">
      <w:pPr>
        <w:keepLines/>
        <w:widowControl w:val="0"/>
        <w:spacing w:after="0" w:line="240" w:lineRule="auto"/>
        <w:jc w:val="center"/>
        <w:rPr>
          <w:rFonts w:asciiTheme="majorBidi" w:hAnsiTheme="majorBidi" w:cstheme="majorBidi"/>
          <w:sz w:val="20"/>
          <w:szCs w:val="20"/>
          <w:lang w:val="en-ID"/>
        </w:rPr>
      </w:pPr>
    </w:p>
    <w:p w14:paraId="0462A0CC" w14:textId="65C32EAB" w:rsidR="00E368DF" w:rsidRPr="00470E74" w:rsidRDefault="00E368DF" w:rsidP="00291A95">
      <w:pPr>
        <w:pBdr>
          <w:top w:val="nil"/>
          <w:left w:val="nil"/>
          <w:bottom w:val="nil"/>
          <w:right w:val="nil"/>
          <w:between w:val="nil"/>
        </w:pBdr>
        <w:spacing w:after="0" w:line="240" w:lineRule="auto"/>
        <w:jc w:val="center"/>
        <w:rPr>
          <w:rFonts w:asciiTheme="majorBidi" w:hAnsiTheme="majorBidi" w:cstheme="majorBidi"/>
          <w:color w:val="0000FF"/>
          <w:sz w:val="20"/>
          <w:szCs w:val="20"/>
          <w:u w:val="single"/>
        </w:rPr>
      </w:pPr>
      <w:r w:rsidRPr="00470E74">
        <w:rPr>
          <w:rFonts w:asciiTheme="majorBidi" w:hAnsiTheme="majorBidi" w:cstheme="majorBidi"/>
          <w:sz w:val="20"/>
          <w:szCs w:val="20"/>
        </w:rPr>
        <w:t xml:space="preserve">DOI: </w:t>
      </w:r>
      <w:hyperlink r:id="rId12" w:history="1">
        <w:r w:rsidR="00AD4EE3" w:rsidRPr="008A5E52">
          <w:rPr>
            <w:rStyle w:val="Hyperlink"/>
            <w:rFonts w:asciiTheme="majorBidi" w:hAnsiTheme="majorBidi" w:cstheme="majorBidi"/>
            <w:iCs/>
            <w:sz w:val="20"/>
            <w:szCs w:val="20"/>
          </w:rPr>
          <w:t>https://doi.org/10.62567/micjo.v3i1.2313</w:t>
        </w:r>
      </w:hyperlink>
    </w:p>
    <w:p w14:paraId="170B563B" w14:textId="77777777" w:rsidR="00E368DF" w:rsidRPr="00BF35AD" w:rsidRDefault="00E368DF" w:rsidP="00F872F0">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p w14:paraId="7AFC0A1C" w14:textId="7900B1D6" w:rsidR="00C23D82" w:rsidRPr="00BF35AD" w:rsidRDefault="00C23D82" w:rsidP="00F872F0">
      <w:pPr>
        <w:pBdr>
          <w:top w:val="nil"/>
          <w:left w:val="nil"/>
          <w:bottom w:val="nil"/>
          <w:right w:val="nil"/>
          <w:between w:val="nil"/>
        </w:pBdr>
        <w:spacing w:after="0" w:line="240" w:lineRule="auto"/>
        <w:jc w:val="center"/>
        <w:rPr>
          <w:rFonts w:ascii="Times New Roman" w:eastAsia="Times New Roman" w:hAnsi="Times New Roman" w:cs="Times New Roman"/>
          <w:color w:val="0000FF"/>
          <w:sz w:val="20"/>
          <w:szCs w:val="20"/>
          <w:u w:val="single"/>
        </w:rPr>
      </w:pPr>
    </w:p>
    <w:p w14:paraId="295B5541" w14:textId="60F27AA2" w:rsidR="00C23D82" w:rsidRPr="00BF35AD" w:rsidRDefault="00C23D82" w:rsidP="00F872F0">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tbl>
      <w:tblPr>
        <w:tblStyle w:val="a"/>
        <w:tblW w:w="9357" w:type="dxa"/>
        <w:tblInd w:w="-426" w:type="dxa"/>
        <w:tblBorders>
          <w:top w:val="nil"/>
          <w:left w:val="nil"/>
          <w:bottom w:val="nil"/>
          <w:right w:val="nil"/>
          <w:insideH w:val="nil"/>
          <w:insideV w:val="nil"/>
        </w:tblBorders>
        <w:tblLayout w:type="fixed"/>
        <w:tblLook w:val="0400" w:firstRow="0" w:lastRow="0" w:firstColumn="0" w:lastColumn="0" w:noHBand="0" w:noVBand="1"/>
      </w:tblPr>
      <w:tblGrid>
        <w:gridCol w:w="255"/>
        <w:gridCol w:w="9102"/>
      </w:tblGrid>
      <w:tr w:rsidR="00C23D82" w:rsidRPr="00AD2844" w14:paraId="7560213C" w14:textId="77777777" w:rsidTr="00E91AC3">
        <w:tc>
          <w:tcPr>
            <w:tcW w:w="255" w:type="dxa"/>
          </w:tcPr>
          <w:p w14:paraId="2FE26A98" w14:textId="77777777" w:rsidR="00C23D82" w:rsidRPr="00AD2844" w:rsidRDefault="00C23D82" w:rsidP="00F872F0">
            <w:pPr>
              <w:pBdr>
                <w:top w:val="nil"/>
                <w:left w:val="nil"/>
                <w:bottom w:val="nil"/>
                <w:right w:val="nil"/>
                <w:between w:val="nil"/>
              </w:pBdr>
              <w:rPr>
                <w:rFonts w:ascii="Times New Roman" w:eastAsia="Times New Roman" w:hAnsi="Times New Roman" w:cs="Times New Roman"/>
                <w:color w:val="000000"/>
              </w:rPr>
            </w:pPr>
          </w:p>
        </w:tc>
        <w:tc>
          <w:tcPr>
            <w:tcW w:w="9102" w:type="dxa"/>
          </w:tcPr>
          <w:p w14:paraId="23356AC2" w14:textId="534D488D" w:rsidR="00D14C37" w:rsidRPr="00AD2844" w:rsidRDefault="00C86B21" w:rsidP="00F872F0">
            <w:pPr>
              <w:pBdr>
                <w:top w:val="nil"/>
                <w:left w:val="nil"/>
                <w:bottom w:val="nil"/>
                <w:right w:val="nil"/>
                <w:between w:val="nil"/>
              </w:pBdr>
              <w:jc w:val="center"/>
              <w:rPr>
                <w:rFonts w:ascii="Times New Roman" w:eastAsia="Times New Roman" w:hAnsi="Times New Roman" w:cs="Times New Roman"/>
                <w:b/>
                <w:color w:val="000000"/>
              </w:rPr>
            </w:pPr>
            <w:r w:rsidRPr="00AD2844">
              <w:rPr>
                <w:rFonts w:ascii="Times New Roman" w:eastAsia="Times New Roman" w:hAnsi="Times New Roman" w:cs="Times New Roman"/>
                <w:b/>
                <w:color w:val="000000"/>
              </w:rPr>
              <w:t>Abstract</w:t>
            </w:r>
          </w:p>
          <w:p w14:paraId="232AF37D" w14:textId="7323F8FA" w:rsidR="001F17D9" w:rsidRDefault="00117212" w:rsidP="00F872F0">
            <w:pPr>
              <w:jc w:val="both"/>
              <w:rPr>
                <w:rFonts w:ascii="Times New Roman" w:eastAsia="Times New Roman" w:hAnsi="Times New Roman" w:cs="Times New Roman"/>
              </w:rPr>
            </w:pPr>
            <w:r w:rsidRPr="00117212">
              <w:rPr>
                <w:rFonts w:ascii="Times New Roman" w:eastAsia="Times New Roman" w:hAnsi="Times New Roman" w:cs="Times New Roman"/>
              </w:rPr>
              <w:t xml:space="preserve">The purpose of this study is to </w:t>
            </w:r>
            <w:proofErr w:type="spellStart"/>
            <w:r w:rsidRPr="00117212">
              <w:rPr>
                <w:rFonts w:ascii="Times New Roman" w:eastAsia="Times New Roman" w:hAnsi="Times New Roman" w:cs="Times New Roman"/>
              </w:rPr>
              <w:t>analyse</w:t>
            </w:r>
            <w:proofErr w:type="spellEnd"/>
            <w:r w:rsidRPr="00117212">
              <w:rPr>
                <w:rFonts w:ascii="Times New Roman" w:eastAsia="Times New Roman" w:hAnsi="Times New Roman" w:cs="Times New Roman"/>
              </w:rPr>
              <w:t xml:space="preserve"> and test the influence of work-life balance and job satisfaction on the turnover intention of </w:t>
            </w:r>
            <w:proofErr w:type="gramStart"/>
            <w:r w:rsidRPr="00117212">
              <w:rPr>
                <w:rFonts w:ascii="Times New Roman" w:eastAsia="Times New Roman" w:hAnsi="Times New Roman" w:cs="Times New Roman"/>
              </w:rPr>
              <w:t>Non-ASN</w:t>
            </w:r>
            <w:proofErr w:type="gramEnd"/>
            <w:r w:rsidRPr="00117212">
              <w:rPr>
                <w:rFonts w:ascii="Times New Roman" w:eastAsia="Times New Roman" w:hAnsi="Times New Roman" w:cs="Times New Roman"/>
              </w:rPr>
              <w:t xml:space="preserve"> employees in </w:t>
            </w:r>
            <w:proofErr w:type="spellStart"/>
            <w:r w:rsidRPr="00117212">
              <w:rPr>
                <w:rFonts w:ascii="Times New Roman" w:eastAsia="Times New Roman" w:hAnsi="Times New Roman" w:cs="Times New Roman"/>
              </w:rPr>
              <w:t>Banyuasin</w:t>
            </w:r>
            <w:proofErr w:type="spellEnd"/>
            <w:r w:rsidRPr="00117212">
              <w:rPr>
                <w:rFonts w:ascii="Times New Roman" w:eastAsia="Times New Roman" w:hAnsi="Times New Roman" w:cs="Times New Roman"/>
              </w:rPr>
              <w:t xml:space="preserve"> Regency. Additionally, this study aims to determine the extent to which resilience moderates the relationship between work-life balance and job satisfaction on turnover intention. This research also intends to provide an empirical overview of the factors affecting the intention of </w:t>
            </w:r>
            <w:proofErr w:type="gramStart"/>
            <w:r w:rsidRPr="00117212">
              <w:rPr>
                <w:rFonts w:ascii="Times New Roman" w:eastAsia="Times New Roman" w:hAnsi="Times New Roman" w:cs="Times New Roman"/>
              </w:rPr>
              <w:t>Non-ASN</w:t>
            </w:r>
            <w:proofErr w:type="gramEnd"/>
            <w:r w:rsidRPr="00117212">
              <w:rPr>
                <w:rFonts w:ascii="Times New Roman" w:eastAsia="Times New Roman" w:hAnsi="Times New Roman" w:cs="Times New Roman"/>
              </w:rPr>
              <w:t xml:space="preserve"> employees to leave their jobs. Tujuan </w:t>
            </w:r>
            <w:proofErr w:type="spellStart"/>
            <w:r w:rsidRPr="00117212">
              <w:rPr>
                <w:rFonts w:ascii="Times New Roman" w:eastAsia="Times New Roman" w:hAnsi="Times New Roman" w:cs="Times New Roman"/>
              </w:rPr>
              <w:t>penelitia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ini</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adalah</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untuk</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menganalisis</w:t>
            </w:r>
            <w:proofErr w:type="spellEnd"/>
            <w:r w:rsidRPr="00117212">
              <w:rPr>
                <w:rFonts w:ascii="Times New Roman" w:eastAsia="Times New Roman" w:hAnsi="Times New Roman" w:cs="Times New Roman"/>
              </w:rPr>
              <w:t xml:space="preserve"> dan </w:t>
            </w:r>
            <w:proofErr w:type="spellStart"/>
            <w:r w:rsidRPr="00117212">
              <w:rPr>
                <w:rFonts w:ascii="Times New Roman" w:eastAsia="Times New Roman" w:hAnsi="Times New Roman" w:cs="Times New Roman"/>
              </w:rPr>
              <w:t>menguji</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pengaruh</w:t>
            </w:r>
            <w:proofErr w:type="spellEnd"/>
            <w:r w:rsidRPr="00117212">
              <w:rPr>
                <w:rFonts w:ascii="Times New Roman" w:eastAsia="Times New Roman" w:hAnsi="Times New Roman" w:cs="Times New Roman"/>
              </w:rPr>
              <w:t xml:space="preserve"> work life balance dan </w:t>
            </w:r>
            <w:proofErr w:type="spellStart"/>
            <w:r w:rsidRPr="00117212">
              <w:rPr>
                <w:rFonts w:ascii="Times New Roman" w:eastAsia="Times New Roman" w:hAnsi="Times New Roman" w:cs="Times New Roman"/>
              </w:rPr>
              <w:t>kepuasa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kerja</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terhadap</w:t>
            </w:r>
            <w:proofErr w:type="spellEnd"/>
            <w:r w:rsidRPr="00117212">
              <w:rPr>
                <w:rFonts w:ascii="Times New Roman" w:eastAsia="Times New Roman" w:hAnsi="Times New Roman" w:cs="Times New Roman"/>
              </w:rPr>
              <w:t xml:space="preserve"> turnover intention </w:t>
            </w:r>
            <w:proofErr w:type="spellStart"/>
            <w:r w:rsidRPr="00117212">
              <w:rPr>
                <w:rFonts w:ascii="Times New Roman" w:eastAsia="Times New Roman" w:hAnsi="Times New Roman" w:cs="Times New Roman"/>
              </w:rPr>
              <w:t>pegawai</w:t>
            </w:r>
            <w:proofErr w:type="spellEnd"/>
            <w:r w:rsidRPr="00117212">
              <w:rPr>
                <w:rFonts w:ascii="Times New Roman" w:eastAsia="Times New Roman" w:hAnsi="Times New Roman" w:cs="Times New Roman"/>
              </w:rPr>
              <w:t xml:space="preserve"> Non ASN </w:t>
            </w:r>
            <w:proofErr w:type="spellStart"/>
            <w:r w:rsidRPr="00117212">
              <w:rPr>
                <w:rFonts w:ascii="Times New Roman" w:eastAsia="Times New Roman" w:hAnsi="Times New Roman" w:cs="Times New Roman"/>
              </w:rPr>
              <w:t>Kabupate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Banyuasi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Además</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este</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estudio</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tiene</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como</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objetivo</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determinar</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e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qué</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medida</w:t>
            </w:r>
            <w:proofErr w:type="spellEnd"/>
            <w:r w:rsidRPr="00117212">
              <w:rPr>
                <w:rFonts w:ascii="Times New Roman" w:eastAsia="Times New Roman" w:hAnsi="Times New Roman" w:cs="Times New Roman"/>
              </w:rPr>
              <w:t xml:space="preserve"> la </w:t>
            </w:r>
            <w:proofErr w:type="spellStart"/>
            <w:r w:rsidRPr="00117212">
              <w:rPr>
                <w:rFonts w:ascii="Times New Roman" w:eastAsia="Times New Roman" w:hAnsi="Times New Roman" w:cs="Times New Roman"/>
              </w:rPr>
              <w:t>resiliencia</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modera</w:t>
            </w:r>
            <w:proofErr w:type="spellEnd"/>
            <w:r w:rsidRPr="00117212">
              <w:rPr>
                <w:rFonts w:ascii="Times New Roman" w:eastAsia="Times New Roman" w:hAnsi="Times New Roman" w:cs="Times New Roman"/>
              </w:rPr>
              <w:t xml:space="preserve"> la </w:t>
            </w:r>
            <w:proofErr w:type="spellStart"/>
            <w:r w:rsidRPr="00117212">
              <w:rPr>
                <w:rFonts w:ascii="Times New Roman" w:eastAsia="Times New Roman" w:hAnsi="Times New Roman" w:cs="Times New Roman"/>
              </w:rPr>
              <w:t>relación</w:t>
            </w:r>
            <w:proofErr w:type="spellEnd"/>
            <w:r w:rsidRPr="00117212">
              <w:rPr>
                <w:rFonts w:ascii="Times New Roman" w:eastAsia="Times New Roman" w:hAnsi="Times New Roman" w:cs="Times New Roman"/>
              </w:rPr>
              <w:t xml:space="preserve"> entre </w:t>
            </w:r>
            <w:proofErr w:type="spellStart"/>
            <w:r w:rsidRPr="00117212">
              <w:rPr>
                <w:rFonts w:ascii="Times New Roman" w:eastAsia="Times New Roman" w:hAnsi="Times New Roman" w:cs="Times New Roman"/>
              </w:rPr>
              <w:t>el</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equilibrio</w:t>
            </w:r>
            <w:proofErr w:type="spellEnd"/>
            <w:r w:rsidRPr="00117212">
              <w:rPr>
                <w:rFonts w:ascii="Times New Roman" w:eastAsia="Times New Roman" w:hAnsi="Times New Roman" w:cs="Times New Roman"/>
              </w:rPr>
              <w:t xml:space="preserve"> entre la </w:t>
            </w:r>
            <w:proofErr w:type="spellStart"/>
            <w:r w:rsidRPr="00117212">
              <w:rPr>
                <w:rFonts w:ascii="Times New Roman" w:eastAsia="Times New Roman" w:hAnsi="Times New Roman" w:cs="Times New Roman"/>
              </w:rPr>
              <w:t>vida</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laboral</w:t>
            </w:r>
            <w:proofErr w:type="spellEnd"/>
            <w:r w:rsidRPr="00117212">
              <w:rPr>
                <w:rFonts w:ascii="Times New Roman" w:eastAsia="Times New Roman" w:hAnsi="Times New Roman" w:cs="Times New Roman"/>
              </w:rPr>
              <w:t xml:space="preserve"> y personal y la </w:t>
            </w:r>
            <w:proofErr w:type="spellStart"/>
            <w:r w:rsidRPr="00117212">
              <w:rPr>
                <w:rFonts w:ascii="Times New Roman" w:eastAsia="Times New Roman" w:hAnsi="Times New Roman" w:cs="Times New Roman"/>
              </w:rPr>
              <w:t>satisfacció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laboral</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en</w:t>
            </w:r>
            <w:proofErr w:type="spellEnd"/>
            <w:r w:rsidRPr="00117212">
              <w:rPr>
                <w:rFonts w:ascii="Times New Roman" w:eastAsia="Times New Roman" w:hAnsi="Times New Roman" w:cs="Times New Roman"/>
              </w:rPr>
              <w:t xml:space="preserve"> la </w:t>
            </w:r>
            <w:proofErr w:type="spellStart"/>
            <w:r w:rsidRPr="00117212">
              <w:rPr>
                <w:rFonts w:ascii="Times New Roman" w:eastAsia="Times New Roman" w:hAnsi="Times New Roman" w:cs="Times New Roman"/>
              </w:rPr>
              <w:t>intención</w:t>
            </w:r>
            <w:proofErr w:type="spellEnd"/>
            <w:r w:rsidRPr="00117212">
              <w:rPr>
                <w:rFonts w:ascii="Times New Roman" w:eastAsia="Times New Roman" w:hAnsi="Times New Roman" w:cs="Times New Roman"/>
              </w:rPr>
              <w:t xml:space="preserve"> de </w:t>
            </w:r>
            <w:proofErr w:type="spellStart"/>
            <w:r w:rsidRPr="00117212">
              <w:rPr>
                <w:rFonts w:ascii="Times New Roman" w:eastAsia="Times New Roman" w:hAnsi="Times New Roman" w:cs="Times New Roman"/>
              </w:rPr>
              <w:t>rotación</w:t>
            </w:r>
            <w:proofErr w:type="spellEnd"/>
            <w:r w:rsidRPr="00117212">
              <w:rPr>
                <w:rFonts w:ascii="Times New Roman" w:eastAsia="Times New Roman" w:hAnsi="Times New Roman" w:cs="Times New Roman"/>
              </w:rPr>
              <w:t xml:space="preserve">. Este </w:t>
            </w:r>
            <w:proofErr w:type="spellStart"/>
            <w:r w:rsidRPr="00117212">
              <w:rPr>
                <w:rFonts w:ascii="Times New Roman" w:eastAsia="Times New Roman" w:hAnsi="Times New Roman" w:cs="Times New Roman"/>
              </w:rPr>
              <w:t>estudio</w:t>
            </w:r>
            <w:proofErr w:type="spellEnd"/>
            <w:r w:rsidRPr="00117212">
              <w:rPr>
                <w:rFonts w:ascii="Times New Roman" w:eastAsia="Times New Roman" w:hAnsi="Times New Roman" w:cs="Times New Roman"/>
              </w:rPr>
              <w:t xml:space="preserve"> también </w:t>
            </w:r>
            <w:proofErr w:type="spellStart"/>
            <w:r w:rsidRPr="00117212">
              <w:rPr>
                <w:rFonts w:ascii="Times New Roman" w:eastAsia="Times New Roman" w:hAnsi="Times New Roman" w:cs="Times New Roman"/>
              </w:rPr>
              <w:t>tiene</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como</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objetivo</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proporcionar</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una</w:t>
            </w:r>
            <w:proofErr w:type="spellEnd"/>
            <w:r w:rsidRPr="00117212">
              <w:rPr>
                <w:rFonts w:ascii="Times New Roman" w:eastAsia="Times New Roman" w:hAnsi="Times New Roman" w:cs="Times New Roman"/>
              </w:rPr>
              <w:t xml:space="preserve"> imagen </w:t>
            </w:r>
            <w:proofErr w:type="spellStart"/>
            <w:r w:rsidRPr="00117212">
              <w:rPr>
                <w:rFonts w:ascii="Times New Roman" w:eastAsia="Times New Roman" w:hAnsi="Times New Roman" w:cs="Times New Roman"/>
              </w:rPr>
              <w:t>empírica</w:t>
            </w:r>
            <w:proofErr w:type="spellEnd"/>
            <w:r w:rsidRPr="00117212">
              <w:rPr>
                <w:rFonts w:ascii="Times New Roman" w:eastAsia="Times New Roman" w:hAnsi="Times New Roman" w:cs="Times New Roman"/>
              </w:rPr>
              <w:t xml:space="preserve"> de </w:t>
            </w:r>
            <w:proofErr w:type="spellStart"/>
            <w:r w:rsidRPr="00117212">
              <w:rPr>
                <w:rFonts w:ascii="Times New Roman" w:eastAsia="Times New Roman" w:hAnsi="Times New Roman" w:cs="Times New Roman"/>
              </w:rPr>
              <w:t>los</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factores</w:t>
            </w:r>
            <w:proofErr w:type="spellEnd"/>
            <w:r w:rsidRPr="00117212">
              <w:rPr>
                <w:rFonts w:ascii="Times New Roman" w:eastAsia="Times New Roman" w:hAnsi="Times New Roman" w:cs="Times New Roman"/>
              </w:rPr>
              <w:t xml:space="preserve"> que </w:t>
            </w:r>
            <w:proofErr w:type="spellStart"/>
            <w:r w:rsidRPr="00117212">
              <w:rPr>
                <w:rFonts w:ascii="Times New Roman" w:eastAsia="Times New Roman" w:hAnsi="Times New Roman" w:cs="Times New Roman"/>
              </w:rPr>
              <w:t>afectan</w:t>
            </w:r>
            <w:proofErr w:type="spellEnd"/>
            <w:r w:rsidRPr="00117212">
              <w:rPr>
                <w:rFonts w:ascii="Times New Roman" w:eastAsia="Times New Roman" w:hAnsi="Times New Roman" w:cs="Times New Roman"/>
              </w:rPr>
              <w:t xml:space="preserve"> la </w:t>
            </w:r>
            <w:proofErr w:type="spellStart"/>
            <w:r w:rsidRPr="00117212">
              <w:rPr>
                <w:rFonts w:ascii="Times New Roman" w:eastAsia="Times New Roman" w:hAnsi="Times New Roman" w:cs="Times New Roman"/>
              </w:rPr>
              <w:t>intención</w:t>
            </w:r>
            <w:proofErr w:type="spellEnd"/>
            <w:r w:rsidRPr="00117212">
              <w:rPr>
                <w:rFonts w:ascii="Times New Roman" w:eastAsia="Times New Roman" w:hAnsi="Times New Roman" w:cs="Times New Roman"/>
              </w:rPr>
              <w:t xml:space="preserve"> de </w:t>
            </w:r>
            <w:proofErr w:type="spellStart"/>
            <w:r w:rsidRPr="00117212">
              <w:rPr>
                <w:rFonts w:ascii="Times New Roman" w:eastAsia="Times New Roman" w:hAnsi="Times New Roman" w:cs="Times New Roman"/>
              </w:rPr>
              <w:t>los</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empleados</w:t>
            </w:r>
            <w:proofErr w:type="spellEnd"/>
            <w:r w:rsidRPr="00117212">
              <w:rPr>
                <w:rFonts w:ascii="Times New Roman" w:eastAsia="Times New Roman" w:hAnsi="Times New Roman" w:cs="Times New Roman"/>
              </w:rPr>
              <w:t xml:space="preserve"> No-ASN de </w:t>
            </w:r>
            <w:proofErr w:type="spellStart"/>
            <w:r w:rsidRPr="00117212">
              <w:rPr>
                <w:rFonts w:ascii="Times New Roman" w:eastAsia="Times New Roman" w:hAnsi="Times New Roman" w:cs="Times New Roman"/>
              </w:rPr>
              <w:t>dejar</w:t>
            </w:r>
            <w:proofErr w:type="spellEnd"/>
            <w:r w:rsidRPr="00117212">
              <w:rPr>
                <w:rFonts w:ascii="Times New Roman" w:eastAsia="Times New Roman" w:hAnsi="Times New Roman" w:cs="Times New Roman"/>
              </w:rPr>
              <w:t xml:space="preserve"> sus </w:t>
            </w:r>
            <w:proofErr w:type="spellStart"/>
            <w:r w:rsidRPr="00117212">
              <w:rPr>
                <w:rFonts w:ascii="Times New Roman" w:eastAsia="Times New Roman" w:hAnsi="Times New Roman" w:cs="Times New Roman"/>
              </w:rPr>
              <w:t>trabajos</w:t>
            </w:r>
            <w:proofErr w:type="spellEnd"/>
            <w:r w:rsidRPr="00117212">
              <w:rPr>
                <w:rFonts w:ascii="Times New Roman" w:eastAsia="Times New Roman" w:hAnsi="Times New Roman" w:cs="Times New Roman"/>
              </w:rPr>
              <w:t xml:space="preserve">. Los </w:t>
            </w:r>
            <w:proofErr w:type="spellStart"/>
            <w:r w:rsidRPr="00117212">
              <w:rPr>
                <w:rFonts w:ascii="Times New Roman" w:eastAsia="Times New Roman" w:hAnsi="Times New Roman" w:cs="Times New Roman"/>
              </w:rPr>
              <w:t>resultados</w:t>
            </w:r>
            <w:proofErr w:type="spellEnd"/>
            <w:r w:rsidRPr="00117212">
              <w:rPr>
                <w:rFonts w:ascii="Times New Roman" w:eastAsia="Times New Roman" w:hAnsi="Times New Roman" w:cs="Times New Roman"/>
              </w:rPr>
              <w:t xml:space="preserve"> de la </w:t>
            </w:r>
            <w:proofErr w:type="spellStart"/>
            <w:r w:rsidRPr="00117212">
              <w:rPr>
                <w:rFonts w:ascii="Times New Roman" w:eastAsia="Times New Roman" w:hAnsi="Times New Roman" w:cs="Times New Roman"/>
              </w:rPr>
              <w:t>investigación</w:t>
            </w:r>
            <w:proofErr w:type="spellEnd"/>
            <w:r w:rsidRPr="00117212">
              <w:rPr>
                <w:rFonts w:ascii="Times New Roman" w:eastAsia="Times New Roman" w:hAnsi="Times New Roman" w:cs="Times New Roman"/>
              </w:rPr>
              <w:t xml:space="preserve"> se </w:t>
            </w:r>
            <w:proofErr w:type="spellStart"/>
            <w:r w:rsidRPr="00117212">
              <w:rPr>
                <w:rFonts w:ascii="Times New Roman" w:eastAsia="Times New Roman" w:hAnsi="Times New Roman" w:cs="Times New Roman"/>
              </w:rPr>
              <w:t>espera</w:t>
            </w:r>
            <w:proofErr w:type="spellEnd"/>
            <w:r w:rsidRPr="00117212">
              <w:rPr>
                <w:rFonts w:ascii="Times New Roman" w:eastAsia="Times New Roman" w:hAnsi="Times New Roman" w:cs="Times New Roman"/>
              </w:rPr>
              <w:t xml:space="preserve"> que </w:t>
            </w:r>
            <w:proofErr w:type="spellStart"/>
            <w:r w:rsidRPr="00117212">
              <w:rPr>
                <w:rFonts w:ascii="Times New Roman" w:eastAsia="Times New Roman" w:hAnsi="Times New Roman" w:cs="Times New Roman"/>
              </w:rPr>
              <w:t>sirva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como</w:t>
            </w:r>
            <w:proofErr w:type="spellEnd"/>
            <w:r w:rsidRPr="00117212">
              <w:rPr>
                <w:rFonts w:ascii="Times New Roman" w:eastAsia="Times New Roman" w:hAnsi="Times New Roman" w:cs="Times New Roman"/>
              </w:rPr>
              <w:t xml:space="preserve"> base para la </w:t>
            </w:r>
            <w:proofErr w:type="spellStart"/>
            <w:r w:rsidRPr="00117212">
              <w:rPr>
                <w:rFonts w:ascii="Times New Roman" w:eastAsia="Times New Roman" w:hAnsi="Times New Roman" w:cs="Times New Roman"/>
              </w:rPr>
              <w:t>consideración</w:t>
            </w:r>
            <w:proofErr w:type="spellEnd"/>
            <w:r w:rsidRPr="00117212">
              <w:rPr>
                <w:rFonts w:ascii="Times New Roman" w:eastAsia="Times New Roman" w:hAnsi="Times New Roman" w:cs="Times New Roman"/>
              </w:rPr>
              <w:t xml:space="preserve"> del </w:t>
            </w:r>
            <w:proofErr w:type="spellStart"/>
            <w:r w:rsidRPr="00117212">
              <w:rPr>
                <w:rFonts w:ascii="Times New Roman" w:eastAsia="Times New Roman" w:hAnsi="Times New Roman" w:cs="Times New Roman"/>
              </w:rPr>
              <w:t>Gobierno</w:t>
            </w:r>
            <w:proofErr w:type="spellEnd"/>
            <w:r w:rsidRPr="00117212">
              <w:rPr>
                <w:rFonts w:ascii="Times New Roman" w:eastAsia="Times New Roman" w:hAnsi="Times New Roman" w:cs="Times New Roman"/>
              </w:rPr>
              <w:t xml:space="preserve"> del Distrito de </w:t>
            </w:r>
            <w:proofErr w:type="spellStart"/>
            <w:r w:rsidRPr="00117212">
              <w:rPr>
                <w:rFonts w:ascii="Times New Roman" w:eastAsia="Times New Roman" w:hAnsi="Times New Roman" w:cs="Times New Roman"/>
              </w:rPr>
              <w:t>Banyuasin</w:t>
            </w:r>
            <w:proofErr w:type="spellEnd"/>
            <w:r w:rsidRPr="00117212">
              <w:rPr>
                <w:rFonts w:ascii="Times New Roman" w:eastAsia="Times New Roman" w:hAnsi="Times New Roman" w:cs="Times New Roman"/>
              </w:rPr>
              <w:t xml:space="preserve"> al formular </w:t>
            </w:r>
            <w:proofErr w:type="spellStart"/>
            <w:r w:rsidRPr="00117212">
              <w:rPr>
                <w:rFonts w:ascii="Times New Roman" w:eastAsia="Times New Roman" w:hAnsi="Times New Roman" w:cs="Times New Roman"/>
              </w:rPr>
              <w:t>políticas</w:t>
            </w:r>
            <w:proofErr w:type="spellEnd"/>
            <w:r w:rsidRPr="00117212">
              <w:rPr>
                <w:rFonts w:ascii="Times New Roman" w:eastAsia="Times New Roman" w:hAnsi="Times New Roman" w:cs="Times New Roman"/>
              </w:rPr>
              <w:t xml:space="preserve"> que </w:t>
            </w:r>
            <w:proofErr w:type="spellStart"/>
            <w:r w:rsidRPr="00117212">
              <w:rPr>
                <w:rFonts w:ascii="Times New Roman" w:eastAsia="Times New Roman" w:hAnsi="Times New Roman" w:cs="Times New Roman"/>
              </w:rPr>
              <w:t>mejore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el</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bienestar</w:t>
            </w:r>
            <w:proofErr w:type="spellEnd"/>
            <w:r w:rsidRPr="00117212">
              <w:rPr>
                <w:rFonts w:ascii="Times New Roman" w:eastAsia="Times New Roman" w:hAnsi="Times New Roman" w:cs="Times New Roman"/>
              </w:rPr>
              <w:t xml:space="preserve">, la </w:t>
            </w:r>
            <w:proofErr w:type="spellStart"/>
            <w:r w:rsidRPr="00117212">
              <w:rPr>
                <w:rFonts w:ascii="Times New Roman" w:eastAsia="Times New Roman" w:hAnsi="Times New Roman" w:cs="Times New Roman"/>
              </w:rPr>
              <w:t>lealtad</w:t>
            </w:r>
            <w:proofErr w:type="spellEnd"/>
            <w:r w:rsidRPr="00117212">
              <w:rPr>
                <w:rFonts w:ascii="Times New Roman" w:eastAsia="Times New Roman" w:hAnsi="Times New Roman" w:cs="Times New Roman"/>
              </w:rPr>
              <w:t xml:space="preserve"> y la </w:t>
            </w:r>
            <w:proofErr w:type="spellStart"/>
            <w:r w:rsidRPr="00117212">
              <w:rPr>
                <w:rFonts w:ascii="Times New Roman" w:eastAsia="Times New Roman" w:hAnsi="Times New Roman" w:cs="Times New Roman"/>
              </w:rPr>
              <w:t>estabilidad</w:t>
            </w:r>
            <w:proofErr w:type="spellEnd"/>
            <w:r w:rsidRPr="00117212">
              <w:rPr>
                <w:rFonts w:ascii="Times New Roman" w:eastAsia="Times New Roman" w:hAnsi="Times New Roman" w:cs="Times New Roman"/>
              </w:rPr>
              <w:t xml:space="preserve"> del </w:t>
            </w:r>
            <w:proofErr w:type="spellStart"/>
            <w:r w:rsidRPr="00117212">
              <w:rPr>
                <w:rFonts w:ascii="Times New Roman" w:eastAsia="Times New Roman" w:hAnsi="Times New Roman" w:cs="Times New Roman"/>
              </w:rPr>
              <w:t>rendimiento</w:t>
            </w:r>
            <w:proofErr w:type="spellEnd"/>
            <w:r w:rsidRPr="00117212">
              <w:rPr>
                <w:rFonts w:ascii="Times New Roman" w:eastAsia="Times New Roman" w:hAnsi="Times New Roman" w:cs="Times New Roman"/>
              </w:rPr>
              <w:t xml:space="preserve"> de </w:t>
            </w:r>
            <w:proofErr w:type="spellStart"/>
            <w:r w:rsidRPr="00117212">
              <w:rPr>
                <w:rFonts w:ascii="Times New Roman" w:eastAsia="Times New Roman" w:hAnsi="Times New Roman" w:cs="Times New Roman"/>
              </w:rPr>
              <w:t>los</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empleados</w:t>
            </w:r>
            <w:proofErr w:type="spellEnd"/>
            <w:r w:rsidRPr="00117212">
              <w:rPr>
                <w:rFonts w:ascii="Times New Roman" w:eastAsia="Times New Roman" w:hAnsi="Times New Roman" w:cs="Times New Roman"/>
              </w:rPr>
              <w:t xml:space="preserve"> No-ASN. Este </w:t>
            </w:r>
            <w:proofErr w:type="spellStart"/>
            <w:r w:rsidRPr="00117212">
              <w:rPr>
                <w:rFonts w:ascii="Times New Roman" w:eastAsia="Times New Roman" w:hAnsi="Times New Roman" w:cs="Times New Roman"/>
              </w:rPr>
              <w:t>estudio</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utiliza</w:t>
            </w:r>
            <w:proofErr w:type="spellEnd"/>
            <w:r w:rsidRPr="00117212">
              <w:rPr>
                <w:rFonts w:ascii="Times New Roman" w:eastAsia="Times New Roman" w:hAnsi="Times New Roman" w:cs="Times New Roman"/>
              </w:rPr>
              <w:t xml:space="preserve"> un </w:t>
            </w:r>
            <w:proofErr w:type="spellStart"/>
            <w:r w:rsidRPr="00117212">
              <w:rPr>
                <w:rFonts w:ascii="Times New Roman" w:eastAsia="Times New Roman" w:hAnsi="Times New Roman" w:cs="Times New Roman"/>
              </w:rPr>
              <w:t>enfoque</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cuantitativo</w:t>
            </w:r>
            <w:proofErr w:type="spellEnd"/>
            <w:r w:rsidRPr="00117212">
              <w:rPr>
                <w:rFonts w:ascii="Times New Roman" w:eastAsia="Times New Roman" w:hAnsi="Times New Roman" w:cs="Times New Roman"/>
              </w:rPr>
              <w:t xml:space="preserve"> con un </w:t>
            </w:r>
            <w:proofErr w:type="spellStart"/>
            <w:r w:rsidRPr="00117212">
              <w:rPr>
                <w:rFonts w:ascii="Times New Roman" w:eastAsia="Times New Roman" w:hAnsi="Times New Roman" w:cs="Times New Roman"/>
              </w:rPr>
              <w:t>tipo</w:t>
            </w:r>
            <w:proofErr w:type="spellEnd"/>
            <w:r w:rsidRPr="00117212">
              <w:rPr>
                <w:rFonts w:ascii="Times New Roman" w:eastAsia="Times New Roman" w:hAnsi="Times New Roman" w:cs="Times New Roman"/>
              </w:rPr>
              <w:t xml:space="preserve"> de </w:t>
            </w:r>
            <w:proofErr w:type="spellStart"/>
            <w:r w:rsidRPr="00117212">
              <w:rPr>
                <w:rFonts w:ascii="Times New Roman" w:eastAsia="Times New Roman" w:hAnsi="Times New Roman" w:cs="Times New Roman"/>
              </w:rPr>
              <w:t>investigación</w:t>
            </w:r>
            <w:proofErr w:type="spellEnd"/>
            <w:r w:rsidRPr="00117212">
              <w:rPr>
                <w:rFonts w:ascii="Times New Roman" w:eastAsia="Times New Roman" w:hAnsi="Times New Roman" w:cs="Times New Roman"/>
              </w:rPr>
              <w:t xml:space="preserve"> causal </w:t>
            </w:r>
            <w:proofErr w:type="spellStart"/>
            <w:r w:rsidRPr="00117212">
              <w:rPr>
                <w:rFonts w:ascii="Times New Roman" w:eastAsia="Times New Roman" w:hAnsi="Times New Roman" w:cs="Times New Roman"/>
              </w:rPr>
              <w:t>asociativa</w:t>
            </w:r>
            <w:proofErr w:type="spellEnd"/>
            <w:r w:rsidRPr="00117212">
              <w:rPr>
                <w:rFonts w:ascii="Times New Roman" w:eastAsia="Times New Roman" w:hAnsi="Times New Roman" w:cs="Times New Roman"/>
              </w:rPr>
              <w:t xml:space="preserve">. Con </w:t>
            </w:r>
            <w:proofErr w:type="spellStart"/>
            <w:r w:rsidRPr="00117212">
              <w:rPr>
                <w:rFonts w:ascii="Times New Roman" w:eastAsia="Times New Roman" w:hAnsi="Times New Roman" w:cs="Times New Roman"/>
              </w:rPr>
              <w:t>una</w:t>
            </w:r>
            <w:proofErr w:type="spellEnd"/>
            <w:r w:rsidRPr="00117212">
              <w:rPr>
                <w:rFonts w:ascii="Times New Roman" w:eastAsia="Times New Roman" w:hAnsi="Times New Roman" w:cs="Times New Roman"/>
              </w:rPr>
              <w:t xml:space="preserve"> población de 6,120 </w:t>
            </w:r>
            <w:proofErr w:type="spellStart"/>
            <w:r w:rsidRPr="00117212">
              <w:rPr>
                <w:rFonts w:ascii="Times New Roman" w:eastAsia="Times New Roman" w:hAnsi="Times New Roman" w:cs="Times New Roman"/>
              </w:rPr>
              <w:t>empleados</w:t>
            </w:r>
            <w:proofErr w:type="spellEnd"/>
            <w:r w:rsidRPr="00117212">
              <w:rPr>
                <w:rFonts w:ascii="Times New Roman" w:eastAsia="Times New Roman" w:hAnsi="Times New Roman" w:cs="Times New Roman"/>
              </w:rPr>
              <w:t xml:space="preserve"> No-ASN y </w:t>
            </w:r>
            <w:proofErr w:type="spellStart"/>
            <w:r w:rsidRPr="00117212">
              <w:rPr>
                <w:rFonts w:ascii="Times New Roman" w:eastAsia="Times New Roman" w:hAnsi="Times New Roman" w:cs="Times New Roman"/>
              </w:rPr>
              <w:t>una</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tasa</w:t>
            </w:r>
            <w:proofErr w:type="spellEnd"/>
            <w:r w:rsidRPr="00117212">
              <w:rPr>
                <w:rFonts w:ascii="Times New Roman" w:eastAsia="Times New Roman" w:hAnsi="Times New Roman" w:cs="Times New Roman"/>
              </w:rPr>
              <w:t xml:space="preserve"> de error del 5%, </w:t>
            </w:r>
            <w:proofErr w:type="spellStart"/>
            <w:r w:rsidRPr="00117212">
              <w:rPr>
                <w:rFonts w:ascii="Times New Roman" w:eastAsia="Times New Roman" w:hAnsi="Times New Roman" w:cs="Times New Roman"/>
              </w:rPr>
              <w:t>el</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número</w:t>
            </w:r>
            <w:proofErr w:type="spellEnd"/>
            <w:r w:rsidRPr="00117212">
              <w:rPr>
                <w:rFonts w:ascii="Times New Roman" w:eastAsia="Times New Roman" w:hAnsi="Times New Roman" w:cs="Times New Roman"/>
              </w:rPr>
              <w:t xml:space="preserve"> de </w:t>
            </w:r>
            <w:proofErr w:type="spellStart"/>
            <w:r w:rsidRPr="00117212">
              <w:rPr>
                <w:rFonts w:ascii="Times New Roman" w:eastAsia="Times New Roman" w:hAnsi="Times New Roman" w:cs="Times New Roman"/>
              </w:rPr>
              <w:t>muestras</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necesarias</w:t>
            </w:r>
            <w:proofErr w:type="spellEnd"/>
            <w:r w:rsidRPr="00117212">
              <w:rPr>
                <w:rFonts w:ascii="Times New Roman" w:eastAsia="Times New Roman" w:hAnsi="Times New Roman" w:cs="Times New Roman"/>
              </w:rPr>
              <w:t xml:space="preserve"> es de 376 </w:t>
            </w:r>
            <w:proofErr w:type="spellStart"/>
            <w:r w:rsidRPr="00117212">
              <w:rPr>
                <w:rFonts w:ascii="Times New Roman" w:eastAsia="Times New Roman" w:hAnsi="Times New Roman" w:cs="Times New Roman"/>
              </w:rPr>
              <w:t>encuestados</w:t>
            </w:r>
            <w:proofErr w:type="spellEnd"/>
            <w:r w:rsidRPr="00117212">
              <w:rPr>
                <w:rFonts w:ascii="Times New Roman" w:eastAsia="Times New Roman" w:hAnsi="Times New Roman" w:cs="Times New Roman"/>
              </w:rPr>
              <w:t xml:space="preserve">. El </w:t>
            </w:r>
            <w:proofErr w:type="spellStart"/>
            <w:r w:rsidRPr="00117212">
              <w:rPr>
                <w:rFonts w:ascii="Times New Roman" w:eastAsia="Times New Roman" w:hAnsi="Times New Roman" w:cs="Times New Roman"/>
              </w:rPr>
              <w:t>análisis</w:t>
            </w:r>
            <w:proofErr w:type="spellEnd"/>
            <w:r w:rsidRPr="00117212">
              <w:rPr>
                <w:rFonts w:ascii="Times New Roman" w:eastAsia="Times New Roman" w:hAnsi="Times New Roman" w:cs="Times New Roman"/>
              </w:rPr>
              <w:t xml:space="preserve"> de </w:t>
            </w:r>
            <w:proofErr w:type="spellStart"/>
            <w:r w:rsidRPr="00117212">
              <w:rPr>
                <w:rFonts w:ascii="Times New Roman" w:eastAsia="Times New Roman" w:hAnsi="Times New Roman" w:cs="Times New Roman"/>
              </w:rPr>
              <w:t>datos</w:t>
            </w:r>
            <w:proofErr w:type="spellEnd"/>
            <w:r w:rsidRPr="00117212">
              <w:rPr>
                <w:rFonts w:ascii="Times New Roman" w:eastAsia="Times New Roman" w:hAnsi="Times New Roman" w:cs="Times New Roman"/>
              </w:rPr>
              <w:t xml:space="preserve"> se </w:t>
            </w:r>
            <w:proofErr w:type="spellStart"/>
            <w:r w:rsidRPr="00117212">
              <w:rPr>
                <w:rFonts w:ascii="Times New Roman" w:eastAsia="Times New Roman" w:hAnsi="Times New Roman" w:cs="Times New Roman"/>
              </w:rPr>
              <w:t>llevó</w:t>
            </w:r>
            <w:proofErr w:type="spellEnd"/>
            <w:r w:rsidRPr="00117212">
              <w:rPr>
                <w:rFonts w:ascii="Times New Roman" w:eastAsia="Times New Roman" w:hAnsi="Times New Roman" w:cs="Times New Roman"/>
              </w:rPr>
              <w:t xml:space="preserve"> a </w:t>
            </w:r>
            <w:proofErr w:type="spellStart"/>
            <w:r w:rsidRPr="00117212">
              <w:rPr>
                <w:rFonts w:ascii="Times New Roman" w:eastAsia="Times New Roman" w:hAnsi="Times New Roman" w:cs="Times New Roman"/>
              </w:rPr>
              <w:t>cabo</w:t>
            </w:r>
            <w:proofErr w:type="spellEnd"/>
            <w:r w:rsidRPr="00117212">
              <w:rPr>
                <w:rFonts w:ascii="Times New Roman" w:eastAsia="Times New Roman" w:hAnsi="Times New Roman" w:cs="Times New Roman"/>
              </w:rPr>
              <w:t xml:space="preserve"> con la </w:t>
            </w:r>
            <w:proofErr w:type="spellStart"/>
            <w:r w:rsidRPr="00117212">
              <w:rPr>
                <w:rFonts w:ascii="Times New Roman" w:eastAsia="Times New Roman" w:hAnsi="Times New Roman" w:cs="Times New Roman"/>
              </w:rPr>
              <w:t>ayuda</w:t>
            </w:r>
            <w:proofErr w:type="spellEnd"/>
            <w:r w:rsidRPr="00117212">
              <w:rPr>
                <w:rFonts w:ascii="Times New Roman" w:eastAsia="Times New Roman" w:hAnsi="Times New Roman" w:cs="Times New Roman"/>
              </w:rPr>
              <w:t xml:space="preserve"> del software </w:t>
            </w:r>
            <w:proofErr w:type="spellStart"/>
            <w:r w:rsidRPr="00117212">
              <w:rPr>
                <w:rFonts w:ascii="Times New Roman" w:eastAsia="Times New Roman" w:hAnsi="Times New Roman" w:cs="Times New Roman"/>
              </w:rPr>
              <w:t>estadístico</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SmartPLS</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Berdasarka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hasil</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penelitian</w:t>
            </w:r>
            <w:proofErr w:type="spellEnd"/>
            <w:r w:rsidRPr="00117212">
              <w:rPr>
                <w:rFonts w:ascii="Times New Roman" w:eastAsia="Times New Roman" w:hAnsi="Times New Roman" w:cs="Times New Roman"/>
              </w:rPr>
              <w:t xml:space="preserve">, Work Life Balance dan Job Satisfaction </w:t>
            </w:r>
            <w:proofErr w:type="spellStart"/>
            <w:r w:rsidRPr="00117212">
              <w:rPr>
                <w:rFonts w:ascii="Times New Roman" w:eastAsia="Times New Roman" w:hAnsi="Times New Roman" w:cs="Times New Roman"/>
              </w:rPr>
              <w:t>memiliki</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pengaruh</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negatif</w:t>
            </w:r>
            <w:proofErr w:type="spellEnd"/>
            <w:r w:rsidRPr="00117212">
              <w:rPr>
                <w:rFonts w:ascii="Times New Roman" w:eastAsia="Times New Roman" w:hAnsi="Times New Roman" w:cs="Times New Roman"/>
              </w:rPr>
              <w:t xml:space="preserve"> dan </w:t>
            </w:r>
            <w:proofErr w:type="spellStart"/>
            <w:r w:rsidRPr="00117212">
              <w:rPr>
                <w:rFonts w:ascii="Times New Roman" w:eastAsia="Times New Roman" w:hAnsi="Times New Roman" w:cs="Times New Roman"/>
              </w:rPr>
              <w:t>signifika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terhadap</w:t>
            </w:r>
            <w:proofErr w:type="spellEnd"/>
            <w:r w:rsidRPr="00117212">
              <w:rPr>
                <w:rFonts w:ascii="Times New Roman" w:eastAsia="Times New Roman" w:hAnsi="Times New Roman" w:cs="Times New Roman"/>
              </w:rPr>
              <w:t xml:space="preserve"> Turnover Intention </w:t>
            </w:r>
            <w:proofErr w:type="spellStart"/>
            <w:r w:rsidRPr="00117212">
              <w:rPr>
                <w:rFonts w:ascii="Times New Roman" w:eastAsia="Times New Roman" w:hAnsi="Times New Roman" w:cs="Times New Roman"/>
              </w:rPr>
              <w:t>karyawan</w:t>
            </w:r>
            <w:proofErr w:type="spellEnd"/>
            <w:r w:rsidRPr="00117212">
              <w:rPr>
                <w:rFonts w:ascii="Times New Roman" w:eastAsia="Times New Roman" w:hAnsi="Times New Roman" w:cs="Times New Roman"/>
              </w:rPr>
              <w:t xml:space="preserve"> Non-ASN di </w:t>
            </w:r>
            <w:proofErr w:type="spellStart"/>
            <w:r w:rsidRPr="00117212">
              <w:rPr>
                <w:rFonts w:ascii="Times New Roman" w:eastAsia="Times New Roman" w:hAnsi="Times New Roman" w:cs="Times New Roman"/>
              </w:rPr>
              <w:t>Kabupate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Banyuasi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Semaki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baik</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keseimbanga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kerja-hidup</w:t>
            </w:r>
            <w:proofErr w:type="spellEnd"/>
            <w:r w:rsidRPr="00117212">
              <w:rPr>
                <w:rFonts w:ascii="Times New Roman" w:eastAsia="Times New Roman" w:hAnsi="Times New Roman" w:cs="Times New Roman"/>
              </w:rPr>
              <w:t xml:space="preserve"> dan </w:t>
            </w:r>
            <w:proofErr w:type="spellStart"/>
            <w:r w:rsidRPr="00117212">
              <w:rPr>
                <w:rFonts w:ascii="Times New Roman" w:eastAsia="Times New Roman" w:hAnsi="Times New Roman" w:cs="Times New Roman"/>
              </w:rPr>
              <w:t>semaki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tinggi</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kepuasa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kerja</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semaki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rendah</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niat</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karyawa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untuk</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keluar</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Kepuasa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kerja</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adalah</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faktor</w:t>
            </w:r>
            <w:proofErr w:type="spellEnd"/>
            <w:r w:rsidRPr="00117212">
              <w:rPr>
                <w:rFonts w:ascii="Times New Roman" w:eastAsia="Times New Roman" w:hAnsi="Times New Roman" w:cs="Times New Roman"/>
              </w:rPr>
              <w:t xml:space="preserve"> yang paling </w:t>
            </w:r>
            <w:proofErr w:type="spellStart"/>
            <w:r w:rsidRPr="00117212">
              <w:rPr>
                <w:rFonts w:ascii="Times New Roman" w:eastAsia="Times New Roman" w:hAnsi="Times New Roman" w:cs="Times New Roman"/>
              </w:rPr>
              <w:t>dominan</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Además</w:t>
            </w:r>
            <w:proofErr w:type="spellEnd"/>
            <w:r w:rsidRPr="00117212">
              <w:rPr>
                <w:rFonts w:ascii="Times New Roman" w:eastAsia="Times New Roman" w:hAnsi="Times New Roman" w:cs="Times New Roman"/>
              </w:rPr>
              <w:t xml:space="preserve">, la </w:t>
            </w:r>
            <w:proofErr w:type="spellStart"/>
            <w:r w:rsidRPr="00117212">
              <w:rPr>
                <w:rFonts w:ascii="Times New Roman" w:eastAsia="Times New Roman" w:hAnsi="Times New Roman" w:cs="Times New Roman"/>
              </w:rPr>
              <w:t>resiliencia</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actúa</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como</w:t>
            </w:r>
            <w:proofErr w:type="spellEnd"/>
            <w:r w:rsidRPr="00117212">
              <w:rPr>
                <w:rFonts w:ascii="Times New Roman" w:eastAsia="Times New Roman" w:hAnsi="Times New Roman" w:cs="Times New Roman"/>
              </w:rPr>
              <w:t xml:space="preserve"> un </w:t>
            </w:r>
            <w:proofErr w:type="spellStart"/>
            <w:r w:rsidRPr="00117212">
              <w:rPr>
                <w:rFonts w:ascii="Times New Roman" w:eastAsia="Times New Roman" w:hAnsi="Times New Roman" w:cs="Times New Roman"/>
              </w:rPr>
              <w:t>moderador</w:t>
            </w:r>
            <w:proofErr w:type="spellEnd"/>
            <w:r w:rsidRPr="00117212">
              <w:rPr>
                <w:rFonts w:ascii="Times New Roman" w:eastAsia="Times New Roman" w:hAnsi="Times New Roman" w:cs="Times New Roman"/>
              </w:rPr>
              <w:t xml:space="preserve"> que </w:t>
            </w:r>
            <w:proofErr w:type="spellStart"/>
            <w:r w:rsidRPr="00117212">
              <w:rPr>
                <w:rFonts w:ascii="Times New Roman" w:eastAsia="Times New Roman" w:hAnsi="Times New Roman" w:cs="Times New Roman"/>
              </w:rPr>
              <w:t>refuerza</w:t>
            </w:r>
            <w:proofErr w:type="spellEnd"/>
            <w:r w:rsidRPr="00117212">
              <w:rPr>
                <w:rFonts w:ascii="Times New Roman" w:eastAsia="Times New Roman" w:hAnsi="Times New Roman" w:cs="Times New Roman"/>
              </w:rPr>
              <w:t xml:space="preserve"> la </w:t>
            </w:r>
            <w:proofErr w:type="spellStart"/>
            <w:r w:rsidRPr="00117212">
              <w:rPr>
                <w:rFonts w:ascii="Times New Roman" w:eastAsia="Times New Roman" w:hAnsi="Times New Roman" w:cs="Times New Roman"/>
              </w:rPr>
              <w:t>influencia</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negativa</w:t>
            </w:r>
            <w:proofErr w:type="spellEnd"/>
            <w:r w:rsidRPr="00117212">
              <w:rPr>
                <w:rFonts w:ascii="Times New Roman" w:eastAsia="Times New Roman" w:hAnsi="Times New Roman" w:cs="Times New Roman"/>
              </w:rPr>
              <w:t xml:space="preserve"> de las dos variables, de modo que </w:t>
            </w:r>
            <w:proofErr w:type="spellStart"/>
            <w:r w:rsidRPr="00117212">
              <w:rPr>
                <w:rFonts w:ascii="Times New Roman" w:eastAsia="Times New Roman" w:hAnsi="Times New Roman" w:cs="Times New Roman"/>
              </w:rPr>
              <w:t>puede</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suprimir</w:t>
            </w:r>
            <w:proofErr w:type="spellEnd"/>
            <w:r w:rsidRPr="00117212">
              <w:rPr>
                <w:rFonts w:ascii="Times New Roman" w:eastAsia="Times New Roman" w:hAnsi="Times New Roman" w:cs="Times New Roman"/>
              </w:rPr>
              <w:t xml:space="preserve"> la </w:t>
            </w:r>
            <w:proofErr w:type="spellStart"/>
            <w:r w:rsidRPr="00117212">
              <w:rPr>
                <w:rFonts w:ascii="Times New Roman" w:eastAsia="Times New Roman" w:hAnsi="Times New Roman" w:cs="Times New Roman"/>
              </w:rPr>
              <w:t>tendencia</w:t>
            </w:r>
            <w:proofErr w:type="spellEnd"/>
            <w:r w:rsidRPr="00117212">
              <w:rPr>
                <w:rFonts w:ascii="Times New Roman" w:eastAsia="Times New Roman" w:hAnsi="Times New Roman" w:cs="Times New Roman"/>
              </w:rPr>
              <w:t xml:space="preserve"> a la </w:t>
            </w:r>
            <w:proofErr w:type="spellStart"/>
            <w:r w:rsidRPr="00117212">
              <w:rPr>
                <w:rFonts w:ascii="Times New Roman" w:eastAsia="Times New Roman" w:hAnsi="Times New Roman" w:cs="Times New Roman"/>
              </w:rPr>
              <w:t>intención</w:t>
            </w:r>
            <w:proofErr w:type="spellEnd"/>
            <w:r w:rsidRPr="00117212">
              <w:rPr>
                <w:rFonts w:ascii="Times New Roman" w:eastAsia="Times New Roman" w:hAnsi="Times New Roman" w:cs="Times New Roman"/>
              </w:rPr>
              <w:t xml:space="preserve"> de </w:t>
            </w:r>
            <w:proofErr w:type="spellStart"/>
            <w:r w:rsidRPr="00117212">
              <w:rPr>
                <w:rFonts w:ascii="Times New Roman" w:eastAsia="Times New Roman" w:hAnsi="Times New Roman" w:cs="Times New Roman"/>
              </w:rPr>
              <w:t>rotación</w:t>
            </w:r>
            <w:proofErr w:type="spellEnd"/>
            <w:r w:rsidRPr="00117212">
              <w:rPr>
                <w:rFonts w:ascii="Times New Roman" w:eastAsia="Times New Roman" w:hAnsi="Times New Roman" w:cs="Times New Roman"/>
              </w:rPr>
              <w:t xml:space="preserve"> de </w:t>
            </w:r>
            <w:proofErr w:type="spellStart"/>
            <w:r w:rsidRPr="00117212">
              <w:rPr>
                <w:rFonts w:ascii="Times New Roman" w:eastAsia="Times New Roman" w:hAnsi="Times New Roman" w:cs="Times New Roman"/>
              </w:rPr>
              <w:t>manera</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más</w:t>
            </w:r>
            <w:proofErr w:type="spellEnd"/>
            <w:r w:rsidRPr="00117212">
              <w:rPr>
                <w:rFonts w:ascii="Times New Roman" w:eastAsia="Times New Roman" w:hAnsi="Times New Roman" w:cs="Times New Roman"/>
              </w:rPr>
              <w:t xml:space="preserve"> </w:t>
            </w:r>
            <w:proofErr w:type="spellStart"/>
            <w:r w:rsidRPr="00117212">
              <w:rPr>
                <w:rFonts w:ascii="Times New Roman" w:eastAsia="Times New Roman" w:hAnsi="Times New Roman" w:cs="Times New Roman"/>
              </w:rPr>
              <w:t>efectiva</w:t>
            </w:r>
            <w:proofErr w:type="spellEnd"/>
            <w:r w:rsidRPr="00117212">
              <w:rPr>
                <w:rFonts w:ascii="Times New Roman" w:eastAsia="Times New Roman" w:hAnsi="Times New Roman" w:cs="Times New Roman"/>
              </w:rPr>
              <w:t>.</w:t>
            </w:r>
          </w:p>
          <w:p w14:paraId="5B9EBC7C" w14:textId="77777777" w:rsidR="00470E74" w:rsidRPr="00AD2844" w:rsidRDefault="00470E74" w:rsidP="00F872F0">
            <w:pPr>
              <w:jc w:val="both"/>
              <w:rPr>
                <w:rFonts w:ascii="Times New Roman" w:eastAsia="Times New Roman" w:hAnsi="Times New Roman" w:cs="Times New Roman"/>
              </w:rPr>
            </w:pPr>
          </w:p>
          <w:p w14:paraId="2AA3F23B" w14:textId="64DD078E" w:rsidR="00612C8A" w:rsidRDefault="00C86B21" w:rsidP="008548EC">
            <w:pPr>
              <w:pBdr>
                <w:top w:val="nil"/>
                <w:left w:val="nil"/>
                <w:bottom w:val="nil"/>
                <w:right w:val="nil"/>
                <w:between w:val="nil"/>
              </w:pBdr>
              <w:jc w:val="both"/>
              <w:rPr>
                <w:rFonts w:ascii="Times New Roman" w:eastAsia="Times New Roman" w:hAnsi="Times New Roman" w:cs="Times New Roman"/>
                <w:color w:val="000000"/>
              </w:rPr>
            </w:pPr>
            <w:proofErr w:type="gramStart"/>
            <w:r w:rsidRPr="00AD2844">
              <w:rPr>
                <w:rFonts w:ascii="Times New Roman" w:eastAsia="Times New Roman" w:hAnsi="Times New Roman" w:cs="Times New Roman"/>
                <w:b/>
                <w:color w:val="000000"/>
              </w:rPr>
              <w:t>Keywords :</w:t>
            </w:r>
            <w:proofErr w:type="gramEnd"/>
            <w:r w:rsidRPr="00AD2844">
              <w:rPr>
                <w:rFonts w:ascii="Times New Roman" w:eastAsia="Times New Roman" w:hAnsi="Times New Roman" w:cs="Times New Roman"/>
                <w:color w:val="000000"/>
              </w:rPr>
              <w:t xml:space="preserve"> </w:t>
            </w:r>
            <w:r w:rsidR="00F40DEE" w:rsidRPr="00F40DEE">
              <w:rPr>
                <w:rFonts w:ascii="Times New Roman" w:eastAsia="Times New Roman" w:hAnsi="Times New Roman" w:cs="Times New Roman"/>
                <w:color w:val="000000"/>
              </w:rPr>
              <w:t>Work Life Balance, Job Satisfaction, Turnover Intention, Resilience, Non-ASN Employees</w:t>
            </w:r>
            <w:r w:rsidR="00F40DEE">
              <w:rPr>
                <w:rFonts w:ascii="Times New Roman" w:eastAsia="Times New Roman" w:hAnsi="Times New Roman" w:cs="Times New Roman"/>
                <w:color w:val="000000"/>
              </w:rPr>
              <w:t>.</w:t>
            </w:r>
          </w:p>
          <w:p w14:paraId="724C54DA" w14:textId="1BA52357" w:rsidR="004D7547" w:rsidRPr="00AD2844" w:rsidRDefault="004D7547" w:rsidP="008548EC">
            <w:pPr>
              <w:pBdr>
                <w:top w:val="nil"/>
                <w:left w:val="nil"/>
                <w:bottom w:val="nil"/>
                <w:right w:val="nil"/>
                <w:between w:val="nil"/>
              </w:pBdr>
              <w:jc w:val="both"/>
              <w:rPr>
                <w:rFonts w:ascii="Times New Roman" w:eastAsia="Times New Roman" w:hAnsi="Times New Roman" w:cs="Times New Roman"/>
                <w:color w:val="000000"/>
              </w:rPr>
            </w:pPr>
          </w:p>
        </w:tc>
      </w:tr>
    </w:tbl>
    <w:p w14:paraId="0C6055ED" w14:textId="41737F45" w:rsidR="00C23D82" w:rsidRPr="00AD2844" w:rsidRDefault="00C86B21" w:rsidP="00F872F0">
      <w:pPr>
        <w:pBdr>
          <w:top w:val="nil"/>
          <w:left w:val="nil"/>
          <w:bottom w:val="nil"/>
          <w:right w:val="nil"/>
          <w:between w:val="nil"/>
        </w:pBdr>
        <w:spacing w:after="0" w:line="240" w:lineRule="auto"/>
        <w:jc w:val="center"/>
        <w:rPr>
          <w:rFonts w:ascii="Times New Roman" w:eastAsia="Times New Roman" w:hAnsi="Times New Roman" w:cs="Times New Roman"/>
          <w:b/>
          <w:color w:val="000000"/>
        </w:rPr>
      </w:pPr>
      <w:proofErr w:type="spellStart"/>
      <w:r w:rsidRPr="00AD2844">
        <w:rPr>
          <w:rFonts w:ascii="Times New Roman" w:eastAsia="Times New Roman" w:hAnsi="Times New Roman" w:cs="Times New Roman"/>
          <w:b/>
          <w:color w:val="000000"/>
        </w:rPr>
        <w:lastRenderedPageBreak/>
        <w:t>Abstrak</w:t>
      </w:r>
      <w:proofErr w:type="spellEnd"/>
    </w:p>
    <w:p w14:paraId="14C51B60" w14:textId="1F4F2C55" w:rsidR="004B1605" w:rsidRPr="004B1605" w:rsidRDefault="00F40DEE" w:rsidP="005458D0">
      <w:pPr>
        <w:spacing w:after="0" w:line="240" w:lineRule="auto"/>
        <w:jc w:val="both"/>
        <w:rPr>
          <w:rFonts w:ascii="Times New Roman" w:eastAsia="Times New Roman" w:hAnsi="Times New Roman" w:cs="Times New Roman"/>
          <w:bCs/>
        </w:rPr>
      </w:pPr>
      <w:r w:rsidRPr="00F40DEE">
        <w:rPr>
          <w:rFonts w:ascii="Times New Roman" w:eastAsia="Times New Roman" w:hAnsi="Times New Roman" w:cs="Times New Roman"/>
          <w:bCs/>
        </w:rPr>
        <w:t xml:space="preserve">Tujuan </w:t>
      </w:r>
      <w:proofErr w:type="spellStart"/>
      <w:r w:rsidRPr="00F40DEE">
        <w:rPr>
          <w:rFonts w:ascii="Times New Roman" w:eastAsia="Times New Roman" w:hAnsi="Times New Roman" w:cs="Times New Roman"/>
          <w:bCs/>
        </w:rPr>
        <w:t>dari</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neliti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ini</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adalah</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untuk</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menganalisis</w:t>
      </w:r>
      <w:proofErr w:type="spellEnd"/>
      <w:r w:rsidRPr="00F40DEE">
        <w:rPr>
          <w:rFonts w:ascii="Times New Roman" w:eastAsia="Times New Roman" w:hAnsi="Times New Roman" w:cs="Times New Roman"/>
          <w:bCs/>
        </w:rPr>
        <w:t xml:space="preserve"> dan </w:t>
      </w:r>
      <w:proofErr w:type="spellStart"/>
      <w:r w:rsidRPr="00F40DEE">
        <w:rPr>
          <w:rFonts w:ascii="Times New Roman" w:eastAsia="Times New Roman" w:hAnsi="Times New Roman" w:cs="Times New Roman"/>
          <w:bCs/>
        </w:rPr>
        <w:t>menguji</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ngaruh</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seimbang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rja-hidup</w:t>
      </w:r>
      <w:proofErr w:type="spellEnd"/>
      <w:r w:rsidRPr="00F40DEE">
        <w:rPr>
          <w:rFonts w:ascii="Times New Roman" w:eastAsia="Times New Roman" w:hAnsi="Times New Roman" w:cs="Times New Roman"/>
          <w:bCs/>
        </w:rPr>
        <w:t xml:space="preserve"> dan </w:t>
      </w:r>
      <w:proofErr w:type="spellStart"/>
      <w:r w:rsidRPr="00F40DEE">
        <w:rPr>
          <w:rFonts w:ascii="Times New Roman" w:eastAsia="Times New Roman" w:hAnsi="Times New Roman" w:cs="Times New Roman"/>
          <w:bCs/>
        </w:rPr>
        <w:t>kepuas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rja</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terhadap</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niat</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luar</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aryawan</w:t>
      </w:r>
      <w:proofErr w:type="spellEnd"/>
      <w:r w:rsidRPr="00F40DEE">
        <w:rPr>
          <w:rFonts w:ascii="Times New Roman" w:eastAsia="Times New Roman" w:hAnsi="Times New Roman" w:cs="Times New Roman"/>
          <w:bCs/>
        </w:rPr>
        <w:t xml:space="preserve"> Non-ASN di </w:t>
      </w:r>
      <w:proofErr w:type="spellStart"/>
      <w:r w:rsidRPr="00F40DEE">
        <w:rPr>
          <w:rFonts w:ascii="Times New Roman" w:eastAsia="Times New Roman" w:hAnsi="Times New Roman" w:cs="Times New Roman"/>
          <w:bCs/>
        </w:rPr>
        <w:t>Kabupate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Banyuasin</w:t>
      </w:r>
      <w:proofErr w:type="spellEnd"/>
      <w:r w:rsidRPr="00F40DEE">
        <w:rPr>
          <w:rFonts w:ascii="Times New Roman" w:eastAsia="Times New Roman" w:hAnsi="Times New Roman" w:cs="Times New Roman"/>
          <w:bCs/>
        </w:rPr>
        <w:t xml:space="preserve">.  Selain </w:t>
      </w:r>
      <w:proofErr w:type="spellStart"/>
      <w:r w:rsidRPr="00F40DEE">
        <w:rPr>
          <w:rFonts w:ascii="Times New Roman" w:eastAsia="Times New Roman" w:hAnsi="Times New Roman" w:cs="Times New Roman"/>
          <w:bCs/>
        </w:rPr>
        <w:t>itu</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neliti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ini</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bertuju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untuk</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menentuk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sejauh</w:t>
      </w:r>
      <w:proofErr w:type="spellEnd"/>
      <w:r w:rsidRPr="00F40DEE">
        <w:rPr>
          <w:rFonts w:ascii="Times New Roman" w:eastAsia="Times New Roman" w:hAnsi="Times New Roman" w:cs="Times New Roman"/>
          <w:bCs/>
        </w:rPr>
        <w:t xml:space="preserve"> mana </w:t>
      </w:r>
      <w:proofErr w:type="spellStart"/>
      <w:r w:rsidRPr="00F40DEE">
        <w:rPr>
          <w:rFonts w:ascii="Times New Roman" w:eastAsia="Times New Roman" w:hAnsi="Times New Roman" w:cs="Times New Roman"/>
          <w:bCs/>
        </w:rPr>
        <w:t>ketahan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moderat</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hubung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antara</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seimbang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rja-hidup</w:t>
      </w:r>
      <w:proofErr w:type="spellEnd"/>
      <w:r w:rsidRPr="00F40DEE">
        <w:rPr>
          <w:rFonts w:ascii="Times New Roman" w:eastAsia="Times New Roman" w:hAnsi="Times New Roman" w:cs="Times New Roman"/>
          <w:bCs/>
        </w:rPr>
        <w:t xml:space="preserve"> dan </w:t>
      </w:r>
      <w:proofErr w:type="spellStart"/>
      <w:r w:rsidRPr="00F40DEE">
        <w:rPr>
          <w:rFonts w:ascii="Times New Roman" w:eastAsia="Times New Roman" w:hAnsi="Times New Roman" w:cs="Times New Roman"/>
          <w:bCs/>
        </w:rPr>
        <w:t>kepuas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rja</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terhadap</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niat</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luar</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aryawan</w:t>
      </w:r>
      <w:proofErr w:type="spellEnd"/>
      <w:r w:rsidRPr="00F40DEE">
        <w:rPr>
          <w:rFonts w:ascii="Times New Roman" w:eastAsia="Times New Roman" w:hAnsi="Times New Roman" w:cs="Times New Roman"/>
          <w:bCs/>
        </w:rPr>
        <w:t xml:space="preserve"> </w:t>
      </w:r>
      <w:proofErr w:type="gramStart"/>
      <w:r w:rsidRPr="00F40DEE">
        <w:rPr>
          <w:rFonts w:ascii="Times New Roman" w:eastAsia="Times New Roman" w:hAnsi="Times New Roman" w:cs="Times New Roman"/>
          <w:bCs/>
        </w:rPr>
        <w:t>Non-ASN</w:t>
      </w:r>
      <w:proofErr w:type="gram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neliti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ini</w:t>
      </w:r>
      <w:proofErr w:type="spellEnd"/>
      <w:r w:rsidRPr="00F40DEE">
        <w:rPr>
          <w:rFonts w:ascii="Times New Roman" w:eastAsia="Times New Roman" w:hAnsi="Times New Roman" w:cs="Times New Roman"/>
          <w:bCs/>
        </w:rPr>
        <w:t xml:space="preserve"> juga </w:t>
      </w:r>
      <w:proofErr w:type="spellStart"/>
      <w:r w:rsidRPr="00F40DEE">
        <w:rPr>
          <w:rFonts w:ascii="Times New Roman" w:eastAsia="Times New Roman" w:hAnsi="Times New Roman" w:cs="Times New Roman"/>
          <w:bCs/>
        </w:rPr>
        <w:t>bertuju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untuk</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memberik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gambar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empiris</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tentang</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faktor-faktor</w:t>
      </w:r>
      <w:proofErr w:type="spellEnd"/>
      <w:r w:rsidRPr="00F40DEE">
        <w:rPr>
          <w:rFonts w:ascii="Times New Roman" w:eastAsia="Times New Roman" w:hAnsi="Times New Roman" w:cs="Times New Roman"/>
          <w:bCs/>
        </w:rPr>
        <w:t xml:space="preserve"> yang </w:t>
      </w:r>
      <w:proofErr w:type="spellStart"/>
      <w:r w:rsidRPr="00F40DEE">
        <w:rPr>
          <w:rFonts w:ascii="Times New Roman" w:eastAsia="Times New Roman" w:hAnsi="Times New Roman" w:cs="Times New Roman"/>
          <w:bCs/>
        </w:rPr>
        <w:t>mempengaruhi</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niat</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gawai</w:t>
      </w:r>
      <w:proofErr w:type="spellEnd"/>
      <w:r w:rsidRPr="00F40DEE">
        <w:rPr>
          <w:rFonts w:ascii="Times New Roman" w:eastAsia="Times New Roman" w:hAnsi="Times New Roman" w:cs="Times New Roman"/>
          <w:bCs/>
        </w:rPr>
        <w:t xml:space="preserve"> </w:t>
      </w:r>
      <w:proofErr w:type="gramStart"/>
      <w:r w:rsidRPr="00F40DEE">
        <w:rPr>
          <w:rFonts w:ascii="Times New Roman" w:eastAsia="Times New Roman" w:hAnsi="Times New Roman" w:cs="Times New Roman"/>
          <w:bCs/>
        </w:rPr>
        <w:t>Non-ASN</w:t>
      </w:r>
      <w:proofErr w:type="gram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untuk</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meninggalk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kerja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mereka</w:t>
      </w:r>
      <w:proofErr w:type="spellEnd"/>
      <w:r w:rsidRPr="00F40DEE">
        <w:rPr>
          <w:rFonts w:ascii="Times New Roman" w:eastAsia="Times New Roman" w:hAnsi="Times New Roman" w:cs="Times New Roman"/>
          <w:bCs/>
        </w:rPr>
        <w:t xml:space="preserve">.  The purpose of this research is to analyze and test the influence of work-life balance and job satisfaction on the turnover intention of </w:t>
      </w:r>
      <w:proofErr w:type="gramStart"/>
      <w:r w:rsidRPr="00F40DEE">
        <w:rPr>
          <w:rFonts w:ascii="Times New Roman" w:eastAsia="Times New Roman" w:hAnsi="Times New Roman" w:cs="Times New Roman"/>
          <w:bCs/>
        </w:rPr>
        <w:t>Non-ASN</w:t>
      </w:r>
      <w:proofErr w:type="gramEnd"/>
      <w:r w:rsidRPr="00F40DEE">
        <w:rPr>
          <w:rFonts w:ascii="Times New Roman" w:eastAsia="Times New Roman" w:hAnsi="Times New Roman" w:cs="Times New Roman"/>
          <w:bCs/>
        </w:rPr>
        <w:t xml:space="preserve"> employees in </w:t>
      </w:r>
      <w:proofErr w:type="spellStart"/>
      <w:r w:rsidRPr="00F40DEE">
        <w:rPr>
          <w:rFonts w:ascii="Times New Roman" w:eastAsia="Times New Roman" w:hAnsi="Times New Roman" w:cs="Times New Roman"/>
          <w:bCs/>
        </w:rPr>
        <w:t>Banyuasin</w:t>
      </w:r>
      <w:proofErr w:type="spellEnd"/>
      <w:r w:rsidRPr="00F40DEE">
        <w:rPr>
          <w:rFonts w:ascii="Times New Roman" w:eastAsia="Times New Roman" w:hAnsi="Times New Roman" w:cs="Times New Roman"/>
          <w:bCs/>
        </w:rPr>
        <w:t xml:space="preserve"> Regency.  Selain </w:t>
      </w:r>
      <w:proofErr w:type="spellStart"/>
      <w:r w:rsidRPr="00F40DEE">
        <w:rPr>
          <w:rFonts w:ascii="Times New Roman" w:eastAsia="Times New Roman" w:hAnsi="Times New Roman" w:cs="Times New Roman"/>
          <w:bCs/>
        </w:rPr>
        <w:t>itu</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neliti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ini</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bertuju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untuk</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menentuk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sejauh</w:t>
      </w:r>
      <w:proofErr w:type="spellEnd"/>
      <w:r w:rsidRPr="00F40DEE">
        <w:rPr>
          <w:rFonts w:ascii="Times New Roman" w:eastAsia="Times New Roman" w:hAnsi="Times New Roman" w:cs="Times New Roman"/>
          <w:bCs/>
        </w:rPr>
        <w:t xml:space="preserve"> mana </w:t>
      </w:r>
      <w:proofErr w:type="spellStart"/>
      <w:r w:rsidRPr="00F40DEE">
        <w:rPr>
          <w:rFonts w:ascii="Times New Roman" w:eastAsia="Times New Roman" w:hAnsi="Times New Roman" w:cs="Times New Roman"/>
          <w:bCs/>
        </w:rPr>
        <w:t>ketahan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moderasi</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hubung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antara</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seimbang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rja-hidup</w:t>
      </w:r>
      <w:proofErr w:type="spellEnd"/>
      <w:r w:rsidRPr="00F40DEE">
        <w:rPr>
          <w:rFonts w:ascii="Times New Roman" w:eastAsia="Times New Roman" w:hAnsi="Times New Roman" w:cs="Times New Roman"/>
          <w:bCs/>
        </w:rPr>
        <w:t xml:space="preserve"> dan </w:t>
      </w:r>
      <w:proofErr w:type="spellStart"/>
      <w:r w:rsidRPr="00F40DEE">
        <w:rPr>
          <w:rFonts w:ascii="Times New Roman" w:eastAsia="Times New Roman" w:hAnsi="Times New Roman" w:cs="Times New Roman"/>
          <w:bCs/>
        </w:rPr>
        <w:t>kepuas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rja</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terhadap</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niat</w:t>
      </w:r>
      <w:proofErr w:type="spellEnd"/>
      <w:r w:rsidRPr="00F40DEE">
        <w:rPr>
          <w:rFonts w:ascii="Times New Roman" w:eastAsia="Times New Roman" w:hAnsi="Times New Roman" w:cs="Times New Roman"/>
          <w:bCs/>
        </w:rPr>
        <w:t xml:space="preserve"> turnover.  Studi </w:t>
      </w:r>
      <w:proofErr w:type="spellStart"/>
      <w:r w:rsidRPr="00F40DEE">
        <w:rPr>
          <w:rFonts w:ascii="Times New Roman" w:eastAsia="Times New Roman" w:hAnsi="Times New Roman" w:cs="Times New Roman"/>
          <w:bCs/>
        </w:rPr>
        <w:t>ini</w:t>
      </w:r>
      <w:proofErr w:type="spellEnd"/>
      <w:r w:rsidRPr="00F40DEE">
        <w:rPr>
          <w:rFonts w:ascii="Times New Roman" w:eastAsia="Times New Roman" w:hAnsi="Times New Roman" w:cs="Times New Roman"/>
          <w:bCs/>
        </w:rPr>
        <w:t xml:space="preserve"> juga </w:t>
      </w:r>
      <w:proofErr w:type="spellStart"/>
      <w:r w:rsidRPr="00F40DEE">
        <w:rPr>
          <w:rFonts w:ascii="Times New Roman" w:eastAsia="Times New Roman" w:hAnsi="Times New Roman" w:cs="Times New Roman"/>
          <w:bCs/>
        </w:rPr>
        <w:t>bertuju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untuk</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memberik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gambar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empiris</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tentang</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faktor-faktor</w:t>
      </w:r>
      <w:proofErr w:type="spellEnd"/>
      <w:r w:rsidRPr="00F40DEE">
        <w:rPr>
          <w:rFonts w:ascii="Times New Roman" w:eastAsia="Times New Roman" w:hAnsi="Times New Roman" w:cs="Times New Roman"/>
          <w:bCs/>
        </w:rPr>
        <w:t xml:space="preserve"> yang </w:t>
      </w:r>
      <w:proofErr w:type="spellStart"/>
      <w:r w:rsidRPr="00F40DEE">
        <w:rPr>
          <w:rFonts w:ascii="Times New Roman" w:eastAsia="Times New Roman" w:hAnsi="Times New Roman" w:cs="Times New Roman"/>
          <w:bCs/>
        </w:rPr>
        <w:t>mempengaruhi</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niat</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aryawan</w:t>
      </w:r>
      <w:proofErr w:type="spellEnd"/>
      <w:r w:rsidRPr="00F40DEE">
        <w:rPr>
          <w:rFonts w:ascii="Times New Roman" w:eastAsia="Times New Roman" w:hAnsi="Times New Roman" w:cs="Times New Roman"/>
          <w:bCs/>
        </w:rPr>
        <w:t xml:space="preserve"> </w:t>
      </w:r>
      <w:proofErr w:type="gramStart"/>
      <w:r w:rsidRPr="00F40DEE">
        <w:rPr>
          <w:rFonts w:ascii="Times New Roman" w:eastAsia="Times New Roman" w:hAnsi="Times New Roman" w:cs="Times New Roman"/>
          <w:bCs/>
        </w:rPr>
        <w:t>Non-ASN</w:t>
      </w:r>
      <w:proofErr w:type="gram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untuk</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meninggalk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kerja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mereka</w:t>
      </w:r>
      <w:proofErr w:type="spellEnd"/>
      <w:r w:rsidRPr="00F40DEE">
        <w:rPr>
          <w:rFonts w:ascii="Times New Roman" w:eastAsia="Times New Roman" w:hAnsi="Times New Roman" w:cs="Times New Roman"/>
          <w:bCs/>
        </w:rPr>
        <w:t xml:space="preserve">.  Hasil </w:t>
      </w:r>
      <w:proofErr w:type="spellStart"/>
      <w:r w:rsidRPr="00F40DEE">
        <w:rPr>
          <w:rFonts w:ascii="Times New Roman" w:eastAsia="Times New Roman" w:hAnsi="Times New Roman" w:cs="Times New Roman"/>
          <w:bCs/>
        </w:rPr>
        <w:t>peneliti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diharapk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dapat</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menjadi</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dasar</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rtimbang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bagi</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merintah</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abupate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Banyuasi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dalam</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merumusk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bijakan</w:t>
      </w:r>
      <w:proofErr w:type="spellEnd"/>
      <w:r w:rsidRPr="00F40DEE">
        <w:rPr>
          <w:rFonts w:ascii="Times New Roman" w:eastAsia="Times New Roman" w:hAnsi="Times New Roman" w:cs="Times New Roman"/>
          <w:bCs/>
        </w:rPr>
        <w:t xml:space="preserve"> yang </w:t>
      </w:r>
      <w:proofErr w:type="spellStart"/>
      <w:r w:rsidRPr="00F40DEE">
        <w:rPr>
          <w:rFonts w:ascii="Times New Roman" w:eastAsia="Times New Roman" w:hAnsi="Times New Roman" w:cs="Times New Roman"/>
          <w:bCs/>
        </w:rPr>
        <w:t>meningkatk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sejahtera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loyalitas</w:t>
      </w:r>
      <w:proofErr w:type="spellEnd"/>
      <w:r w:rsidRPr="00F40DEE">
        <w:rPr>
          <w:rFonts w:ascii="Times New Roman" w:eastAsia="Times New Roman" w:hAnsi="Times New Roman" w:cs="Times New Roman"/>
          <w:bCs/>
        </w:rPr>
        <w:t xml:space="preserve">, dan </w:t>
      </w:r>
      <w:proofErr w:type="spellStart"/>
      <w:r w:rsidRPr="00F40DEE">
        <w:rPr>
          <w:rFonts w:ascii="Times New Roman" w:eastAsia="Times New Roman" w:hAnsi="Times New Roman" w:cs="Times New Roman"/>
          <w:bCs/>
        </w:rPr>
        <w:t>stabilitas</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inerja</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gawai</w:t>
      </w:r>
      <w:proofErr w:type="spellEnd"/>
      <w:r w:rsidRPr="00F40DEE">
        <w:rPr>
          <w:rFonts w:ascii="Times New Roman" w:eastAsia="Times New Roman" w:hAnsi="Times New Roman" w:cs="Times New Roman"/>
          <w:bCs/>
        </w:rPr>
        <w:t xml:space="preserve"> </w:t>
      </w:r>
      <w:proofErr w:type="gramStart"/>
      <w:r w:rsidRPr="00F40DEE">
        <w:rPr>
          <w:rFonts w:ascii="Times New Roman" w:eastAsia="Times New Roman" w:hAnsi="Times New Roman" w:cs="Times New Roman"/>
          <w:bCs/>
        </w:rPr>
        <w:t>Non-ASN</w:t>
      </w:r>
      <w:proofErr w:type="gramEnd"/>
      <w:r w:rsidRPr="00F40DEE">
        <w:rPr>
          <w:rFonts w:ascii="Times New Roman" w:eastAsia="Times New Roman" w:hAnsi="Times New Roman" w:cs="Times New Roman"/>
          <w:bCs/>
        </w:rPr>
        <w:t xml:space="preserve">.  Studi </w:t>
      </w:r>
      <w:proofErr w:type="spellStart"/>
      <w:r w:rsidRPr="00F40DEE">
        <w:rPr>
          <w:rFonts w:ascii="Times New Roman" w:eastAsia="Times New Roman" w:hAnsi="Times New Roman" w:cs="Times New Roman"/>
          <w:bCs/>
        </w:rPr>
        <w:t>ini</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menggunak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ndekat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uantitatif</w:t>
      </w:r>
      <w:proofErr w:type="spellEnd"/>
      <w:r w:rsidRPr="00F40DEE">
        <w:rPr>
          <w:rFonts w:ascii="Times New Roman" w:eastAsia="Times New Roman" w:hAnsi="Times New Roman" w:cs="Times New Roman"/>
          <w:bCs/>
        </w:rPr>
        <w:t xml:space="preserve"> dengan </w:t>
      </w:r>
      <w:proofErr w:type="spellStart"/>
      <w:r w:rsidRPr="00F40DEE">
        <w:rPr>
          <w:rFonts w:ascii="Times New Roman" w:eastAsia="Times New Roman" w:hAnsi="Times New Roman" w:cs="Times New Roman"/>
          <w:bCs/>
        </w:rPr>
        <w:t>jenis</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neliti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ausal</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asosiatif</w:t>
      </w:r>
      <w:proofErr w:type="spellEnd"/>
      <w:r w:rsidRPr="00F40DEE">
        <w:rPr>
          <w:rFonts w:ascii="Times New Roman" w:eastAsia="Times New Roman" w:hAnsi="Times New Roman" w:cs="Times New Roman"/>
          <w:bCs/>
        </w:rPr>
        <w:t xml:space="preserve">.  Dengan </w:t>
      </w:r>
      <w:proofErr w:type="spellStart"/>
      <w:r w:rsidRPr="00F40DEE">
        <w:rPr>
          <w:rFonts w:ascii="Times New Roman" w:eastAsia="Times New Roman" w:hAnsi="Times New Roman" w:cs="Times New Roman"/>
          <w:bCs/>
        </w:rPr>
        <w:t>populasi</w:t>
      </w:r>
      <w:proofErr w:type="spellEnd"/>
      <w:r w:rsidRPr="00F40DEE">
        <w:rPr>
          <w:rFonts w:ascii="Times New Roman" w:eastAsia="Times New Roman" w:hAnsi="Times New Roman" w:cs="Times New Roman"/>
          <w:bCs/>
        </w:rPr>
        <w:t xml:space="preserve"> 6.120 </w:t>
      </w:r>
      <w:proofErr w:type="spellStart"/>
      <w:r w:rsidRPr="00F40DEE">
        <w:rPr>
          <w:rFonts w:ascii="Times New Roman" w:eastAsia="Times New Roman" w:hAnsi="Times New Roman" w:cs="Times New Roman"/>
          <w:bCs/>
        </w:rPr>
        <w:t>karyawan</w:t>
      </w:r>
      <w:proofErr w:type="spellEnd"/>
      <w:r w:rsidRPr="00F40DEE">
        <w:rPr>
          <w:rFonts w:ascii="Times New Roman" w:eastAsia="Times New Roman" w:hAnsi="Times New Roman" w:cs="Times New Roman"/>
          <w:bCs/>
        </w:rPr>
        <w:t xml:space="preserve"> </w:t>
      </w:r>
      <w:proofErr w:type="gramStart"/>
      <w:r w:rsidRPr="00F40DEE">
        <w:rPr>
          <w:rFonts w:ascii="Times New Roman" w:eastAsia="Times New Roman" w:hAnsi="Times New Roman" w:cs="Times New Roman"/>
          <w:bCs/>
        </w:rPr>
        <w:t>Non-ASN</w:t>
      </w:r>
      <w:proofErr w:type="gramEnd"/>
      <w:r w:rsidRPr="00F40DEE">
        <w:rPr>
          <w:rFonts w:ascii="Times New Roman" w:eastAsia="Times New Roman" w:hAnsi="Times New Roman" w:cs="Times New Roman"/>
          <w:bCs/>
        </w:rPr>
        <w:t xml:space="preserve"> dan </w:t>
      </w:r>
      <w:proofErr w:type="spellStart"/>
      <w:r w:rsidRPr="00F40DEE">
        <w:rPr>
          <w:rFonts w:ascii="Times New Roman" w:eastAsia="Times New Roman" w:hAnsi="Times New Roman" w:cs="Times New Roman"/>
          <w:bCs/>
        </w:rPr>
        <w:t>tingkat</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salahan</w:t>
      </w:r>
      <w:proofErr w:type="spellEnd"/>
      <w:r w:rsidRPr="00F40DEE">
        <w:rPr>
          <w:rFonts w:ascii="Times New Roman" w:eastAsia="Times New Roman" w:hAnsi="Times New Roman" w:cs="Times New Roman"/>
          <w:bCs/>
        </w:rPr>
        <w:t xml:space="preserve"> 5%, </w:t>
      </w:r>
      <w:proofErr w:type="spellStart"/>
      <w:r w:rsidRPr="00F40DEE">
        <w:rPr>
          <w:rFonts w:ascii="Times New Roman" w:eastAsia="Times New Roman" w:hAnsi="Times New Roman" w:cs="Times New Roman"/>
          <w:bCs/>
        </w:rPr>
        <w:t>jumlah</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sampel</w:t>
      </w:r>
      <w:proofErr w:type="spellEnd"/>
      <w:r w:rsidRPr="00F40DEE">
        <w:rPr>
          <w:rFonts w:ascii="Times New Roman" w:eastAsia="Times New Roman" w:hAnsi="Times New Roman" w:cs="Times New Roman"/>
          <w:bCs/>
        </w:rPr>
        <w:t xml:space="preserve"> yang </w:t>
      </w:r>
      <w:proofErr w:type="spellStart"/>
      <w:r w:rsidRPr="00F40DEE">
        <w:rPr>
          <w:rFonts w:ascii="Times New Roman" w:eastAsia="Times New Roman" w:hAnsi="Times New Roman" w:cs="Times New Roman"/>
          <w:bCs/>
        </w:rPr>
        <w:t>diperluk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adalah</w:t>
      </w:r>
      <w:proofErr w:type="spellEnd"/>
      <w:r w:rsidRPr="00F40DEE">
        <w:rPr>
          <w:rFonts w:ascii="Times New Roman" w:eastAsia="Times New Roman" w:hAnsi="Times New Roman" w:cs="Times New Roman"/>
          <w:bCs/>
        </w:rPr>
        <w:t xml:space="preserve"> 376 </w:t>
      </w:r>
      <w:proofErr w:type="spellStart"/>
      <w:r w:rsidRPr="00F40DEE">
        <w:rPr>
          <w:rFonts w:ascii="Times New Roman" w:eastAsia="Times New Roman" w:hAnsi="Times New Roman" w:cs="Times New Roman"/>
          <w:bCs/>
        </w:rPr>
        <w:t>responde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Analisis</w:t>
      </w:r>
      <w:proofErr w:type="spellEnd"/>
      <w:r w:rsidRPr="00F40DEE">
        <w:rPr>
          <w:rFonts w:ascii="Times New Roman" w:eastAsia="Times New Roman" w:hAnsi="Times New Roman" w:cs="Times New Roman"/>
          <w:bCs/>
        </w:rPr>
        <w:t xml:space="preserve"> data </w:t>
      </w:r>
      <w:proofErr w:type="spellStart"/>
      <w:r w:rsidRPr="00F40DEE">
        <w:rPr>
          <w:rFonts w:ascii="Times New Roman" w:eastAsia="Times New Roman" w:hAnsi="Times New Roman" w:cs="Times New Roman"/>
          <w:bCs/>
        </w:rPr>
        <w:t>dilakukan</w:t>
      </w:r>
      <w:proofErr w:type="spellEnd"/>
      <w:r w:rsidRPr="00F40DEE">
        <w:rPr>
          <w:rFonts w:ascii="Times New Roman" w:eastAsia="Times New Roman" w:hAnsi="Times New Roman" w:cs="Times New Roman"/>
          <w:bCs/>
        </w:rPr>
        <w:t xml:space="preserve"> dengan </w:t>
      </w:r>
      <w:proofErr w:type="spellStart"/>
      <w:r w:rsidRPr="00F40DEE">
        <w:rPr>
          <w:rFonts w:ascii="Times New Roman" w:eastAsia="Times New Roman" w:hAnsi="Times New Roman" w:cs="Times New Roman"/>
          <w:bCs/>
        </w:rPr>
        <w:t>bantu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rangkat</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lunak</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statistik</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SmartPLS</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Berdasark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hasil</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nelitian</w:t>
      </w:r>
      <w:proofErr w:type="spellEnd"/>
      <w:r w:rsidRPr="00F40DEE">
        <w:rPr>
          <w:rFonts w:ascii="Times New Roman" w:eastAsia="Times New Roman" w:hAnsi="Times New Roman" w:cs="Times New Roman"/>
          <w:bCs/>
        </w:rPr>
        <w:t xml:space="preserve">, Work Life Balance dan Job Satisfaction </w:t>
      </w:r>
      <w:proofErr w:type="spellStart"/>
      <w:r w:rsidRPr="00F40DEE">
        <w:rPr>
          <w:rFonts w:ascii="Times New Roman" w:eastAsia="Times New Roman" w:hAnsi="Times New Roman" w:cs="Times New Roman"/>
          <w:bCs/>
        </w:rPr>
        <w:t>memiliki</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ngaruh</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negatif</w:t>
      </w:r>
      <w:proofErr w:type="spellEnd"/>
      <w:r w:rsidRPr="00F40DEE">
        <w:rPr>
          <w:rFonts w:ascii="Times New Roman" w:eastAsia="Times New Roman" w:hAnsi="Times New Roman" w:cs="Times New Roman"/>
          <w:bCs/>
        </w:rPr>
        <w:t xml:space="preserve"> dan </w:t>
      </w:r>
      <w:proofErr w:type="spellStart"/>
      <w:r w:rsidRPr="00F40DEE">
        <w:rPr>
          <w:rFonts w:ascii="Times New Roman" w:eastAsia="Times New Roman" w:hAnsi="Times New Roman" w:cs="Times New Roman"/>
          <w:bCs/>
        </w:rPr>
        <w:t>signifik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terhadap</w:t>
      </w:r>
      <w:proofErr w:type="spellEnd"/>
      <w:r w:rsidRPr="00F40DEE">
        <w:rPr>
          <w:rFonts w:ascii="Times New Roman" w:eastAsia="Times New Roman" w:hAnsi="Times New Roman" w:cs="Times New Roman"/>
          <w:bCs/>
        </w:rPr>
        <w:t xml:space="preserve"> Turnover Intention </w:t>
      </w:r>
      <w:proofErr w:type="spellStart"/>
      <w:r w:rsidRPr="00F40DEE">
        <w:rPr>
          <w:rFonts w:ascii="Times New Roman" w:eastAsia="Times New Roman" w:hAnsi="Times New Roman" w:cs="Times New Roman"/>
          <w:bCs/>
        </w:rPr>
        <w:t>karyawan</w:t>
      </w:r>
      <w:proofErr w:type="spellEnd"/>
      <w:r w:rsidRPr="00F40DEE">
        <w:rPr>
          <w:rFonts w:ascii="Times New Roman" w:eastAsia="Times New Roman" w:hAnsi="Times New Roman" w:cs="Times New Roman"/>
          <w:bCs/>
        </w:rPr>
        <w:t xml:space="preserve"> Non-ASN di </w:t>
      </w:r>
      <w:proofErr w:type="spellStart"/>
      <w:r w:rsidRPr="00F40DEE">
        <w:rPr>
          <w:rFonts w:ascii="Times New Roman" w:eastAsia="Times New Roman" w:hAnsi="Times New Roman" w:cs="Times New Roman"/>
          <w:bCs/>
        </w:rPr>
        <w:t>Kabupate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Banyuasin</w:t>
      </w:r>
      <w:proofErr w:type="spellEnd"/>
      <w:r w:rsidRPr="00F40DEE">
        <w:rPr>
          <w:rFonts w:ascii="Times New Roman" w:eastAsia="Times New Roman" w:hAnsi="Times New Roman" w:cs="Times New Roman"/>
          <w:bCs/>
        </w:rPr>
        <w:t xml:space="preserve">.  The better the work-life balance and the higher the job satisfaction, the lower the employees' intention to leave.  Job satisfaction is the most dominant factor.  Selain </w:t>
      </w:r>
      <w:proofErr w:type="spellStart"/>
      <w:r w:rsidRPr="00F40DEE">
        <w:rPr>
          <w:rFonts w:ascii="Times New Roman" w:eastAsia="Times New Roman" w:hAnsi="Times New Roman" w:cs="Times New Roman"/>
          <w:bCs/>
        </w:rPr>
        <w:t>itu</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tahan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bertindak</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sebagai</w:t>
      </w:r>
      <w:proofErr w:type="spellEnd"/>
      <w:r w:rsidRPr="00F40DEE">
        <w:rPr>
          <w:rFonts w:ascii="Times New Roman" w:eastAsia="Times New Roman" w:hAnsi="Times New Roman" w:cs="Times New Roman"/>
          <w:bCs/>
        </w:rPr>
        <w:t xml:space="preserve"> moderator yang </w:t>
      </w:r>
      <w:proofErr w:type="spellStart"/>
      <w:r w:rsidRPr="00F40DEE">
        <w:rPr>
          <w:rFonts w:ascii="Times New Roman" w:eastAsia="Times New Roman" w:hAnsi="Times New Roman" w:cs="Times New Roman"/>
          <w:bCs/>
        </w:rPr>
        <w:t>memperkuat</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pengaruh</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negatif</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dari</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dua</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variabel</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tersebut</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sehingga</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dapat</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menek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kecenderungan</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niat</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rotasi</w:t>
      </w:r>
      <w:proofErr w:type="spellEnd"/>
      <w:r w:rsidRPr="00F40DEE">
        <w:rPr>
          <w:rFonts w:ascii="Times New Roman" w:eastAsia="Times New Roman" w:hAnsi="Times New Roman" w:cs="Times New Roman"/>
          <w:bCs/>
        </w:rPr>
        <w:t xml:space="preserve"> dengan </w:t>
      </w:r>
      <w:proofErr w:type="spellStart"/>
      <w:r w:rsidRPr="00F40DEE">
        <w:rPr>
          <w:rFonts w:ascii="Times New Roman" w:eastAsia="Times New Roman" w:hAnsi="Times New Roman" w:cs="Times New Roman"/>
          <w:bCs/>
        </w:rPr>
        <w:t>lebih</w:t>
      </w:r>
      <w:proofErr w:type="spellEnd"/>
      <w:r w:rsidRPr="00F40DEE">
        <w:rPr>
          <w:rFonts w:ascii="Times New Roman" w:eastAsia="Times New Roman" w:hAnsi="Times New Roman" w:cs="Times New Roman"/>
          <w:bCs/>
        </w:rPr>
        <w:t xml:space="preserve"> </w:t>
      </w:r>
      <w:proofErr w:type="spellStart"/>
      <w:r w:rsidRPr="00F40DEE">
        <w:rPr>
          <w:rFonts w:ascii="Times New Roman" w:eastAsia="Times New Roman" w:hAnsi="Times New Roman" w:cs="Times New Roman"/>
          <w:bCs/>
        </w:rPr>
        <w:t>efektif</w:t>
      </w:r>
      <w:proofErr w:type="spellEnd"/>
      <w:r w:rsidRPr="00F40DEE">
        <w:rPr>
          <w:rFonts w:ascii="Times New Roman" w:eastAsia="Times New Roman" w:hAnsi="Times New Roman" w:cs="Times New Roman"/>
          <w:bCs/>
        </w:rPr>
        <w:t>.</w:t>
      </w:r>
    </w:p>
    <w:p w14:paraId="7B034B8F" w14:textId="77777777" w:rsidR="00451214" w:rsidRPr="00AD2844" w:rsidRDefault="00451214" w:rsidP="00F872F0">
      <w:pPr>
        <w:spacing w:after="0" w:line="240" w:lineRule="auto"/>
        <w:jc w:val="both"/>
        <w:rPr>
          <w:rFonts w:ascii="Times New Roman" w:eastAsia="Times New Roman" w:hAnsi="Times New Roman" w:cs="Times New Roman"/>
          <w:bCs/>
          <w:lang w:val="id-ID"/>
        </w:rPr>
      </w:pPr>
    </w:p>
    <w:p w14:paraId="16D71DBB" w14:textId="30E7468E" w:rsidR="00DB7B57" w:rsidRDefault="00C86B21" w:rsidP="00F40DEE">
      <w:pPr>
        <w:spacing w:after="0" w:line="240" w:lineRule="auto"/>
        <w:jc w:val="both"/>
        <w:rPr>
          <w:rFonts w:ascii="Times New Roman" w:eastAsia="Times New Roman" w:hAnsi="Times New Roman" w:cs="Times New Roman"/>
          <w:bCs/>
          <w:lang w:val="id-ID"/>
        </w:rPr>
      </w:pPr>
      <w:r w:rsidRPr="00397C70">
        <w:rPr>
          <w:rFonts w:ascii="Times New Roman" w:eastAsia="Times New Roman" w:hAnsi="Times New Roman" w:cs="Times New Roman"/>
          <w:b/>
          <w:lang w:val="id-ID"/>
        </w:rPr>
        <w:t>Kata Kunci :</w:t>
      </w:r>
      <w:r w:rsidR="00834C08">
        <w:rPr>
          <w:rFonts w:ascii="Times New Roman" w:eastAsia="Times New Roman" w:hAnsi="Times New Roman" w:cs="Times New Roman"/>
          <w:b/>
          <w:lang w:val="id-ID"/>
        </w:rPr>
        <w:t xml:space="preserve"> </w:t>
      </w:r>
      <w:r w:rsidR="00F40DEE" w:rsidRPr="00F40DEE">
        <w:rPr>
          <w:rFonts w:ascii="Times New Roman" w:eastAsia="Times New Roman" w:hAnsi="Times New Roman" w:cs="Times New Roman"/>
          <w:bCs/>
          <w:lang w:val="id-ID"/>
        </w:rPr>
        <w:t>Keseimbangan Kerja-Hidup, Kepuasan Kerja, Niat Berpindah Kerja, Ketahanan, Karyawan Non-ASN</w:t>
      </w:r>
      <w:r w:rsidR="00F40DEE">
        <w:rPr>
          <w:rFonts w:ascii="Times New Roman" w:eastAsia="Times New Roman" w:hAnsi="Times New Roman" w:cs="Times New Roman"/>
          <w:bCs/>
          <w:lang w:val="id-ID"/>
        </w:rPr>
        <w:t>.</w:t>
      </w:r>
    </w:p>
    <w:p w14:paraId="64FAE249" w14:textId="77777777" w:rsidR="00F40DEE" w:rsidRDefault="00F40DEE" w:rsidP="00F40DEE">
      <w:pPr>
        <w:spacing w:after="0" w:line="240" w:lineRule="auto"/>
        <w:jc w:val="both"/>
        <w:rPr>
          <w:rFonts w:ascii="Times New Roman" w:eastAsia="Times New Roman" w:hAnsi="Times New Roman" w:cs="Times New Roman"/>
          <w:bCs/>
          <w:lang w:val="id-ID"/>
        </w:rPr>
      </w:pPr>
    </w:p>
    <w:p w14:paraId="1E4AC429" w14:textId="77777777" w:rsidR="00F40DEE" w:rsidRPr="007234B1" w:rsidRDefault="00F40DEE" w:rsidP="00F40DEE">
      <w:pPr>
        <w:spacing w:after="0" w:line="240" w:lineRule="auto"/>
        <w:jc w:val="both"/>
        <w:rPr>
          <w:rFonts w:ascii="Times New Roman" w:eastAsia="Times New Roman" w:hAnsi="Times New Roman" w:cs="Times New Roman"/>
          <w:bCs/>
          <w:lang w:val="id-ID"/>
        </w:rPr>
      </w:pPr>
    </w:p>
    <w:p w14:paraId="57D6CDDE" w14:textId="77777777" w:rsidR="00620E5D" w:rsidRPr="007C4B16" w:rsidRDefault="007C5C4E" w:rsidP="007C4B16">
      <w:pPr>
        <w:numPr>
          <w:ilvl w:val="0"/>
          <w:numId w:val="1"/>
        </w:numPr>
        <w:pBdr>
          <w:top w:val="nil"/>
          <w:left w:val="nil"/>
          <w:bottom w:val="nil"/>
          <w:right w:val="nil"/>
          <w:between w:val="nil"/>
        </w:pBdr>
        <w:spacing w:after="0"/>
        <w:jc w:val="both"/>
        <w:rPr>
          <w:rFonts w:ascii="Times New Roman" w:eastAsia="Times New Roman" w:hAnsi="Times New Roman" w:cs="Times New Roman"/>
          <w:b/>
          <w:color w:val="000000"/>
          <w:sz w:val="24"/>
          <w:szCs w:val="24"/>
        </w:rPr>
      </w:pPr>
      <w:r w:rsidRPr="007C4B16">
        <w:rPr>
          <w:rFonts w:ascii="Times New Roman" w:eastAsia="Times New Roman" w:hAnsi="Times New Roman" w:cs="Times New Roman"/>
          <w:b/>
          <w:color w:val="000000"/>
          <w:sz w:val="24"/>
          <w:szCs w:val="24"/>
        </w:rPr>
        <w:t>INTRODUCTION</w:t>
      </w:r>
    </w:p>
    <w:p w14:paraId="145C3934" w14:textId="526D0E8F" w:rsidR="00971420" w:rsidRPr="000F558F" w:rsidRDefault="00971420" w:rsidP="00971420">
      <w:pPr>
        <w:pBdr>
          <w:top w:val="nil"/>
          <w:left w:val="nil"/>
          <w:bottom w:val="nil"/>
          <w:right w:val="nil"/>
          <w:between w:val="nil"/>
        </w:pBdr>
        <w:spacing w:after="0"/>
        <w:ind w:firstLine="567"/>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Human resources are a key factor in determining the success of an organization, including in the public sector. The State Civil Apparatus (ASN) has a strategic role in providing services to the community and supporting the achievement of regional development goals. The optimal performance of ASN is not only influenced by the competence and bureaucratic system, but also by the psychological condition and welfare of individuals in carrying out their work. One of the problems that often arise in human resource management is turnover intention or intention to leave work </w:t>
      </w:r>
      <w:r w:rsidRPr="000F558F">
        <w:rPr>
          <w:rFonts w:ascii="Times New Roman" w:hAnsi="Times New Roman" w:cs="Times New Roman"/>
          <w:sz w:val="24"/>
          <w:szCs w:val="24"/>
          <w:lang w:val="id-ID"/>
        </w:rPr>
        <w:fldChar w:fldCharType="begin" w:fldLock="1"/>
      </w:r>
      <w:r w:rsidR="00556A24">
        <w:rPr>
          <w:rFonts w:ascii="Times New Roman" w:hAnsi="Times New Roman" w:cs="Times New Roman"/>
          <w:sz w:val="24"/>
          <w:szCs w:val="24"/>
          <w:lang w:val="id-ID"/>
        </w:rPr>
        <w:instrText>ADDIN CSL_CITATION {"citationItems":[{"id":"ITEM-1","itemData":{"author":[{"dropping-particle":"","family":"Nugraheni","given":"Inditya Putri","non-dropping-particle":"","parse-names":false,"suffix":""}],"id":"ITEM-1","issued":{"date-parts":[["2025"]]},"title":"ANALISA TERHADAP KINERJA SUMBER DAYA MANUSIA APARATUR SIPIL NEGARA DI KANTOR BADAN KEPEGAWAIAN DAN PENGEMBANGAN SUMBER DAYA MANUSIA KABUPATEN KEBUMEN","type":"article-journal"},"uris":["http://www.mendeley.com/documents/?uuid=41eedffd-4a3a-4ebb-94fa-49eb79a8549e","http://www.mendeley.com/documents/?uuid=90c87612-5345-404d-986c-a9899c32fe1a"]}],"mendeley":{"formattedCitation":"(Nugraheni, 2025)","plainTextFormattedCitation":"(Nugraheni, 2025)","previouslyFormattedCitation":"(Nugraheni, 2025)"},"properties":{"noteIndex":0},"schema":"https://github.com/citation-style-language/schema/raw/master/csl-citation.json"}</w:instrText>
      </w:r>
      <w:r w:rsidRPr="000F558F">
        <w:rPr>
          <w:rFonts w:ascii="Times New Roman" w:hAnsi="Times New Roman" w:cs="Times New Roman"/>
          <w:sz w:val="24"/>
          <w:szCs w:val="24"/>
          <w:lang w:val="id-ID"/>
        </w:rPr>
        <w:fldChar w:fldCharType="separate"/>
      </w:r>
      <w:r w:rsidRPr="000F558F">
        <w:rPr>
          <w:rFonts w:ascii="Times New Roman" w:hAnsi="Times New Roman" w:cs="Times New Roman"/>
          <w:noProof/>
          <w:sz w:val="24"/>
          <w:szCs w:val="24"/>
          <w:lang w:val="id-ID"/>
        </w:rPr>
        <w:t>(Nugraheni, 2025)</w:t>
      </w:r>
      <w:r w:rsidRPr="000F558F">
        <w:rPr>
          <w:rFonts w:ascii="Times New Roman" w:hAnsi="Times New Roman" w:cs="Times New Roman"/>
          <w:sz w:val="24"/>
          <w:szCs w:val="24"/>
          <w:lang w:val="id-ID"/>
        </w:rPr>
        <w:fldChar w:fldCharType="end"/>
      </w:r>
      <w:r w:rsidRPr="00573E6B">
        <w:rPr>
          <w:rFonts w:ascii="Times New Roman" w:hAnsi="Times New Roman" w:cs="Times New Roman"/>
          <w:sz w:val="24"/>
          <w:szCs w:val="24"/>
          <w:lang w:val="id-ID"/>
        </w:rPr>
        <w:t>.</w:t>
      </w:r>
    </w:p>
    <w:p w14:paraId="310B2D4C" w14:textId="77777777" w:rsidR="00971420" w:rsidRPr="000F558F" w:rsidRDefault="00971420" w:rsidP="00971420">
      <w:pPr>
        <w:pBdr>
          <w:top w:val="nil"/>
          <w:left w:val="nil"/>
          <w:bottom w:val="nil"/>
          <w:right w:val="nil"/>
          <w:between w:val="nil"/>
        </w:pBdr>
        <w:spacing w:after="0"/>
        <w:ind w:firstLine="567"/>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Turnover intention is an important issue because it can have an impact on disrupting organizational stability, decreasing productivity, and increasing employee workload (Sitorus et al., 2024). Although NON ASN have a relatively more stable employment status than the private sector, it does not mean that they do not have the desire to change work units, mutations, or even leave the agency (Rafly Nur Faizi, 2024). These intentions can arise due to work pressure, imbalances between personal and work life, and low job satisfaction.</w:t>
      </w:r>
    </w:p>
    <w:p w14:paraId="14D5994C" w14:textId="77777777" w:rsidR="00971420" w:rsidRPr="000F558F" w:rsidRDefault="00971420" w:rsidP="00971420">
      <w:pPr>
        <w:pBdr>
          <w:top w:val="nil"/>
          <w:left w:val="nil"/>
          <w:bottom w:val="nil"/>
          <w:right w:val="nil"/>
          <w:between w:val="nil"/>
        </w:pBdr>
        <w:spacing w:after="0"/>
        <w:ind w:firstLine="567"/>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One of the factors that is suspected to affect turnover intention is work life balance. Work-life balance reflects an individual's ability to balance the demands of work with personal and family life. High workloads, performance targets, and administrative demands often make </w:t>
      </w:r>
      <w:r w:rsidRPr="000F558F">
        <w:rPr>
          <w:rFonts w:ascii="Times New Roman" w:hAnsi="Times New Roman" w:cs="Times New Roman"/>
          <w:sz w:val="24"/>
          <w:szCs w:val="24"/>
          <w:lang w:val="id-ID"/>
        </w:rPr>
        <w:lastRenderedPageBreak/>
        <w:t>NON ASN have difficulties in dividing time and energy (Nurman et al., 2026). Imbalances can cause stress, fatigue, and ultimately encourage the emergence of a desire to leave work. Conversely, a good work-life balance is believed to increase loyalty as well as lower intention to go out.</w:t>
      </w:r>
    </w:p>
    <w:p w14:paraId="6166C688" w14:textId="77777777" w:rsidR="00971420" w:rsidRPr="000F558F" w:rsidRDefault="00971420" w:rsidP="00971420">
      <w:pPr>
        <w:pBdr>
          <w:top w:val="nil"/>
          <w:left w:val="nil"/>
          <w:bottom w:val="nil"/>
          <w:right w:val="nil"/>
          <w:between w:val="nil"/>
        </w:pBdr>
        <w:spacing w:after="0"/>
        <w:ind w:firstLine="567"/>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In addition to work-life balance, job satisfaction is also an important factor that affects turnover intention. Job satisfaction is related to an individual's positive feelings about their work, which includes aspects of salary, work environment, relationships with superiors and colleagues, and career development opportunities (Marcella, 2022). NON ASN who are satisfied with their work tend to have a higher commitment to the organization (Eggie Dwinuarisha, Catur Setiawan Gunarto, 2021). On the other dissatisfaction can trigger a decrease in motivation, absenteeism, and the emergence of an intention to move or leave the agency.</w:t>
      </w:r>
    </w:p>
    <w:p w14:paraId="3EDB4C03" w14:textId="77777777" w:rsidR="00971420" w:rsidRPr="000F558F" w:rsidRDefault="00971420" w:rsidP="00971420">
      <w:pPr>
        <w:pBdr>
          <w:top w:val="nil"/>
          <w:left w:val="nil"/>
          <w:bottom w:val="nil"/>
          <w:right w:val="nil"/>
          <w:between w:val="nil"/>
        </w:pBdr>
        <w:spacing w:after="0"/>
        <w:ind w:firstLine="567"/>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However, not all NON ASN who experience work pressure or direct dissatisfaction have high turnover intention. This indicates that there are other factors that can affect or strengthen the relationship. One of the relevant factors is resilience. Resilience is an individual's ability to survive, adapt, and bounce back from difficult or stressful situations (Alya Al Haura, 2025). Non-ASNs with a high level of resilience tend to be able to manage stress and work challenges more effectively, so that even though they face work imbalance or dissatisfaction, they do not easily have the intention to leave their jobs (Fatimah Azzahra Putri Bachtiar, Khairani Zikrinawati, 2025).</w:t>
      </w:r>
    </w:p>
    <w:p w14:paraId="7DFFEB8C" w14:textId="77777777" w:rsidR="00971420" w:rsidRPr="000F558F" w:rsidRDefault="00971420" w:rsidP="00971420">
      <w:pPr>
        <w:pBdr>
          <w:top w:val="nil"/>
          <w:left w:val="nil"/>
          <w:bottom w:val="nil"/>
          <w:right w:val="nil"/>
          <w:between w:val="nil"/>
        </w:pBdr>
        <w:spacing w:after="0"/>
        <w:ind w:firstLine="567"/>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In the context of NON ASN Banyuasin Regency, the dynamics of public service demands, regulatory changes, and increasingly high public expectations have the potential to affect the psychological condition of employees. Therefore, it is important to examine how work life balance and job satisfaction affect turnover intention, as well as how resilience plays a moderator variable in strengthening or weakening these relationships. This research is expected to make a theoretical contribution to the development of public sector human resource management science, as well as become a practical consideration for local governments in formulating policies that support the welfare and sustainability of ASN performance.</w:t>
      </w:r>
    </w:p>
    <w:p w14:paraId="5DFC5F9B" w14:textId="77777777" w:rsidR="00971420" w:rsidRPr="000F558F" w:rsidRDefault="00971420" w:rsidP="00971420">
      <w:pPr>
        <w:pBdr>
          <w:top w:val="nil"/>
          <w:left w:val="nil"/>
          <w:bottom w:val="nil"/>
          <w:right w:val="nil"/>
          <w:between w:val="nil"/>
        </w:pBdr>
        <w:spacing w:after="0"/>
        <w:ind w:firstLine="567"/>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Based on this background, the formulation of the problem in this study is as follows: Does work-life balance affect turnover intention in NON ASN Banyuasin Regency? Does job satisfaction affect turnover intention in NON ASN Banyuasin Regency? Does work-life balance and job satisfaction simultaneously affect turnover intention in NON ASN Banyuasin Regency? Does resilience moderate the effect of work life balance on turnover intention in NON ASN in Banyuasin Regency? Does resilience moderate the effect of job satisfaction on turnover intention in NON ASN in Banyuasin Regency?</w:t>
      </w:r>
    </w:p>
    <w:p w14:paraId="1ABB0930" w14:textId="77777777" w:rsidR="00971420" w:rsidRPr="00971420" w:rsidRDefault="00971420" w:rsidP="00E20058">
      <w:pPr>
        <w:spacing w:after="0"/>
        <w:jc w:val="both"/>
        <w:rPr>
          <w:rFonts w:ascii="Times New Roman" w:hAnsi="Times New Roman" w:cs="Times New Roman"/>
          <w:sz w:val="24"/>
          <w:szCs w:val="24"/>
          <w:lang w:val="id-ID"/>
        </w:rPr>
      </w:pPr>
    </w:p>
    <w:p w14:paraId="0D36BD03" w14:textId="77777777" w:rsidR="006D61CF" w:rsidRPr="006D61CF" w:rsidRDefault="00912F13" w:rsidP="00E36AE1">
      <w:pPr>
        <w:numPr>
          <w:ilvl w:val="0"/>
          <w:numId w:val="493"/>
        </w:numPr>
        <w:pBdr>
          <w:top w:val="nil"/>
          <w:left w:val="nil"/>
          <w:bottom w:val="nil"/>
          <w:right w:val="nil"/>
          <w:between w:val="nil"/>
        </w:pBdr>
        <w:spacing w:after="0"/>
        <w:jc w:val="both"/>
        <w:rPr>
          <w:rFonts w:ascii="Times New Roman" w:eastAsia="Times New Roman" w:hAnsi="Times New Roman" w:cs="Times New Roman"/>
          <w:b/>
          <w:color w:val="000000"/>
          <w:sz w:val="24"/>
          <w:szCs w:val="24"/>
        </w:rPr>
      </w:pPr>
      <w:r w:rsidRPr="00620E5D">
        <w:rPr>
          <w:rFonts w:asciiTheme="majorBidi" w:hAnsiTheme="majorBidi" w:cstheme="majorBidi"/>
          <w:b/>
          <w:color w:val="000000"/>
          <w:sz w:val="24"/>
          <w:szCs w:val="24"/>
        </w:rPr>
        <w:t>RESEARCH METHOD</w:t>
      </w:r>
    </w:p>
    <w:p w14:paraId="33D5DF22" w14:textId="6697735E" w:rsidR="00971420" w:rsidRPr="000F558F" w:rsidRDefault="00971420" w:rsidP="00971420">
      <w:pPr>
        <w:pBdr>
          <w:top w:val="nil"/>
          <w:left w:val="nil"/>
          <w:bottom w:val="nil"/>
          <w:right w:val="nil"/>
          <w:between w:val="nil"/>
        </w:pBdr>
        <w:spacing w:after="0"/>
        <w:ind w:firstLine="567"/>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This study uses a quantitative approach with a type of causal associative research</w:t>
      </w:r>
      <w:r w:rsidR="00556A24">
        <w:rPr>
          <w:rFonts w:ascii="Times New Roman" w:hAnsi="Times New Roman" w:cs="Times New Roman"/>
          <w:sz w:val="24"/>
          <w:szCs w:val="24"/>
          <w:lang w:val="id-ID"/>
        </w:rPr>
        <w:t xml:space="preserve"> </w:t>
      </w:r>
      <w:r w:rsidR="00556A24">
        <w:rPr>
          <w:rFonts w:ascii="Times New Roman" w:hAnsi="Times New Roman" w:cs="Times New Roman"/>
          <w:sz w:val="24"/>
          <w:szCs w:val="24"/>
          <w:lang w:val="id-ID"/>
        </w:rPr>
        <w:fldChar w:fldCharType="begin" w:fldLock="1"/>
      </w:r>
      <w:r w:rsidR="00556A24">
        <w:rPr>
          <w:rFonts w:ascii="Times New Roman" w:hAnsi="Times New Roman" w:cs="Times New Roman"/>
          <w:sz w:val="24"/>
          <w:szCs w:val="24"/>
          <w:lang w:val="id-ID"/>
        </w:rPr>
        <w:instrText>ADDIN CSL_CITATION {"citationItems":[{"id":"ITEM-1","itemData":{"ISBN":"9786238065950","author":[{"dropping-particle":"","family":"Amelia","given":"Dahlia","non-dropping-particle":"","parse-names":false,"suffix":""},{"dropping-particle":"","family":"Setiaji","given":"Bambang","non-dropping-particle":"","parse-names":false,"suffix":""},{"dropping-particle":"","family":"Primadewi","given":"Kadek","non-dropping-particle":"","parse-names":false,"suffix":""},{"dropping-particle":"","family":"Habibah","given":"Ummi","non-dropping-particle":"","parse-names":false,"suffix":""},{"dropping-particle":"","family":"Lounggina","given":"Theresia","non-dropping-particle":"","parse-names":false,"suffix":""},{"dropping-particle":"","family":"Peny","given":"Luisa","non-dropping-particle":"","parse-names":false,"suffix":""},{"dropping-particle":"","family":"Rajagukguk","given":"Kiki Pratama","non-dropping-particle":"","parse-names":false,"suffix":""},{"dropping-particle":"","family":"Nugraha","given":"Derry","non-dropping-particle":"","parse-names":false,"suffix":""},{"dropping-particle":"","family":"Safitri","given":"Wiena","non-dropping-particle":"","parse-names":false,"suffix":""},{"dropping-particle":"","family":"Wahab","given":"Abdul","non-dropping-particle":"","parse-names":false,"suffix":""},{"dropping-particle":"","family":"Larisu","given":"Zulfiah","non-dropping-particle":"","parse-names":false,"suffix":""},{"dropping-particle":"","family":"Setiaji","given":"Bambang","non-dropping-particle":"","parse-names":false,"suffix":""},{"dropping-particle":"","family":"Dharta","given":"Firdaus Yuni","non-dropping-particle":"","parse-names":false,"suffix":""}],"id":"ITEM-1","issued":{"date-parts":[["2023"]]},"number-of-pages":"251","publisher":"Yayasan Penerbit Muhammad Zaini","title":"Metode Penelitian Kuantitafi","type":"book"},"uris":["http://www.mendeley.com/documents/?uuid=304cfe92-f6b7-4743-b3c9-77d65ca99f55"]}],"mendeley":{"formattedCitation":"(Amelia et al., 2023)","plainTextFormattedCitation":"(Amelia et al., 2023)"},"properties":{"noteIndex":0},"schema":"https://github.com/citation-style-language/schema/raw/master/csl-citation.json"}</w:instrText>
      </w:r>
      <w:r w:rsidR="00556A24">
        <w:rPr>
          <w:rFonts w:ascii="Times New Roman" w:hAnsi="Times New Roman" w:cs="Times New Roman"/>
          <w:sz w:val="24"/>
          <w:szCs w:val="24"/>
          <w:lang w:val="id-ID"/>
        </w:rPr>
        <w:fldChar w:fldCharType="separate"/>
      </w:r>
      <w:r w:rsidR="00556A24" w:rsidRPr="00556A24">
        <w:rPr>
          <w:rFonts w:ascii="Times New Roman" w:hAnsi="Times New Roman" w:cs="Times New Roman"/>
          <w:noProof/>
          <w:sz w:val="24"/>
          <w:szCs w:val="24"/>
          <w:lang w:val="id-ID"/>
        </w:rPr>
        <w:t>(Amelia et al., 2023)</w:t>
      </w:r>
      <w:r w:rsidR="00556A24">
        <w:rPr>
          <w:rFonts w:ascii="Times New Roman" w:hAnsi="Times New Roman" w:cs="Times New Roman"/>
          <w:sz w:val="24"/>
          <w:szCs w:val="24"/>
          <w:lang w:val="id-ID"/>
        </w:rPr>
        <w:fldChar w:fldCharType="end"/>
      </w:r>
      <w:r w:rsidRPr="000F558F">
        <w:rPr>
          <w:rFonts w:ascii="Times New Roman" w:hAnsi="Times New Roman" w:cs="Times New Roman"/>
          <w:sz w:val="24"/>
          <w:szCs w:val="24"/>
          <w:lang w:val="id-ID"/>
        </w:rPr>
        <w:t xml:space="preserve">. The quantitative approach is used because this study aims to test the influence of work life balance and job satisfaction on the turnover intention of Non-ASN employees in </w:t>
      </w:r>
      <w:r w:rsidRPr="000F558F">
        <w:rPr>
          <w:rFonts w:ascii="Times New Roman" w:hAnsi="Times New Roman" w:cs="Times New Roman"/>
          <w:sz w:val="24"/>
          <w:szCs w:val="24"/>
          <w:lang w:val="id-ID"/>
        </w:rPr>
        <w:lastRenderedPageBreak/>
        <w:t>Banyuasin Regency, as well as test the role of resilience as a moderator variable. Causal associative research aims to determine the cause-effect relationship between independent variables (work life balance and job satisfaction) and dependent variables (turnover intention), and see if the resilience variable strengthens or weakens the relationship (Hirawati, 2021).</w:t>
      </w:r>
    </w:p>
    <w:p w14:paraId="2EDDD832" w14:textId="77777777" w:rsidR="00971420" w:rsidRPr="000F558F" w:rsidRDefault="00971420" w:rsidP="00971420">
      <w:pPr>
        <w:pBdr>
          <w:top w:val="nil"/>
          <w:left w:val="nil"/>
          <w:bottom w:val="nil"/>
          <w:right w:val="nil"/>
          <w:between w:val="nil"/>
        </w:pBdr>
        <w:spacing w:after="0"/>
        <w:ind w:firstLine="567"/>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This research was carried out on government agencies within the Banyuasin Regency Government that employ Non-ASN employees. The research time includes the stage of preparing instruments, collecting data, processing data, analyzing data, and preparing research reports.</w:t>
      </w:r>
    </w:p>
    <w:p w14:paraId="0FBBBC86" w14:textId="77777777" w:rsidR="00971420" w:rsidRPr="00971420" w:rsidRDefault="00971420" w:rsidP="00971420">
      <w:pPr>
        <w:pStyle w:val="ListParagraph"/>
        <w:numPr>
          <w:ilvl w:val="0"/>
          <w:numId w:val="549"/>
        </w:numPr>
        <w:pBdr>
          <w:top w:val="nil"/>
          <w:left w:val="nil"/>
          <w:bottom w:val="nil"/>
          <w:right w:val="nil"/>
          <w:between w:val="nil"/>
        </w:pBdr>
        <w:spacing w:after="0"/>
        <w:jc w:val="both"/>
        <w:rPr>
          <w:rFonts w:ascii="Times New Roman" w:hAnsi="Times New Roman" w:cs="Times New Roman"/>
          <w:b/>
          <w:bCs/>
          <w:sz w:val="24"/>
          <w:szCs w:val="24"/>
          <w:lang w:val="id-ID"/>
        </w:rPr>
      </w:pPr>
      <w:r w:rsidRPr="00971420">
        <w:rPr>
          <w:rFonts w:ascii="Times New Roman" w:hAnsi="Times New Roman" w:cs="Times New Roman"/>
          <w:b/>
          <w:bCs/>
          <w:sz w:val="24"/>
          <w:szCs w:val="24"/>
          <w:lang w:val="id-ID"/>
        </w:rPr>
        <w:t xml:space="preserve">Population and Sample Population </w:t>
      </w:r>
    </w:p>
    <w:p w14:paraId="303C29A9" w14:textId="77777777" w:rsidR="00971420" w:rsidRPr="000F558F" w:rsidRDefault="00971420" w:rsidP="00971420">
      <w:pPr>
        <w:pBdr>
          <w:top w:val="nil"/>
          <w:left w:val="nil"/>
          <w:bottom w:val="nil"/>
          <w:right w:val="nil"/>
          <w:between w:val="nil"/>
        </w:pBdr>
        <w:spacing w:after="0"/>
        <w:jc w:val="both"/>
        <w:rPr>
          <w:rFonts w:ascii="Times New Roman" w:hAnsi="Times New Roman" w:cs="Times New Roman"/>
          <w:b/>
          <w:bCs/>
          <w:sz w:val="24"/>
          <w:szCs w:val="24"/>
          <w:lang w:val="id-ID"/>
        </w:rPr>
      </w:pPr>
      <w:r w:rsidRPr="000F558F">
        <w:rPr>
          <w:rFonts w:ascii="Times New Roman" w:hAnsi="Times New Roman" w:cs="Times New Roman"/>
          <w:b/>
          <w:bCs/>
          <w:sz w:val="24"/>
          <w:szCs w:val="24"/>
          <w:lang w:val="id-ID"/>
        </w:rPr>
        <w:t>Population</w:t>
      </w:r>
    </w:p>
    <w:p w14:paraId="0F170F17" w14:textId="77777777" w:rsidR="00971420" w:rsidRPr="000F558F" w:rsidRDefault="00971420" w:rsidP="00971420">
      <w:pPr>
        <w:pBdr>
          <w:top w:val="nil"/>
          <w:left w:val="nil"/>
          <w:bottom w:val="nil"/>
          <w:right w:val="nil"/>
          <w:between w:val="nil"/>
        </w:pBdr>
        <w:spacing w:after="0"/>
        <w:ind w:firstLine="567"/>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The object of the research is the problem that is researched in the research. According to Sugiyono, (2018) the object of research is a scientific goal to obtain data with a certain purpose and use about an object, valid, and reliable thing about a thing (certain variables). The population in this study is all Non-ASN employees working in the Banyuasin Regency Government amounting to 6120 employees.</w:t>
      </w:r>
    </w:p>
    <w:p w14:paraId="02AA9EE8" w14:textId="77777777" w:rsidR="00971420" w:rsidRPr="000F558F" w:rsidRDefault="00971420" w:rsidP="00971420">
      <w:pPr>
        <w:pBdr>
          <w:top w:val="nil"/>
          <w:left w:val="nil"/>
          <w:bottom w:val="nil"/>
          <w:right w:val="nil"/>
          <w:between w:val="nil"/>
        </w:pBdr>
        <w:spacing w:after="0"/>
        <w:jc w:val="both"/>
        <w:rPr>
          <w:rFonts w:ascii="Times New Roman" w:hAnsi="Times New Roman" w:cs="Times New Roman"/>
          <w:b/>
          <w:bCs/>
          <w:sz w:val="24"/>
          <w:szCs w:val="24"/>
          <w:lang w:val="id-ID"/>
        </w:rPr>
      </w:pPr>
      <w:r w:rsidRPr="000F558F">
        <w:rPr>
          <w:rFonts w:ascii="Times New Roman" w:hAnsi="Times New Roman" w:cs="Times New Roman"/>
          <w:b/>
          <w:bCs/>
          <w:sz w:val="24"/>
          <w:szCs w:val="24"/>
          <w:lang w:val="id-ID"/>
        </w:rPr>
        <w:t xml:space="preserve">Sample </w:t>
      </w:r>
    </w:p>
    <w:p w14:paraId="669ECA93" w14:textId="77777777" w:rsidR="00971420" w:rsidRPr="000F558F" w:rsidRDefault="00971420" w:rsidP="00493B9A">
      <w:pPr>
        <w:pBdr>
          <w:top w:val="nil"/>
          <w:left w:val="nil"/>
          <w:bottom w:val="nil"/>
          <w:right w:val="nil"/>
          <w:between w:val="nil"/>
        </w:pBdr>
        <w:spacing w:after="0"/>
        <w:ind w:firstLine="72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Sample is a part of a population, according to Sugiyono, (2018) a sample is a part of a certain number of characteristics taken from a population that will be studied in detail. Sampling technique is a way in which the number of a population is selected in order to represent that population. The sampling technique used in this study is the purposive sampling technique. The research sample was taken using a probability sampling technique if the population number is known for sure (Nuryanti, et al., 2024). If the population is large, then the determination of the number of samples can be used the Slovin formula: </w:t>
      </w:r>
    </w:p>
    <w:p w14:paraId="74CE4E41" w14:textId="77777777" w:rsidR="00971420" w:rsidRPr="000F558F" w:rsidRDefault="00971420" w:rsidP="00971420">
      <w:pPr>
        <w:pBdr>
          <w:top w:val="nil"/>
          <w:left w:val="nil"/>
          <w:bottom w:val="nil"/>
          <w:right w:val="nil"/>
          <w:between w:val="nil"/>
        </w:pBd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Slovin Formula</w:t>
      </w:r>
    </w:p>
    <w:p w14:paraId="299D1730" w14:textId="77777777" w:rsidR="00971420" w:rsidRPr="000F558F" w:rsidRDefault="00971420" w:rsidP="00971420">
      <w:pPr>
        <w:spacing w:after="0"/>
        <w:jc w:val="both"/>
        <w:rPr>
          <w:rFonts w:ascii="Times New Roman" w:hAnsi="Times New Roman" w:cs="Times New Roman"/>
          <w:sz w:val="24"/>
          <w:szCs w:val="24"/>
          <w:lang w:val="id-ID"/>
        </w:rPr>
      </w:pPr>
      <w:r w:rsidRPr="005245EF">
        <w:rPr>
          <w:rFonts w:ascii="Times New Roman" w:hAnsi="Times New Roman" w:cs="Times New Roman"/>
          <w:sz w:val="24"/>
          <w:szCs w:val="24"/>
          <w:lang w:val="id-ID"/>
        </w:rPr>
        <w:t>n=</w:t>
      </w:r>
      <m:oMath>
        <m:f>
          <m:fPr>
            <m:ctrlPr>
              <w:rPr>
                <w:rFonts w:ascii="Cambria Math" w:eastAsiaTheme="minorHAnsi" w:hAnsi="Cambria Math" w:cs="Times New Roman"/>
                <w:i/>
                <w:kern w:val="2"/>
                <w:sz w:val="24"/>
                <w:szCs w:val="24"/>
                <w:lang w:val="id-ID" w:eastAsia="en-US"/>
                <w14:ligatures w14:val="standardContextual"/>
              </w:rPr>
            </m:ctrlPr>
          </m:fPr>
          <m:num>
            <m:r>
              <w:rPr>
                <w:rFonts w:ascii="Cambria Math" w:hAnsi="Cambria Math" w:cs="Times New Roman"/>
                <w:sz w:val="24"/>
                <w:szCs w:val="24"/>
                <w:lang w:val="id-ID"/>
              </w:rPr>
              <m:t>N</m:t>
            </m:r>
          </m:num>
          <m:den>
            <m:r>
              <w:rPr>
                <w:rFonts w:ascii="Cambria Math" w:hAnsi="Cambria Math" w:cs="Times New Roman"/>
                <w:sz w:val="24"/>
                <w:szCs w:val="24"/>
                <w:lang w:val="id-ID"/>
              </w:rPr>
              <m:t>1+N(e</m:t>
            </m:r>
            <m:sSup>
              <m:sSupPr>
                <m:ctrlPr>
                  <w:rPr>
                    <w:rFonts w:ascii="Cambria Math" w:eastAsiaTheme="minorHAnsi" w:hAnsi="Cambria Math" w:cs="Times New Roman"/>
                    <w:i/>
                    <w:kern w:val="2"/>
                    <w:sz w:val="24"/>
                    <w:szCs w:val="24"/>
                    <w:lang w:val="id-ID" w:eastAsia="en-US"/>
                    <w14:ligatures w14:val="standardContextual"/>
                  </w:rPr>
                </m:ctrlPr>
              </m:sSupPr>
              <m:e>
                <m:r>
                  <w:rPr>
                    <w:rFonts w:ascii="Cambria Math" w:hAnsi="Cambria Math" w:cs="Times New Roman"/>
                    <w:sz w:val="24"/>
                    <w:szCs w:val="24"/>
                    <w:lang w:val="id-ID"/>
                  </w:rPr>
                  <m:t>)</m:t>
                </m:r>
              </m:e>
              <m:sup>
                <m:r>
                  <w:rPr>
                    <w:rFonts w:ascii="Cambria Math" w:hAnsi="Cambria Math" w:cs="Times New Roman"/>
                    <w:sz w:val="24"/>
                    <w:szCs w:val="24"/>
                    <w:lang w:val="id-ID"/>
                  </w:rPr>
                  <m:t>2</m:t>
                </m:r>
              </m:sup>
            </m:sSup>
            <m:r>
              <w:rPr>
                <w:rFonts w:ascii="Cambria Math" w:hAnsi="Cambria Math" w:cs="Times New Roman"/>
                <w:sz w:val="24"/>
                <w:szCs w:val="24"/>
                <w:lang w:val="id-ID"/>
              </w:rPr>
              <m:t xml:space="preserve"> </m:t>
            </m:r>
          </m:den>
        </m:f>
      </m:oMath>
    </w:p>
    <w:p w14:paraId="0A8F64C8" w14:textId="77777777" w:rsidR="00971420" w:rsidRPr="000F558F" w:rsidRDefault="00971420" w:rsidP="00971420">
      <w:pP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Description: n = number of samples N = total population e = margin of error</w:t>
      </w:r>
    </w:p>
    <w:p w14:paraId="3A1A060D" w14:textId="77777777" w:rsidR="00971420" w:rsidRPr="000F558F" w:rsidRDefault="00971420" w:rsidP="00971420">
      <w:pP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n</w:t>
      </w:r>
      <w:r w:rsidRPr="005245EF">
        <w:rPr>
          <w:rFonts w:ascii="Times New Roman" w:hAnsi="Times New Roman" w:cs="Times New Roman"/>
          <w:sz w:val="24"/>
          <w:szCs w:val="24"/>
          <w:lang w:val="id-ID"/>
        </w:rPr>
        <w:t xml:space="preserve"> =</w:t>
      </w:r>
      <w:r w:rsidRPr="000F558F">
        <w:rPr>
          <w:rFonts w:ascii="Times New Roman" w:hAnsi="Times New Roman" w:cs="Times New Roman"/>
          <w:sz w:val="24"/>
          <w:szCs w:val="24"/>
          <w:lang w:val="id-ID"/>
        </w:rPr>
        <w:t xml:space="preserve"> </w:t>
      </w:r>
      <m:oMath>
        <m:f>
          <m:fPr>
            <m:ctrlPr>
              <w:rPr>
                <w:rFonts w:ascii="Cambria Math" w:eastAsiaTheme="minorHAnsi" w:hAnsi="Cambria Math" w:cs="Times New Roman"/>
                <w:i/>
                <w:kern w:val="2"/>
                <w:sz w:val="24"/>
                <w:szCs w:val="24"/>
                <w:lang w:val="id-ID" w:eastAsia="en-US"/>
                <w14:ligatures w14:val="standardContextual"/>
              </w:rPr>
            </m:ctrlPr>
          </m:fPr>
          <m:num>
            <m:r>
              <w:rPr>
                <w:rFonts w:ascii="Cambria Math" w:hAnsi="Cambria Math" w:cs="Times New Roman"/>
                <w:sz w:val="24"/>
                <w:szCs w:val="24"/>
                <w:lang w:val="id-ID"/>
              </w:rPr>
              <m:t>6120</m:t>
            </m:r>
          </m:num>
          <m:den>
            <m:r>
              <w:rPr>
                <w:rFonts w:ascii="Cambria Math" w:hAnsi="Cambria Math" w:cs="Times New Roman"/>
                <w:sz w:val="24"/>
                <w:szCs w:val="24"/>
                <w:lang w:val="id-ID"/>
              </w:rPr>
              <m:t>1+6120(0,05</m:t>
            </m:r>
            <m:sSup>
              <m:sSupPr>
                <m:ctrlPr>
                  <w:rPr>
                    <w:rFonts w:ascii="Cambria Math" w:eastAsiaTheme="minorHAnsi" w:hAnsi="Cambria Math" w:cs="Times New Roman"/>
                    <w:i/>
                    <w:kern w:val="2"/>
                    <w:sz w:val="24"/>
                    <w:szCs w:val="24"/>
                    <w:lang w:val="id-ID" w:eastAsia="en-US"/>
                    <w14:ligatures w14:val="standardContextual"/>
                  </w:rPr>
                </m:ctrlPr>
              </m:sSupPr>
              <m:e>
                <m:r>
                  <w:rPr>
                    <w:rFonts w:ascii="Cambria Math" w:hAnsi="Cambria Math" w:cs="Times New Roman"/>
                    <w:sz w:val="24"/>
                    <w:szCs w:val="24"/>
                    <w:lang w:val="id-ID"/>
                  </w:rPr>
                  <m:t>)</m:t>
                </m:r>
              </m:e>
              <m:sup>
                <m:r>
                  <w:rPr>
                    <w:rFonts w:ascii="Cambria Math" w:hAnsi="Cambria Math" w:cs="Times New Roman"/>
                    <w:sz w:val="24"/>
                    <w:szCs w:val="24"/>
                    <w:lang w:val="id-ID"/>
                  </w:rPr>
                  <m:t>2</m:t>
                </m:r>
              </m:sup>
            </m:sSup>
            <m:r>
              <w:rPr>
                <w:rFonts w:ascii="Cambria Math" w:hAnsi="Cambria Math" w:cs="Times New Roman"/>
                <w:sz w:val="24"/>
                <w:szCs w:val="24"/>
                <w:lang w:val="id-ID"/>
              </w:rPr>
              <m:t xml:space="preserve"> </m:t>
            </m:r>
          </m:den>
        </m:f>
      </m:oMath>
    </w:p>
    <w:p w14:paraId="1366FFCF" w14:textId="77777777" w:rsidR="00971420" w:rsidRPr="000F558F" w:rsidRDefault="00971420" w:rsidP="00971420">
      <w:pPr>
        <w:spacing w:after="0"/>
        <w:jc w:val="both"/>
        <w:rPr>
          <w:rFonts w:ascii="Times New Roman" w:hAnsi="Times New Roman" w:cs="Times New Roman"/>
          <w:sz w:val="24"/>
          <w:szCs w:val="24"/>
          <w:lang w:val="id-ID"/>
        </w:rPr>
      </w:pPr>
      <w:r w:rsidRPr="000F558F">
        <w:rPr>
          <w:rFonts w:ascii="Times New Roman" w:eastAsiaTheme="minorEastAsia" w:hAnsi="Times New Roman" w:cs="Times New Roman"/>
          <w:sz w:val="24"/>
          <w:szCs w:val="24"/>
          <w:lang w:val="id-ID"/>
        </w:rPr>
        <w:t xml:space="preserve">n = </w:t>
      </w:r>
      <m:oMath>
        <m:f>
          <m:fPr>
            <m:ctrlPr>
              <w:rPr>
                <w:rFonts w:ascii="Cambria Math" w:eastAsiaTheme="minorHAnsi" w:hAnsi="Cambria Math" w:cs="Times New Roman"/>
                <w:i/>
                <w:kern w:val="2"/>
                <w:sz w:val="24"/>
                <w:szCs w:val="24"/>
                <w:lang w:val="id-ID" w:eastAsia="en-US"/>
                <w14:ligatures w14:val="standardContextual"/>
              </w:rPr>
            </m:ctrlPr>
          </m:fPr>
          <m:num>
            <m:r>
              <w:rPr>
                <w:rFonts w:ascii="Cambria Math" w:hAnsi="Cambria Math" w:cs="Times New Roman"/>
                <w:sz w:val="24"/>
                <w:szCs w:val="24"/>
                <w:lang w:val="id-ID"/>
              </w:rPr>
              <m:t>6120</m:t>
            </m:r>
          </m:num>
          <m:den>
            <m:r>
              <w:rPr>
                <w:rFonts w:ascii="Cambria Math" w:hAnsi="Cambria Math" w:cs="Times New Roman"/>
                <w:sz w:val="24"/>
                <w:szCs w:val="24"/>
                <w:lang w:val="id-ID"/>
              </w:rPr>
              <m:t xml:space="preserve">16,3 </m:t>
            </m:r>
          </m:den>
        </m:f>
        <m:r>
          <w:rPr>
            <w:rFonts w:ascii="Cambria Math" w:hAnsi="Cambria Math" w:cs="Times New Roman"/>
            <w:sz w:val="24"/>
            <w:szCs w:val="24"/>
            <w:lang w:val="id-ID"/>
          </w:rPr>
          <m:t>=375,46</m:t>
        </m:r>
      </m:oMath>
    </w:p>
    <w:p w14:paraId="71706EEE" w14:textId="77777777" w:rsidR="00971420" w:rsidRPr="000F558F" w:rsidRDefault="00971420" w:rsidP="00971420">
      <w:pPr>
        <w:spacing w:after="0"/>
        <w:jc w:val="both"/>
        <w:rPr>
          <w:rFonts w:ascii="Times New Roman" w:hAnsi="Times New Roman" w:cs="Times New Roman"/>
          <w:sz w:val="24"/>
          <w:szCs w:val="24"/>
          <w:lang w:val="id-ID"/>
        </w:rPr>
      </w:pPr>
      <w:r w:rsidRPr="000F558F">
        <w:rPr>
          <w:rFonts w:ascii="Times New Roman" w:eastAsiaTheme="minorEastAsia" w:hAnsi="Times New Roman" w:cs="Times New Roman"/>
          <w:sz w:val="24"/>
          <w:szCs w:val="24"/>
          <w:lang w:val="id-ID"/>
        </w:rPr>
        <w:t>n = 376 respondents</w:t>
      </w:r>
    </w:p>
    <w:p w14:paraId="015C8C49" w14:textId="77777777" w:rsidR="00971420" w:rsidRPr="000F558F" w:rsidRDefault="00971420" w:rsidP="00971420">
      <w:pP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With a population of 6,120 Non-ASN employees and an error rate of 5%, the number of samples needed is 376 respondents.</w:t>
      </w:r>
    </w:p>
    <w:p w14:paraId="567E8EAE" w14:textId="77777777" w:rsidR="00971420" w:rsidRPr="00493B9A" w:rsidRDefault="00971420" w:rsidP="00493B9A">
      <w:pPr>
        <w:pStyle w:val="ListParagraph"/>
        <w:numPr>
          <w:ilvl w:val="0"/>
          <w:numId w:val="549"/>
        </w:numPr>
        <w:spacing w:after="0"/>
        <w:jc w:val="both"/>
        <w:rPr>
          <w:rFonts w:ascii="Times New Roman" w:hAnsi="Times New Roman" w:cs="Times New Roman"/>
          <w:b/>
          <w:bCs/>
          <w:sz w:val="24"/>
          <w:szCs w:val="24"/>
          <w:lang w:val="id-ID"/>
        </w:rPr>
      </w:pPr>
      <w:r w:rsidRPr="00493B9A">
        <w:rPr>
          <w:rFonts w:ascii="Times New Roman" w:hAnsi="Times New Roman" w:cs="Times New Roman"/>
          <w:b/>
          <w:bCs/>
          <w:sz w:val="24"/>
          <w:szCs w:val="24"/>
          <w:lang w:val="id-ID"/>
        </w:rPr>
        <w:t xml:space="preserve">Data Types and Sources </w:t>
      </w:r>
    </w:p>
    <w:p w14:paraId="503491F6" w14:textId="77777777" w:rsidR="00971420" w:rsidRPr="000F558F" w:rsidRDefault="00971420" w:rsidP="00493B9A">
      <w:pPr>
        <w:spacing w:after="0"/>
        <w:ind w:firstLine="36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Primary Data: Data was obtained directly from respondents through the distribution of questionnaires to Non-ASN employees. </w:t>
      </w:r>
    </w:p>
    <w:p w14:paraId="0BD06D20" w14:textId="77777777" w:rsidR="00971420" w:rsidRPr="000F558F" w:rsidRDefault="00971420" w:rsidP="00493B9A">
      <w:pPr>
        <w:spacing w:after="0"/>
        <w:ind w:firstLine="36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Secondary Data: Data obtained from agency documents, personnel reports, scientific journals, and relevant literature.</w:t>
      </w:r>
    </w:p>
    <w:p w14:paraId="55F72789" w14:textId="77777777" w:rsidR="00971420" w:rsidRPr="00493B9A" w:rsidRDefault="00971420" w:rsidP="00493B9A">
      <w:pPr>
        <w:pStyle w:val="ListParagraph"/>
        <w:numPr>
          <w:ilvl w:val="0"/>
          <w:numId w:val="549"/>
        </w:numPr>
        <w:spacing w:after="0"/>
        <w:jc w:val="both"/>
        <w:rPr>
          <w:rFonts w:ascii="Times New Roman" w:hAnsi="Times New Roman" w:cs="Times New Roman"/>
          <w:b/>
          <w:bCs/>
          <w:sz w:val="24"/>
          <w:szCs w:val="24"/>
          <w:lang w:val="id-ID"/>
        </w:rPr>
      </w:pPr>
      <w:r w:rsidRPr="00493B9A">
        <w:rPr>
          <w:rFonts w:ascii="Times New Roman" w:hAnsi="Times New Roman" w:cs="Times New Roman"/>
          <w:b/>
          <w:bCs/>
          <w:sz w:val="24"/>
          <w:szCs w:val="24"/>
          <w:lang w:val="id-ID"/>
        </w:rPr>
        <w:t xml:space="preserve">Data Collection Techniques </w:t>
      </w:r>
    </w:p>
    <w:p w14:paraId="05B4947B" w14:textId="77777777" w:rsidR="00971420" w:rsidRPr="000F558F" w:rsidRDefault="00971420" w:rsidP="00493B9A">
      <w:pPr>
        <w:spacing w:after="0"/>
        <w:ind w:firstLine="36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The data collection techniques in this study use: </w:t>
      </w:r>
    </w:p>
    <w:p w14:paraId="7BB0E0C3" w14:textId="77777777" w:rsidR="00971420" w:rsidRPr="000F558F" w:rsidRDefault="00971420" w:rsidP="00971420">
      <w:pP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lastRenderedPageBreak/>
        <w:t xml:space="preserve">Questionnaire: The questionnaire was prepared based on the indicators of each research variable and measured using a Likert Scale of 1–5, namely: 1 = Strongly Disagree, 2 = Disagree, 3 = Neutral, 4 = Agree, 5 = Strongly Agree </w:t>
      </w:r>
    </w:p>
    <w:p w14:paraId="4BAB8DE1" w14:textId="77777777" w:rsidR="00971420" w:rsidRPr="000F558F" w:rsidRDefault="00971420" w:rsidP="00971420">
      <w:pP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Documentation: Used to obtain supporting data related to the number of employees and other relevant information.</w:t>
      </w:r>
    </w:p>
    <w:p w14:paraId="0F6EC017" w14:textId="77777777" w:rsidR="00971420" w:rsidRPr="00493B9A" w:rsidRDefault="00971420" w:rsidP="00493B9A">
      <w:pPr>
        <w:pStyle w:val="ListParagraph"/>
        <w:numPr>
          <w:ilvl w:val="0"/>
          <w:numId w:val="549"/>
        </w:numPr>
        <w:spacing w:after="0"/>
        <w:jc w:val="both"/>
        <w:rPr>
          <w:rFonts w:ascii="Times New Roman" w:hAnsi="Times New Roman" w:cs="Times New Roman"/>
          <w:b/>
          <w:bCs/>
          <w:sz w:val="24"/>
          <w:szCs w:val="24"/>
          <w:lang w:val="id-ID"/>
        </w:rPr>
      </w:pPr>
      <w:r w:rsidRPr="00493B9A">
        <w:rPr>
          <w:rFonts w:ascii="Times New Roman" w:hAnsi="Times New Roman" w:cs="Times New Roman"/>
          <w:b/>
          <w:bCs/>
          <w:sz w:val="24"/>
          <w:szCs w:val="24"/>
          <w:lang w:val="id-ID"/>
        </w:rPr>
        <w:t xml:space="preserve">Variable Operational Definition </w:t>
      </w:r>
    </w:p>
    <w:p w14:paraId="26CBF38C" w14:textId="77777777" w:rsidR="00971420" w:rsidRPr="000F558F" w:rsidRDefault="00971420" w:rsidP="00493B9A">
      <w:pPr>
        <w:spacing w:after="0"/>
        <w:ind w:firstLine="36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Work Life Balance (X1): Employees' ability to balance the demands of work and personal life. Indicators: Time balance, Engagement balance, Satisfaction balance. </w:t>
      </w:r>
    </w:p>
    <w:p w14:paraId="794AF662" w14:textId="77777777" w:rsidR="00971420" w:rsidRPr="000F558F" w:rsidRDefault="00971420" w:rsidP="00493B9A">
      <w:pPr>
        <w:spacing w:after="0"/>
        <w:ind w:firstLine="36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Job Satisfaction (X2): An employee's positive feelings about his or her job. Indicators: Satisfaction with the job itself, Satisfaction with the boss, Satisfaction with colleagues, Satisfaction with compensation, Career development opportunities. </w:t>
      </w:r>
    </w:p>
    <w:p w14:paraId="4BDAF41A" w14:textId="77777777" w:rsidR="00971420" w:rsidRPr="000F558F" w:rsidRDefault="00971420" w:rsidP="00493B9A">
      <w:pPr>
        <w:spacing w:after="0"/>
        <w:ind w:firstLine="36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Turnover Intention (Y): The employee's desire or intention to leave the job. Indicators: Desire to find another job, Desire to leave the agency, Thoughts to quit. </w:t>
      </w:r>
    </w:p>
    <w:p w14:paraId="29D375DE" w14:textId="77777777" w:rsidR="00971420" w:rsidRPr="000F558F" w:rsidRDefault="00971420" w:rsidP="00493B9A">
      <w:pPr>
        <w:spacing w:after="0"/>
        <w:ind w:firstLine="36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Resilience (Z) (Moderator Variable): The ability of individuals to survive and bounce back from work pressure. Indicators: Ability to manage emotions, Optimism, Resistance to pressure, Adaptability.</w:t>
      </w:r>
    </w:p>
    <w:p w14:paraId="305D991F" w14:textId="77777777" w:rsidR="00971420" w:rsidRPr="00493B9A" w:rsidRDefault="00971420" w:rsidP="00493B9A">
      <w:pPr>
        <w:pStyle w:val="ListParagraph"/>
        <w:numPr>
          <w:ilvl w:val="0"/>
          <w:numId w:val="549"/>
        </w:numPr>
        <w:spacing w:after="0"/>
        <w:jc w:val="both"/>
        <w:rPr>
          <w:rFonts w:ascii="Times New Roman" w:hAnsi="Times New Roman" w:cs="Times New Roman"/>
          <w:b/>
          <w:bCs/>
          <w:sz w:val="24"/>
          <w:szCs w:val="24"/>
          <w:lang w:val="id-ID"/>
        </w:rPr>
      </w:pPr>
      <w:r w:rsidRPr="00493B9A">
        <w:rPr>
          <w:rFonts w:ascii="Times New Roman" w:hAnsi="Times New Roman" w:cs="Times New Roman"/>
          <w:b/>
          <w:bCs/>
          <w:sz w:val="24"/>
          <w:szCs w:val="24"/>
          <w:lang w:val="id-ID"/>
        </w:rPr>
        <w:t xml:space="preserve">Data Analysis Techniques </w:t>
      </w:r>
    </w:p>
    <w:p w14:paraId="11C7FB14" w14:textId="77777777" w:rsidR="00971420" w:rsidRPr="000F558F" w:rsidRDefault="00971420" w:rsidP="00493B9A">
      <w:pPr>
        <w:spacing w:after="0"/>
        <w:ind w:firstLine="36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Data analysis was carried out using the help of SmartPLS statistical software with the following stages: </w:t>
      </w:r>
    </w:p>
    <w:p w14:paraId="3FF7E650" w14:textId="77777777" w:rsidR="00971420" w:rsidRPr="000F558F" w:rsidRDefault="00971420" w:rsidP="00971420">
      <w:pP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Instrument Test: Validity Test, Reliability </w:t>
      </w:r>
    </w:p>
    <w:p w14:paraId="244B5FCF" w14:textId="77777777" w:rsidR="00971420" w:rsidRPr="000F558F" w:rsidRDefault="00971420" w:rsidP="00971420">
      <w:pP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Regression model:</w:t>
      </w:r>
    </w:p>
    <w:p w14:paraId="7AA74C61" w14:textId="77777777" w:rsidR="00971420" w:rsidRPr="00493B9A" w:rsidRDefault="00971420" w:rsidP="00493B9A">
      <w:pPr>
        <w:pStyle w:val="ListParagraph"/>
        <w:numPr>
          <w:ilvl w:val="0"/>
          <w:numId w:val="549"/>
        </w:numPr>
        <w:spacing w:after="0"/>
        <w:jc w:val="both"/>
        <w:rPr>
          <w:rFonts w:ascii="Times New Roman" w:hAnsi="Times New Roman" w:cs="Times New Roman"/>
          <w:sz w:val="24"/>
          <w:szCs w:val="24"/>
          <w:lang w:val="id-ID"/>
        </w:rPr>
      </w:pPr>
      <w:r w:rsidRPr="00493B9A">
        <w:rPr>
          <w:rFonts w:ascii="Times New Roman" w:hAnsi="Times New Roman" w:cs="Times New Roman"/>
          <w:b/>
          <w:bCs/>
          <w:sz w:val="24"/>
          <w:szCs w:val="24"/>
          <w:lang w:val="id-ID"/>
        </w:rPr>
        <w:t>Analisis Regresi</w:t>
      </w:r>
    </w:p>
    <w:p w14:paraId="7F2A30AD" w14:textId="77777777" w:rsidR="00971420" w:rsidRPr="000F558F" w:rsidRDefault="00971420" w:rsidP="00971420">
      <w:pPr>
        <w:spacing w:after="0"/>
        <w:jc w:val="both"/>
        <w:rPr>
          <w:rFonts w:ascii="Times New Roman" w:hAnsi="Times New Roman" w:cs="Times New Roman"/>
          <w:sz w:val="24"/>
          <w:szCs w:val="24"/>
          <w:lang w:val="id-ID"/>
        </w:rPr>
      </w:pPr>
      <w:r w:rsidRPr="0095754C">
        <w:rPr>
          <w:rFonts w:ascii="Times New Roman" w:hAnsi="Times New Roman" w:cs="Times New Roman"/>
          <w:sz w:val="24"/>
          <w:szCs w:val="24"/>
          <w:lang w:val="id-ID"/>
        </w:rPr>
        <w:t>Y=β0+β1X1+β2X2+e</w:t>
      </w:r>
      <w:r w:rsidRPr="000F558F">
        <w:rPr>
          <w:rFonts w:ascii="Times New Roman" w:hAnsi="Times New Roman" w:cs="Times New Roman"/>
          <w:sz w:val="24"/>
          <w:szCs w:val="24"/>
          <w:lang w:val="id-ID"/>
        </w:rPr>
        <w:t xml:space="preserve"> ....................................................................................(1)</w:t>
      </w:r>
    </w:p>
    <w:p w14:paraId="109A5E67" w14:textId="77777777" w:rsidR="00971420" w:rsidRPr="000F558F" w:rsidRDefault="00971420" w:rsidP="00971420">
      <w:pP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Model moderasi (Moderated Regression Analysis / MRA):</w:t>
      </w:r>
    </w:p>
    <w:p w14:paraId="0D244B25" w14:textId="77777777" w:rsidR="00971420" w:rsidRPr="000F558F" w:rsidRDefault="00971420" w:rsidP="00971420">
      <w:pPr>
        <w:spacing w:after="0"/>
        <w:jc w:val="both"/>
        <w:rPr>
          <w:rFonts w:ascii="Times New Roman" w:hAnsi="Times New Roman" w:cs="Times New Roman"/>
          <w:sz w:val="24"/>
          <w:szCs w:val="24"/>
          <w:lang w:val="id-ID"/>
        </w:rPr>
      </w:pPr>
      <w:r w:rsidRPr="0095754C">
        <w:rPr>
          <w:rFonts w:ascii="Times New Roman" w:hAnsi="Times New Roman" w:cs="Times New Roman"/>
          <w:sz w:val="24"/>
          <w:szCs w:val="24"/>
          <w:lang w:val="id-ID"/>
        </w:rPr>
        <w:t xml:space="preserve">Y=β0+β1X1+β2X2+β3Z+β4(X1Z)+β5(X2Z)+e </w:t>
      </w:r>
      <w:r w:rsidRPr="000F558F">
        <w:rPr>
          <w:rFonts w:ascii="Times New Roman" w:hAnsi="Times New Roman" w:cs="Times New Roman"/>
          <w:sz w:val="24"/>
          <w:szCs w:val="24"/>
          <w:lang w:val="id-ID"/>
        </w:rPr>
        <w:t xml:space="preserve"> ..............................................(2)</w:t>
      </w:r>
    </w:p>
    <w:p w14:paraId="446386FC" w14:textId="77777777" w:rsidR="00971420" w:rsidRDefault="00971420" w:rsidP="00971420">
      <w:pP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Description: </w:t>
      </w:r>
    </w:p>
    <w:p w14:paraId="393E4265" w14:textId="77777777" w:rsidR="00971420" w:rsidRDefault="00971420" w:rsidP="00971420">
      <w:pP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Y = Turnover Intention </w:t>
      </w:r>
    </w:p>
    <w:p w14:paraId="2485F628" w14:textId="77777777" w:rsidR="00971420" w:rsidRDefault="00971420" w:rsidP="00971420">
      <w:pP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X1 = Work Life Balance </w:t>
      </w:r>
    </w:p>
    <w:p w14:paraId="424131BA" w14:textId="77777777" w:rsidR="00971420" w:rsidRDefault="00971420" w:rsidP="00971420">
      <w:pP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X2 = Job Satisfaction </w:t>
      </w:r>
    </w:p>
    <w:p w14:paraId="5A1D7433" w14:textId="77777777" w:rsidR="00971420" w:rsidRDefault="00971420" w:rsidP="00971420">
      <w:pP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Z = Resilience </w:t>
      </w:r>
    </w:p>
    <w:p w14:paraId="36FFBB3E" w14:textId="77777777" w:rsidR="00971420" w:rsidRDefault="00971420" w:rsidP="00971420">
      <w:pP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X1Z = Work Life Balance and Resilience Interaction </w:t>
      </w:r>
    </w:p>
    <w:p w14:paraId="0BBF16E3" w14:textId="77777777" w:rsidR="00971420" w:rsidRPr="000F558F" w:rsidRDefault="00971420" w:rsidP="00971420">
      <w:pP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X2Z = Job Satisfaction and Resilience </w:t>
      </w:r>
    </w:p>
    <w:p w14:paraId="3CDDC261" w14:textId="77777777" w:rsidR="00971420" w:rsidRDefault="00971420" w:rsidP="00971420">
      <w:pPr>
        <w:spacing w:after="0"/>
        <w:jc w:val="both"/>
        <w:rPr>
          <w:rFonts w:ascii="Times New Roman" w:hAnsi="Times New Roman" w:cs="Times New Roman"/>
          <w:sz w:val="24"/>
          <w:szCs w:val="24"/>
          <w:lang w:val="id-ID"/>
        </w:rPr>
      </w:pPr>
      <w:r w:rsidRPr="000F558F">
        <w:rPr>
          <w:rFonts w:ascii="Times New Roman" w:hAnsi="Times New Roman" w:cs="Times New Roman"/>
          <w:sz w:val="24"/>
          <w:szCs w:val="24"/>
          <w:lang w:val="id-ID"/>
        </w:rPr>
        <w:t xml:space="preserve">Interactions Hypothesis Test: </w:t>
      </w:r>
    </w:p>
    <w:p w14:paraId="2276DAC2" w14:textId="77777777" w:rsidR="00971420" w:rsidRPr="000F558F" w:rsidRDefault="00971420" w:rsidP="00971420">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t</w:t>
      </w:r>
      <w:r w:rsidRPr="000F558F">
        <w:rPr>
          <w:rFonts w:ascii="Times New Roman" w:hAnsi="Times New Roman" w:cs="Times New Roman"/>
          <w:sz w:val="24"/>
          <w:szCs w:val="24"/>
          <w:lang w:val="id-ID"/>
        </w:rPr>
        <w:t xml:space="preserve"> test (partial), F test (simultaneous), Determination Coefficient Test (R²)</w:t>
      </w:r>
    </w:p>
    <w:p w14:paraId="0FF4D331" w14:textId="77777777" w:rsidR="00AA3FA4" w:rsidRPr="00C82B77" w:rsidRDefault="00AA3FA4" w:rsidP="00C82B77">
      <w:pPr>
        <w:pStyle w:val="Default"/>
        <w:tabs>
          <w:tab w:val="left" w:pos="567"/>
        </w:tabs>
        <w:spacing w:line="276" w:lineRule="auto"/>
        <w:jc w:val="both"/>
        <w:rPr>
          <w:lang w:val="en-US"/>
        </w:rPr>
      </w:pPr>
    </w:p>
    <w:p w14:paraId="6CCF09B2" w14:textId="570DB853" w:rsidR="00E0672C" w:rsidRPr="00AB3336" w:rsidRDefault="00546B22" w:rsidP="007C4B16">
      <w:pPr>
        <w:numPr>
          <w:ilvl w:val="0"/>
          <w:numId w:val="493"/>
        </w:numPr>
        <w:pBdr>
          <w:top w:val="nil"/>
          <w:left w:val="nil"/>
          <w:bottom w:val="nil"/>
          <w:right w:val="nil"/>
          <w:between w:val="nil"/>
        </w:pBdr>
        <w:spacing w:after="0"/>
        <w:jc w:val="both"/>
        <w:rPr>
          <w:rFonts w:asciiTheme="majorBidi" w:eastAsia="Times New Roman" w:hAnsiTheme="majorBidi" w:cstheme="majorBidi"/>
          <w:b/>
          <w:color w:val="000000"/>
          <w:sz w:val="28"/>
          <w:szCs w:val="28"/>
        </w:rPr>
      </w:pPr>
      <w:r>
        <w:rPr>
          <w:rFonts w:asciiTheme="majorBidi" w:eastAsia="Times New Roman" w:hAnsiTheme="majorBidi" w:cstheme="majorBidi"/>
          <w:b/>
          <w:sz w:val="24"/>
          <w:szCs w:val="24"/>
        </w:rPr>
        <w:t>RESULT AND DISCCUSSION</w:t>
      </w:r>
    </w:p>
    <w:p w14:paraId="72AB5893" w14:textId="77777777" w:rsidR="00493B9A" w:rsidRPr="00493B9A" w:rsidRDefault="00493B9A" w:rsidP="00493B9A">
      <w:pPr>
        <w:pBdr>
          <w:top w:val="nil"/>
          <w:left w:val="nil"/>
          <w:bottom w:val="nil"/>
          <w:right w:val="nil"/>
          <w:between w:val="nil"/>
        </w:pBdr>
        <w:spacing w:after="0"/>
        <w:ind w:firstLine="567"/>
        <w:jc w:val="both"/>
        <w:rPr>
          <w:rFonts w:ascii="Times New Roman" w:eastAsia="Times New Roman" w:hAnsi="Times New Roman" w:cs="Times New Roman"/>
          <w:color w:val="000000"/>
          <w:sz w:val="24"/>
          <w:szCs w:val="24"/>
          <w:lang w:val="id-ID" w:eastAsia="id-ID"/>
        </w:rPr>
      </w:pPr>
      <w:r w:rsidRPr="00493B9A">
        <w:rPr>
          <w:rFonts w:ascii="Times New Roman" w:eastAsia="Times New Roman" w:hAnsi="Times New Roman" w:cs="Times New Roman"/>
          <w:color w:val="000000"/>
          <w:sz w:val="24"/>
          <w:szCs w:val="24"/>
          <w:lang w:val="id-ID" w:eastAsia="id-ID"/>
        </w:rPr>
        <w:t xml:space="preserve">Evaluation of the outer model is used to see the relationship between latent variables and indicators or manifest variables (measurement model), to evaluate the outer model validity and reality testing is used. In the validity test in PLS it is divided into two, namely Convergent Validity and Discriminant Validity. </w:t>
      </w:r>
    </w:p>
    <w:p w14:paraId="3271EDD9" w14:textId="77777777" w:rsidR="00493B9A" w:rsidRPr="00493B9A" w:rsidRDefault="00493B9A" w:rsidP="00493B9A">
      <w:pPr>
        <w:pBdr>
          <w:top w:val="nil"/>
          <w:left w:val="nil"/>
          <w:bottom w:val="nil"/>
          <w:right w:val="nil"/>
          <w:between w:val="nil"/>
        </w:pBdr>
        <w:spacing w:after="0"/>
        <w:ind w:firstLine="567"/>
        <w:jc w:val="both"/>
        <w:rPr>
          <w:rFonts w:ascii="Times New Roman" w:eastAsia="Times New Roman" w:hAnsi="Times New Roman" w:cs="Times New Roman"/>
          <w:color w:val="000000"/>
          <w:sz w:val="24"/>
          <w:szCs w:val="24"/>
          <w:lang w:val="id-ID" w:eastAsia="id-ID"/>
        </w:rPr>
      </w:pPr>
      <w:r w:rsidRPr="00493B9A">
        <w:rPr>
          <w:rFonts w:ascii="Times New Roman" w:eastAsia="Times New Roman" w:hAnsi="Times New Roman" w:cs="Times New Roman"/>
          <w:color w:val="000000"/>
          <w:sz w:val="24"/>
          <w:szCs w:val="24"/>
          <w:lang w:val="id-ID" w:eastAsia="id-ID"/>
        </w:rPr>
        <w:lastRenderedPageBreak/>
        <w:t>The validity of the discriminant can be seen in the AVE value and the root value of AVE (Average Variance Extracted), which is the AVE value that indicates a good measure of validity is (≥ 0.5), while if the AVE value (≤ 0.5) is said to be invalid. The AVE (Average Variance Extracted) value is presented as follows:</w:t>
      </w:r>
    </w:p>
    <w:p w14:paraId="57BE6DC8" w14:textId="2AD2FC8C" w:rsidR="00493B9A" w:rsidRPr="00493B9A" w:rsidRDefault="00493B9A" w:rsidP="00493B9A">
      <w:pPr>
        <w:spacing w:after="0"/>
        <w:jc w:val="center"/>
        <w:rPr>
          <w:rFonts w:asciiTheme="majorBidi" w:hAnsiTheme="majorBidi" w:cstheme="majorBidi"/>
          <w:b/>
          <w:bCs/>
          <w:sz w:val="24"/>
          <w:szCs w:val="24"/>
          <w:lang w:val="id-ID" w:eastAsia="id-ID"/>
        </w:rPr>
      </w:pPr>
      <w:r w:rsidRPr="00493B9A">
        <w:rPr>
          <w:rFonts w:asciiTheme="majorBidi" w:hAnsiTheme="majorBidi" w:cstheme="majorBidi"/>
          <w:b/>
          <w:bCs/>
          <w:sz w:val="24"/>
          <w:szCs w:val="24"/>
          <w:lang w:val="id-ID" w:eastAsia="id-ID"/>
        </w:rPr>
        <w:t>Tabel</w:t>
      </w:r>
      <w:r w:rsidRPr="00493B9A">
        <w:rPr>
          <w:rFonts w:asciiTheme="majorBidi" w:hAnsiTheme="majorBidi" w:cstheme="majorBidi"/>
          <w:b/>
          <w:bCs/>
          <w:sz w:val="24"/>
          <w:szCs w:val="24"/>
          <w:lang w:val="id-ID" w:eastAsia="id-ID"/>
        </w:rPr>
        <w:t xml:space="preserve"> 1</w:t>
      </w:r>
      <w:r>
        <w:rPr>
          <w:rFonts w:asciiTheme="majorBidi" w:hAnsiTheme="majorBidi" w:cstheme="majorBidi"/>
          <w:b/>
          <w:bCs/>
          <w:sz w:val="24"/>
          <w:szCs w:val="24"/>
          <w:lang w:val="id-ID" w:eastAsia="id-ID"/>
        </w:rPr>
        <w:t>.</w:t>
      </w:r>
      <w:r w:rsidRPr="00493B9A">
        <w:rPr>
          <w:rFonts w:asciiTheme="majorBidi" w:hAnsiTheme="majorBidi" w:cstheme="majorBidi"/>
          <w:b/>
          <w:bCs/>
          <w:sz w:val="24"/>
          <w:szCs w:val="24"/>
          <w:lang w:val="id-ID" w:eastAsia="id-ID"/>
        </w:rPr>
        <w:t xml:space="preserve"> Nilai AVE</w:t>
      </w:r>
    </w:p>
    <w:tbl>
      <w:tblPr>
        <w:tblStyle w:val="PlainTable24"/>
        <w:tblW w:w="8869" w:type="dxa"/>
        <w:tblLook w:val="04A0" w:firstRow="1" w:lastRow="0" w:firstColumn="1" w:lastColumn="0" w:noHBand="0" w:noVBand="1"/>
      </w:tblPr>
      <w:tblGrid>
        <w:gridCol w:w="7040"/>
        <w:gridCol w:w="1829"/>
      </w:tblGrid>
      <w:tr w:rsidR="00493B9A" w:rsidRPr="00493B9A" w14:paraId="59CE9731" w14:textId="77777777" w:rsidTr="00DE1BA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3F86643A"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Variabel</w:t>
            </w:r>
          </w:p>
        </w:tc>
        <w:tc>
          <w:tcPr>
            <w:tcW w:w="0" w:type="auto"/>
            <w:hideMark/>
          </w:tcPr>
          <w:p w14:paraId="21BFE55B" w14:textId="77777777" w:rsidR="00493B9A" w:rsidRPr="00493B9A" w:rsidRDefault="00493B9A" w:rsidP="00493B9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AVE</w:t>
            </w:r>
          </w:p>
        </w:tc>
      </w:tr>
      <w:tr w:rsidR="00493B9A" w:rsidRPr="00493B9A" w14:paraId="445163A7" w14:textId="77777777" w:rsidTr="00DE1BA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658B2969"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Work Life Balance (X1)</w:t>
            </w:r>
          </w:p>
        </w:tc>
        <w:tc>
          <w:tcPr>
            <w:tcW w:w="0" w:type="auto"/>
            <w:hideMark/>
          </w:tcPr>
          <w:p w14:paraId="26C08F97"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64</w:t>
            </w:r>
          </w:p>
        </w:tc>
      </w:tr>
      <w:tr w:rsidR="00493B9A" w:rsidRPr="00493B9A" w14:paraId="513B74E8" w14:textId="77777777" w:rsidTr="00DE1BA3">
        <w:trPr>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0168E8AB"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Job Satisfaction (X2)</w:t>
            </w:r>
          </w:p>
        </w:tc>
        <w:tc>
          <w:tcPr>
            <w:tcW w:w="0" w:type="auto"/>
            <w:hideMark/>
          </w:tcPr>
          <w:p w14:paraId="30B2AA49" w14:textId="77777777" w:rsidR="00493B9A" w:rsidRPr="00493B9A" w:rsidRDefault="00493B9A" w:rsidP="00493B9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68</w:t>
            </w:r>
          </w:p>
        </w:tc>
      </w:tr>
      <w:tr w:rsidR="00493B9A" w:rsidRPr="00493B9A" w14:paraId="08BEB816" w14:textId="77777777" w:rsidTr="00DE1BA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7100CB12"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Resiliensi (Z)</w:t>
            </w:r>
          </w:p>
        </w:tc>
        <w:tc>
          <w:tcPr>
            <w:tcW w:w="0" w:type="auto"/>
            <w:hideMark/>
          </w:tcPr>
          <w:p w14:paraId="467B7184"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66</w:t>
            </w:r>
          </w:p>
        </w:tc>
      </w:tr>
      <w:tr w:rsidR="00493B9A" w:rsidRPr="00493B9A" w14:paraId="28BD16B6" w14:textId="77777777" w:rsidTr="00DE1BA3">
        <w:trPr>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17A8E362"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Turnover Intention (Y)</w:t>
            </w:r>
          </w:p>
        </w:tc>
        <w:tc>
          <w:tcPr>
            <w:tcW w:w="0" w:type="auto"/>
            <w:hideMark/>
          </w:tcPr>
          <w:p w14:paraId="4527F3B4" w14:textId="77777777" w:rsidR="00493B9A" w:rsidRPr="00493B9A" w:rsidRDefault="00493B9A" w:rsidP="00493B9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71</w:t>
            </w:r>
          </w:p>
        </w:tc>
      </w:tr>
    </w:tbl>
    <w:p w14:paraId="6E5B3B0C" w14:textId="77777777" w:rsidR="00493B9A" w:rsidRDefault="00493B9A" w:rsidP="00493B9A">
      <w:pPr>
        <w:spacing w:after="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Source : Smart PLS</w:t>
      </w:r>
    </w:p>
    <w:p w14:paraId="791D012E" w14:textId="2D88A629" w:rsidR="00493B9A" w:rsidRPr="00493B9A" w:rsidRDefault="00493B9A" w:rsidP="00493B9A">
      <w:pPr>
        <w:spacing w:after="0"/>
        <w:ind w:firstLine="72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Processed data Based on the above results, it can be seen that the AVE value of work life balance as X1 is (0.64), job satisfaction as X2 is (0.68), turnover intention as Y is (0.71), and resilience as a variable Z is (0.66) so that the validity of the discriminator is met. All indicators have a loading factor between 0.64 – 0.71. The Average Variance Extracted (AVE) value of all AVE values &gt; 0.50 → is valid convergently.</w:t>
      </w:r>
    </w:p>
    <w:p w14:paraId="68C34356" w14:textId="77777777" w:rsidR="00493B9A" w:rsidRPr="00493B9A" w:rsidRDefault="00493B9A" w:rsidP="00493B9A">
      <w:pPr>
        <w:spacing w:after="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 xml:space="preserve">Discriminating Validity Test </w:t>
      </w:r>
    </w:p>
    <w:p w14:paraId="25FB1D60" w14:textId="77777777" w:rsidR="00493B9A" w:rsidRPr="00493B9A" w:rsidRDefault="00493B9A" w:rsidP="00493B9A">
      <w:pPr>
        <w:spacing w:after="0"/>
        <w:ind w:firstLine="72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Discriminant validity assessment has become a generally accepted prerequisite for analyzing relationships between latent variables. For modeling variant-based structural equations, such as partial least squares, FornellLarcker criteria and cross-loading checks are the dominant approaches to evaluate discriminant validity</w:t>
      </w:r>
    </w:p>
    <w:p w14:paraId="2DA2AB44" w14:textId="77777777" w:rsidR="00493B9A" w:rsidRPr="00493B9A" w:rsidRDefault="00493B9A" w:rsidP="00493B9A">
      <w:pPr>
        <w:spacing w:after="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 xml:space="preserve">The Fornell-Larcker value shows that the square root of each variable's AVE is greater than the correlation between the other variables → discriminatically valid. </w:t>
      </w:r>
    </w:p>
    <w:p w14:paraId="54911CCE" w14:textId="7B2F3E14" w:rsidR="00493B9A" w:rsidRPr="00493B9A" w:rsidRDefault="00493B9A" w:rsidP="00493B9A">
      <w:pPr>
        <w:spacing w:after="0"/>
        <w:jc w:val="center"/>
        <w:rPr>
          <w:rFonts w:ascii="Times New Roman" w:hAnsi="Times New Roman" w:cs="Times New Roman"/>
          <w:sz w:val="24"/>
          <w:szCs w:val="24"/>
          <w:lang w:val="id-ID" w:eastAsia="id-ID"/>
        </w:rPr>
      </w:pPr>
      <w:r w:rsidRPr="00493B9A">
        <w:rPr>
          <w:rFonts w:ascii="Times New Roman" w:hAnsi="Times New Roman" w:cs="Times New Roman"/>
          <w:b/>
          <w:bCs/>
          <w:sz w:val="24"/>
          <w:szCs w:val="24"/>
          <w:lang w:val="id-ID" w:eastAsia="id-ID"/>
        </w:rPr>
        <w:t>Tabel 2</w:t>
      </w:r>
      <w:r>
        <w:rPr>
          <w:rFonts w:ascii="Times New Roman" w:hAnsi="Times New Roman" w:cs="Times New Roman"/>
          <w:b/>
          <w:bCs/>
          <w:sz w:val="24"/>
          <w:szCs w:val="24"/>
          <w:lang w:val="id-ID" w:eastAsia="id-ID"/>
        </w:rPr>
        <w:t>.</w:t>
      </w:r>
      <w:r w:rsidRPr="00493B9A">
        <w:rPr>
          <w:rFonts w:ascii="Times New Roman" w:hAnsi="Times New Roman" w:cs="Times New Roman"/>
          <w:b/>
          <w:bCs/>
          <w:sz w:val="24"/>
          <w:szCs w:val="24"/>
          <w:lang w:val="id-ID" w:eastAsia="id-ID"/>
        </w:rPr>
        <w:t xml:space="preserve"> Fornell-Larcker Criterion Discriminant Validity</w:t>
      </w:r>
    </w:p>
    <w:tbl>
      <w:tblPr>
        <w:tblStyle w:val="PlainTable24"/>
        <w:tblW w:w="9051" w:type="dxa"/>
        <w:tblLook w:val="04A0" w:firstRow="1" w:lastRow="0" w:firstColumn="1" w:lastColumn="0" w:noHBand="0" w:noVBand="1"/>
      </w:tblPr>
      <w:tblGrid>
        <w:gridCol w:w="7184"/>
        <w:gridCol w:w="1867"/>
      </w:tblGrid>
      <w:tr w:rsidR="00493B9A" w:rsidRPr="00493B9A" w14:paraId="765B60D7" w14:textId="77777777" w:rsidTr="00DE1BA3">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0" w:type="auto"/>
            <w:hideMark/>
          </w:tcPr>
          <w:p w14:paraId="5E0AE127"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Variabel</w:t>
            </w:r>
          </w:p>
        </w:tc>
        <w:tc>
          <w:tcPr>
            <w:tcW w:w="0" w:type="auto"/>
            <w:hideMark/>
          </w:tcPr>
          <w:p w14:paraId="626C7899" w14:textId="77777777" w:rsidR="00493B9A" w:rsidRPr="00493B9A" w:rsidRDefault="00493B9A" w:rsidP="00493B9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AVE</w:t>
            </w:r>
          </w:p>
        </w:tc>
      </w:tr>
      <w:tr w:rsidR="00493B9A" w:rsidRPr="00493B9A" w14:paraId="7D334C6E" w14:textId="77777777" w:rsidTr="00DE1BA3">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0" w:type="auto"/>
            <w:hideMark/>
          </w:tcPr>
          <w:p w14:paraId="2A9F2173"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Work Life Balance (X1)</w:t>
            </w:r>
          </w:p>
        </w:tc>
        <w:tc>
          <w:tcPr>
            <w:tcW w:w="0" w:type="auto"/>
            <w:hideMark/>
          </w:tcPr>
          <w:p w14:paraId="35D310AB"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64</w:t>
            </w:r>
          </w:p>
        </w:tc>
      </w:tr>
      <w:tr w:rsidR="00493B9A" w:rsidRPr="00493B9A" w14:paraId="449113F8" w14:textId="77777777" w:rsidTr="00DE1BA3">
        <w:trPr>
          <w:trHeight w:val="362"/>
        </w:trPr>
        <w:tc>
          <w:tcPr>
            <w:cnfStyle w:val="001000000000" w:firstRow="0" w:lastRow="0" w:firstColumn="1" w:lastColumn="0" w:oddVBand="0" w:evenVBand="0" w:oddHBand="0" w:evenHBand="0" w:firstRowFirstColumn="0" w:firstRowLastColumn="0" w:lastRowFirstColumn="0" w:lastRowLastColumn="0"/>
            <w:tcW w:w="0" w:type="auto"/>
            <w:hideMark/>
          </w:tcPr>
          <w:p w14:paraId="34080FC6"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Job Satisfaction (X2)</w:t>
            </w:r>
          </w:p>
        </w:tc>
        <w:tc>
          <w:tcPr>
            <w:tcW w:w="0" w:type="auto"/>
            <w:hideMark/>
          </w:tcPr>
          <w:p w14:paraId="3451E37D" w14:textId="77777777" w:rsidR="00493B9A" w:rsidRPr="00493B9A" w:rsidRDefault="00493B9A" w:rsidP="00493B9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68</w:t>
            </w:r>
          </w:p>
        </w:tc>
      </w:tr>
      <w:tr w:rsidR="00493B9A" w:rsidRPr="00493B9A" w14:paraId="6B08BDBC" w14:textId="77777777" w:rsidTr="00DE1BA3">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0" w:type="auto"/>
            <w:hideMark/>
          </w:tcPr>
          <w:p w14:paraId="0CB7D79B"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Resiliensi (Z)</w:t>
            </w:r>
          </w:p>
        </w:tc>
        <w:tc>
          <w:tcPr>
            <w:tcW w:w="0" w:type="auto"/>
            <w:hideMark/>
          </w:tcPr>
          <w:p w14:paraId="03D705DE"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66</w:t>
            </w:r>
          </w:p>
        </w:tc>
      </w:tr>
      <w:tr w:rsidR="00493B9A" w:rsidRPr="00493B9A" w14:paraId="1A904A26" w14:textId="77777777" w:rsidTr="00DE1BA3">
        <w:trPr>
          <w:trHeight w:val="362"/>
        </w:trPr>
        <w:tc>
          <w:tcPr>
            <w:cnfStyle w:val="001000000000" w:firstRow="0" w:lastRow="0" w:firstColumn="1" w:lastColumn="0" w:oddVBand="0" w:evenVBand="0" w:oddHBand="0" w:evenHBand="0" w:firstRowFirstColumn="0" w:firstRowLastColumn="0" w:lastRowFirstColumn="0" w:lastRowLastColumn="0"/>
            <w:tcW w:w="0" w:type="auto"/>
            <w:hideMark/>
          </w:tcPr>
          <w:p w14:paraId="4963B5F4"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Turnover Intention (Y)</w:t>
            </w:r>
          </w:p>
        </w:tc>
        <w:tc>
          <w:tcPr>
            <w:tcW w:w="0" w:type="auto"/>
            <w:hideMark/>
          </w:tcPr>
          <w:p w14:paraId="114837C5" w14:textId="77777777" w:rsidR="00493B9A" w:rsidRPr="00493B9A" w:rsidRDefault="00493B9A" w:rsidP="00493B9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71</w:t>
            </w:r>
          </w:p>
        </w:tc>
      </w:tr>
    </w:tbl>
    <w:p w14:paraId="2C795585" w14:textId="77777777" w:rsidR="00493B9A" w:rsidRPr="00493B9A" w:rsidRDefault="00493B9A" w:rsidP="00493B9A">
      <w:pPr>
        <w:spacing w:after="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 xml:space="preserve">Source : Smart PLS </w:t>
      </w:r>
    </w:p>
    <w:p w14:paraId="45D28E42" w14:textId="77777777" w:rsidR="00493B9A" w:rsidRPr="00493B9A" w:rsidRDefault="00493B9A" w:rsidP="00493B9A">
      <w:pPr>
        <w:spacing w:after="0"/>
        <w:ind w:firstLine="72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Processed Data indicates that the loading value of each indicator item against its construct is greater than the crossloading value. Thus, it can be concluded that all constructs or latent variables already have good discriminant validity, where in blocks the construct indicators are better than other block indicators.</w:t>
      </w:r>
    </w:p>
    <w:p w14:paraId="39A843A2" w14:textId="77777777" w:rsidR="00493B9A" w:rsidRPr="00493B9A" w:rsidRDefault="00493B9A" w:rsidP="00493B9A">
      <w:pPr>
        <w:spacing w:after="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 xml:space="preserve">Reliability Test </w:t>
      </w:r>
    </w:p>
    <w:p w14:paraId="07376689" w14:textId="5E6D8072" w:rsidR="00493B9A" w:rsidRDefault="00493B9A" w:rsidP="00493B9A">
      <w:pPr>
        <w:spacing w:after="0"/>
        <w:ind w:firstLine="72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After testing the validity of the construct, the next test is a test of the reliability of the construct measured by the Composite Reliability (CR) of the indicator block that measures the construct CR is used to display good reliability. A construct is declared reliable if the composite reliability value &gt; 0.6</w:t>
      </w:r>
      <w:r>
        <w:rPr>
          <w:rFonts w:ascii="Times New Roman" w:hAnsi="Times New Roman" w:cs="Times New Roman"/>
          <w:sz w:val="24"/>
          <w:szCs w:val="24"/>
          <w:lang w:val="id-ID" w:eastAsia="id-ID"/>
        </w:rPr>
        <w:t>.</w:t>
      </w:r>
    </w:p>
    <w:p w14:paraId="0385995D" w14:textId="77777777" w:rsidR="00493B9A" w:rsidRPr="00493B9A" w:rsidRDefault="00493B9A" w:rsidP="00493B9A">
      <w:pPr>
        <w:spacing w:after="0"/>
        <w:jc w:val="both"/>
        <w:rPr>
          <w:rFonts w:ascii="Times New Roman" w:hAnsi="Times New Roman" w:cs="Times New Roman"/>
          <w:sz w:val="24"/>
          <w:szCs w:val="24"/>
          <w:lang w:val="id-ID" w:eastAsia="id-ID"/>
        </w:rPr>
      </w:pPr>
    </w:p>
    <w:p w14:paraId="73655096" w14:textId="29E586EF" w:rsidR="00493B9A" w:rsidRPr="00493B9A" w:rsidRDefault="00493B9A" w:rsidP="00493B9A">
      <w:pPr>
        <w:spacing w:after="0"/>
        <w:jc w:val="center"/>
        <w:rPr>
          <w:rFonts w:ascii="Times New Roman" w:hAnsi="Times New Roman" w:cs="Times New Roman"/>
          <w:b/>
          <w:bCs/>
          <w:sz w:val="24"/>
          <w:szCs w:val="24"/>
          <w:lang w:val="id-ID" w:eastAsia="id-ID"/>
        </w:rPr>
      </w:pPr>
      <w:r w:rsidRPr="00493B9A">
        <w:rPr>
          <w:rFonts w:ascii="Times New Roman" w:hAnsi="Times New Roman" w:cs="Times New Roman"/>
          <w:b/>
          <w:bCs/>
          <w:sz w:val="24"/>
          <w:szCs w:val="24"/>
          <w:lang w:val="id-ID" w:eastAsia="id-ID"/>
        </w:rPr>
        <w:t>Tabel 3</w:t>
      </w:r>
      <w:r>
        <w:rPr>
          <w:rFonts w:ascii="Times New Roman" w:hAnsi="Times New Roman" w:cs="Times New Roman"/>
          <w:b/>
          <w:bCs/>
          <w:sz w:val="24"/>
          <w:szCs w:val="24"/>
          <w:lang w:val="id-ID" w:eastAsia="id-ID"/>
        </w:rPr>
        <w:t>.</w:t>
      </w:r>
      <w:r w:rsidRPr="00493B9A">
        <w:rPr>
          <w:rFonts w:ascii="Times New Roman" w:hAnsi="Times New Roman" w:cs="Times New Roman"/>
          <w:b/>
          <w:bCs/>
          <w:sz w:val="24"/>
          <w:szCs w:val="24"/>
          <w:lang w:val="id-ID" w:eastAsia="id-ID"/>
        </w:rPr>
        <w:t xml:space="preserve"> Composite Reliability</w:t>
      </w:r>
    </w:p>
    <w:tbl>
      <w:tblPr>
        <w:tblStyle w:val="PlainTable24"/>
        <w:tblW w:w="9053" w:type="dxa"/>
        <w:tblLook w:val="04A0" w:firstRow="1" w:lastRow="0" w:firstColumn="1" w:lastColumn="0" w:noHBand="0" w:noVBand="1"/>
      </w:tblPr>
      <w:tblGrid>
        <w:gridCol w:w="1812"/>
        <w:gridCol w:w="4056"/>
        <w:gridCol w:w="3185"/>
      </w:tblGrid>
      <w:tr w:rsidR="00493B9A" w:rsidRPr="00493B9A" w14:paraId="4F6FE64B" w14:textId="77777777" w:rsidTr="00DE1BA3">
        <w:trPr>
          <w:cnfStyle w:val="100000000000" w:firstRow="1" w:lastRow="0" w:firstColumn="0" w:lastColumn="0" w:oddVBand="0" w:evenVBand="0" w:oddHBand="0"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0" w:type="auto"/>
            <w:hideMark/>
          </w:tcPr>
          <w:p w14:paraId="10D17AE3"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Variabel</w:t>
            </w:r>
          </w:p>
        </w:tc>
        <w:tc>
          <w:tcPr>
            <w:tcW w:w="0" w:type="auto"/>
            <w:hideMark/>
          </w:tcPr>
          <w:p w14:paraId="4F641B9F" w14:textId="77777777" w:rsidR="00493B9A" w:rsidRPr="00493B9A" w:rsidRDefault="00493B9A" w:rsidP="00493B9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Composite Reliability</w:t>
            </w:r>
          </w:p>
        </w:tc>
        <w:tc>
          <w:tcPr>
            <w:tcW w:w="0" w:type="auto"/>
            <w:hideMark/>
          </w:tcPr>
          <w:p w14:paraId="4E8495B3" w14:textId="77777777" w:rsidR="00493B9A" w:rsidRPr="00493B9A" w:rsidRDefault="00493B9A" w:rsidP="00493B9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Cronbach Alpha</w:t>
            </w:r>
          </w:p>
        </w:tc>
      </w:tr>
      <w:tr w:rsidR="00493B9A" w:rsidRPr="00493B9A" w14:paraId="6201F53B" w14:textId="77777777" w:rsidTr="00DE1BA3">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0" w:type="auto"/>
            <w:hideMark/>
          </w:tcPr>
          <w:p w14:paraId="12E2A52A"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X1</w:t>
            </w:r>
          </w:p>
        </w:tc>
        <w:tc>
          <w:tcPr>
            <w:tcW w:w="0" w:type="auto"/>
            <w:hideMark/>
          </w:tcPr>
          <w:p w14:paraId="1BE6EE8A"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89</w:t>
            </w:r>
          </w:p>
        </w:tc>
        <w:tc>
          <w:tcPr>
            <w:tcW w:w="0" w:type="auto"/>
            <w:hideMark/>
          </w:tcPr>
          <w:p w14:paraId="0559D30B"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85</w:t>
            </w:r>
          </w:p>
        </w:tc>
      </w:tr>
      <w:tr w:rsidR="00493B9A" w:rsidRPr="00493B9A" w14:paraId="33893D85" w14:textId="77777777" w:rsidTr="00DE1BA3">
        <w:trPr>
          <w:trHeight w:val="337"/>
        </w:trPr>
        <w:tc>
          <w:tcPr>
            <w:cnfStyle w:val="001000000000" w:firstRow="0" w:lastRow="0" w:firstColumn="1" w:lastColumn="0" w:oddVBand="0" w:evenVBand="0" w:oddHBand="0" w:evenHBand="0" w:firstRowFirstColumn="0" w:firstRowLastColumn="0" w:lastRowFirstColumn="0" w:lastRowLastColumn="0"/>
            <w:tcW w:w="0" w:type="auto"/>
            <w:hideMark/>
          </w:tcPr>
          <w:p w14:paraId="0029C708"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X2</w:t>
            </w:r>
          </w:p>
        </w:tc>
        <w:tc>
          <w:tcPr>
            <w:tcW w:w="0" w:type="auto"/>
            <w:hideMark/>
          </w:tcPr>
          <w:p w14:paraId="5DC53547" w14:textId="77777777" w:rsidR="00493B9A" w:rsidRPr="00493B9A" w:rsidRDefault="00493B9A" w:rsidP="00493B9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91</w:t>
            </w:r>
          </w:p>
        </w:tc>
        <w:tc>
          <w:tcPr>
            <w:tcW w:w="0" w:type="auto"/>
            <w:hideMark/>
          </w:tcPr>
          <w:p w14:paraId="7199C78C" w14:textId="77777777" w:rsidR="00493B9A" w:rsidRPr="00493B9A" w:rsidRDefault="00493B9A" w:rsidP="00493B9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88</w:t>
            </w:r>
          </w:p>
        </w:tc>
      </w:tr>
      <w:tr w:rsidR="00493B9A" w:rsidRPr="00493B9A" w14:paraId="484359E6" w14:textId="77777777" w:rsidTr="00DE1BA3">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0" w:type="auto"/>
            <w:hideMark/>
          </w:tcPr>
          <w:p w14:paraId="3309F44E"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Z</w:t>
            </w:r>
          </w:p>
        </w:tc>
        <w:tc>
          <w:tcPr>
            <w:tcW w:w="0" w:type="auto"/>
            <w:hideMark/>
          </w:tcPr>
          <w:p w14:paraId="1FEE17C6"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90</w:t>
            </w:r>
          </w:p>
        </w:tc>
        <w:tc>
          <w:tcPr>
            <w:tcW w:w="0" w:type="auto"/>
            <w:hideMark/>
          </w:tcPr>
          <w:p w14:paraId="0C12CCB1"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86</w:t>
            </w:r>
          </w:p>
        </w:tc>
      </w:tr>
      <w:tr w:rsidR="00493B9A" w:rsidRPr="00493B9A" w14:paraId="67BEAC75" w14:textId="77777777" w:rsidTr="00DE1BA3">
        <w:trPr>
          <w:trHeight w:val="337"/>
        </w:trPr>
        <w:tc>
          <w:tcPr>
            <w:cnfStyle w:val="001000000000" w:firstRow="0" w:lastRow="0" w:firstColumn="1" w:lastColumn="0" w:oddVBand="0" w:evenVBand="0" w:oddHBand="0" w:evenHBand="0" w:firstRowFirstColumn="0" w:firstRowLastColumn="0" w:lastRowFirstColumn="0" w:lastRowLastColumn="0"/>
            <w:tcW w:w="0" w:type="auto"/>
            <w:hideMark/>
          </w:tcPr>
          <w:p w14:paraId="5ADC9DDA"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Y</w:t>
            </w:r>
          </w:p>
        </w:tc>
        <w:tc>
          <w:tcPr>
            <w:tcW w:w="0" w:type="auto"/>
            <w:hideMark/>
          </w:tcPr>
          <w:p w14:paraId="5CA0911B" w14:textId="77777777" w:rsidR="00493B9A" w:rsidRPr="00493B9A" w:rsidRDefault="00493B9A" w:rsidP="00493B9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92</w:t>
            </w:r>
          </w:p>
        </w:tc>
        <w:tc>
          <w:tcPr>
            <w:tcW w:w="0" w:type="auto"/>
            <w:hideMark/>
          </w:tcPr>
          <w:p w14:paraId="16EB9BA4" w14:textId="77777777" w:rsidR="00493B9A" w:rsidRPr="00493B9A" w:rsidRDefault="00493B9A" w:rsidP="00493B9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89</w:t>
            </w:r>
          </w:p>
        </w:tc>
      </w:tr>
    </w:tbl>
    <w:p w14:paraId="18EAE218" w14:textId="77777777" w:rsidR="00493B9A" w:rsidRPr="00493B9A" w:rsidRDefault="00493B9A" w:rsidP="00493B9A">
      <w:pPr>
        <w:spacing w:after="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 xml:space="preserve">Source : Smart PLS Processed data </w:t>
      </w:r>
    </w:p>
    <w:p w14:paraId="05F0612E" w14:textId="77777777" w:rsidR="00493B9A" w:rsidRPr="00493B9A" w:rsidRDefault="00493B9A" w:rsidP="00493B9A">
      <w:pPr>
        <w:spacing w:after="0"/>
        <w:ind w:firstLine="72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 xml:space="preserve">Based on table 3 that the results of the composite reliability test show a value of &gt; 0.6 which means that all variables are declared reliable. </w:t>
      </w:r>
    </w:p>
    <w:p w14:paraId="71CCC67F" w14:textId="77777777" w:rsidR="00493B9A" w:rsidRPr="00493B9A" w:rsidRDefault="00493B9A" w:rsidP="00493B9A">
      <w:pPr>
        <w:spacing w:after="0"/>
        <w:ind w:firstLine="72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 xml:space="preserve">Evaluation of Structural Models (Inner Model) After conducting a model evaluation and obtaining that each construct has met the requirements of Convergent Validity, Discriminant Validity, and Composite Reliability, the next step is to evaluate the structural </w:t>
      </w:r>
    </w:p>
    <w:p w14:paraId="57E7FD75" w14:textId="77777777" w:rsidR="00493B9A" w:rsidRPr="00493B9A" w:rsidRDefault="00493B9A" w:rsidP="00493B9A">
      <w:pPr>
        <w:spacing w:after="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 xml:space="preserve">model R-Square Value </w:t>
      </w:r>
    </w:p>
    <w:p w14:paraId="79F34D23" w14:textId="77777777" w:rsidR="00493B9A" w:rsidRPr="00493B9A" w:rsidRDefault="00493B9A" w:rsidP="00493B9A">
      <w:pPr>
        <w:spacing w:after="0"/>
        <w:ind w:firstLine="72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 xml:space="preserve">Inner models (inner relation, structural model, and substantive theory) describe the relationships between latent variables based on substantive theory. The structural model is evaluated using R-square for dependent constructs. </w:t>
      </w:r>
    </w:p>
    <w:p w14:paraId="05E33D8A" w14:textId="37592FF2" w:rsidR="00493B9A" w:rsidRPr="00493B9A" w:rsidRDefault="00493B9A" w:rsidP="00493B9A">
      <w:pPr>
        <w:spacing w:after="0"/>
        <w:jc w:val="center"/>
        <w:rPr>
          <w:rFonts w:ascii="Times New Roman" w:hAnsi="Times New Roman" w:cs="Times New Roman"/>
          <w:b/>
          <w:bCs/>
          <w:sz w:val="24"/>
          <w:szCs w:val="24"/>
          <w:lang w:val="id-ID" w:eastAsia="id-ID"/>
        </w:rPr>
      </w:pPr>
      <w:r w:rsidRPr="00493B9A">
        <w:rPr>
          <w:rFonts w:ascii="Times New Roman" w:hAnsi="Times New Roman" w:cs="Times New Roman"/>
          <w:b/>
          <w:bCs/>
          <w:sz w:val="24"/>
          <w:szCs w:val="24"/>
          <w:lang w:val="id-ID" w:eastAsia="id-ID"/>
        </w:rPr>
        <w:t>Table 4</w:t>
      </w:r>
      <w:r>
        <w:rPr>
          <w:rFonts w:ascii="Times New Roman" w:hAnsi="Times New Roman" w:cs="Times New Roman"/>
          <w:b/>
          <w:bCs/>
          <w:sz w:val="24"/>
          <w:szCs w:val="24"/>
          <w:lang w:val="id-ID" w:eastAsia="id-ID"/>
        </w:rPr>
        <w:t>.</w:t>
      </w:r>
      <w:r w:rsidRPr="00493B9A">
        <w:rPr>
          <w:rFonts w:ascii="Times New Roman" w:hAnsi="Times New Roman" w:cs="Times New Roman"/>
          <w:b/>
          <w:bCs/>
          <w:sz w:val="24"/>
          <w:szCs w:val="24"/>
          <w:lang w:val="id-ID" w:eastAsia="id-ID"/>
        </w:rPr>
        <w:t xml:space="preserve"> Table R-square</w:t>
      </w:r>
    </w:p>
    <w:tbl>
      <w:tblPr>
        <w:tblStyle w:val="PlainTable24"/>
        <w:tblW w:w="0" w:type="auto"/>
        <w:tblLayout w:type="fixed"/>
        <w:tblLook w:val="01E0" w:firstRow="1" w:lastRow="1" w:firstColumn="1" w:lastColumn="1" w:noHBand="0" w:noVBand="0"/>
      </w:tblPr>
      <w:tblGrid>
        <w:gridCol w:w="4982"/>
        <w:gridCol w:w="3892"/>
      </w:tblGrid>
      <w:tr w:rsidR="00493B9A" w:rsidRPr="00493B9A" w14:paraId="65E63E54" w14:textId="77777777" w:rsidTr="00DE1BA3">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982" w:type="dxa"/>
          </w:tcPr>
          <w:p w14:paraId="79BC9A7D" w14:textId="77777777" w:rsidR="00493B9A" w:rsidRPr="00493B9A" w:rsidRDefault="00493B9A" w:rsidP="00493B9A">
            <w:pPr>
              <w:widowControl w:val="0"/>
              <w:autoSpaceDE w:val="0"/>
              <w:autoSpaceDN w:val="0"/>
              <w:spacing w:line="276" w:lineRule="auto"/>
              <w:rPr>
                <w:rFonts w:ascii="Times New Roman" w:eastAsia="Times New Roman" w:hAnsi="Times New Roman" w:cs="Times New Roman"/>
              </w:rPr>
            </w:pPr>
            <w:bookmarkStart w:id="0" w:name="_Hlk221975218"/>
            <w:r w:rsidRPr="00493B9A">
              <w:rPr>
                <w:rFonts w:ascii="Times New Roman" w:eastAsia="Times New Roman" w:hAnsi="Times New Roman" w:cs="Times New Roman"/>
              </w:rPr>
              <w:t xml:space="preserve">Variabel </w:t>
            </w:r>
          </w:p>
        </w:tc>
        <w:tc>
          <w:tcPr>
            <w:cnfStyle w:val="000100000000" w:firstRow="0" w:lastRow="0" w:firstColumn="0" w:lastColumn="1" w:oddVBand="0" w:evenVBand="0" w:oddHBand="0" w:evenHBand="0" w:firstRowFirstColumn="0" w:firstRowLastColumn="0" w:lastRowFirstColumn="0" w:lastRowLastColumn="0"/>
            <w:tcW w:w="3892" w:type="dxa"/>
          </w:tcPr>
          <w:p w14:paraId="537FB8ED" w14:textId="77777777" w:rsidR="00493B9A" w:rsidRPr="00493B9A" w:rsidRDefault="00493B9A" w:rsidP="00493B9A">
            <w:pPr>
              <w:widowControl w:val="0"/>
              <w:autoSpaceDE w:val="0"/>
              <w:autoSpaceDN w:val="0"/>
              <w:spacing w:line="276" w:lineRule="auto"/>
              <w:ind w:left="6"/>
              <w:jc w:val="center"/>
              <w:rPr>
                <w:rFonts w:ascii="Times New Roman" w:eastAsia="Times New Roman" w:hAnsi="Times New Roman" w:cs="Times New Roman"/>
              </w:rPr>
            </w:pPr>
            <w:r w:rsidRPr="00493B9A">
              <w:rPr>
                <w:rFonts w:ascii="Times New Roman" w:eastAsia="Times New Roman" w:hAnsi="Times New Roman" w:cs="Times New Roman"/>
              </w:rPr>
              <w:t xml:space="preserve">R </w:t>
            </w:r>
            <w:r w:rsidRPr="00493B9A">
              <w:rPr>
                <w:rFonts w:ascii="Times New Roman" w:eastAsia="Times New Roman" w:hAnsi="Times New Roman" w:cs="Times New Roman"/>
                <w:spacing w:val="-2"/>
              </w:rPr>
              <w:t>Square</w:t>
            </w:r>
          </w:p>
        </w:tc>
      </w:tr>
      <w:tr w:rsidR="00493B9A" w:rsidRPr="00493B9A" w14:paraId="5402DFFF" w14:textId="77777777" w:rsidTr="00DE1BA3">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4982" w:type="dxa"/>
          </w:tcPr>
          <w:p w14:paraId="4CF1FB60" w14:textId="77777777" w:rsidR="00493B9A" w:rsidRPr="00493B9A" w:rsidRDefault="00493B9A" w:rsidP="00493B9A">
            <w:pPr>
              <w:widowControl w:val="0"/>
              <w:autoSpaceDE w:val="0"/>
              <w:autoSpaceDN w:val="0"/>
              <w:spacing w:line="276" w:lineRule="auto"/>
              <w:ind w:left="111"/>
              <w:rPr>
                <w:rFonts w:ascii="Times New Roman" w:eastAsia="Times New Roman" w:hAnsi="Times New Roman" w:cs="Times New Roman"/>
              </w:rPr>
            </w:pPr>
            <w:r w:rsidRPr="00493B9A">
              <w:rPr>
                <w:rFonts w:ascii="Times New Roman" w:eastAsia="Times New Roman" w:hAnsi="Times New Roman" w:cs="Times New Roman"/>
              </w:rPr>
              <w:t>Resiliensi (Z)</w:t>
            </w:r>
          </w:p>
        </w:tc>
        <w:tc>
          <w:tcPr>
            <w:cnfStyle w:val="000100000000" w:firstRow="0" w:lastRow="0" w:firstColumn="0" w:lastColumn="1" w:oddVBand="0" w:evenVBand="0" w:oddHBand="0" w:evenHBand="0" w:firstRowFirstColumn="0" w:firstRowLastColumn="0" w:lastRowFirstColumn="0" w:lastRowLastColumn="0"/>
            <w:tcW w:w="3892" w:type="dxa"/>
          </w:tcPr>
          <w:p w14:paraId="7A456A10" w14:textId="77777777" w:rsidR="00493B9A" w:rsidRPr="00493B9A" w:rsidRDefault="00493B9A" w:rsidP="00493B9A">
            <w:pPr>
              <w:widowControl w:val="0"/>
              <w:autoSpaceDE w:val="0"/>
              <w:autoSpaceDN w:val="0"/>
              <w:spacing w:line="276" w:lineRule="auto"/>
              <w:ind w:left="6" w:right="2"/>
              <w:jc w:val="center"/>
              <w:rPr>
                <w:rFonts w:ascii="Times New Roman" w:eastAsia="Times New Roman" w:hAnsi="Times New Roman" w:cs="Times New Roman"/>
              </w:rPr>
            </w:pPr>
            <w:r w:rsidRPr="00493B9A">
              <w:rPr>
                <w:rFonts w:ascii="Times New Roman" w:eastAsia="Times New Roman" w:hAnsi="Times New Roman" w:cs="Times New Roman"/>
                <w:spacing w:val="-2"/>
              </w:rPr>
              <w:t>0.554</w:t>
            </w:r>
          </w:p>
        </w:tc>
      </w:tr>
      <w:tr w:rsidR="00493B9A" w:rsidRPr="00493B9A" w14:paraId="49E55DFB" w14:textId="77777777" w:rsidTr="00DE1BA3">
        <w:trPr>
          <w:cnfStyle w:val="010000000000" w:firstRow="0" w:lastRow="1"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982" w:type="dxa"/>
          </w:tcPr>
          <w:p w14:paraId="0D5820F7" w14:textId="77777777" w:rsidR="00493B9A" w:rsidRPr="00493B9A" w:rsidRDefault="00493B9A" w:rsidP="00493B9A">
            <w:pPr>
              <w:widowControl w:val="0"/>
              <w:autoSpaceDE w:val="0"/>
              <w:autoSpaceDN w:val="0"/>
              <w:spacing w:line="276" w:lineRule="auto"/>
              <w:ind w:left="111"/>
              <w:rPr>
                <w:rFonts w:ascii="Times New Roman" w:eastAsia="Times New Roman" w:hAnsi="Times New Roman" w:cs="Times New Roman"/>
              </w:rPr>
            </w:pPr>
            <w:r w:rsidRPr="00493B9A">
              <w:rPr>
                <w:rFonts w:ascii="Times New Roman" w:eastAsia="Times New Roman" w:hAnsi="Times New Roman" w:cs="Times New Roman"/>
              </w:rPr>
              <w:t>Turnover Intention (Y)</w:t>
            </w:r>
          </w:p>
        </w:tc>
        <w:tc>
          <w:tcPr>
            <w:cnfStyle w:val="000100000000" w:firstRow="0" w:lastRow="0" w:firstColumn="0" w:lastColumn="1" w:oddVBand="0" w:evenVBand="0" w:oddHBand="0" w:evenHBand="0" w:firstRowFirstColumn="0" w:firstRowLastColumn="0" w:lastRowFirstColumn="0" w:lastRowLastColumn="0"/>
            <w:tcW w:w="3892" w:type="dxa"/>
          </w:tcPr>
          <w:p w14:paraId="08F569B8" w14:textId="77777777" w:rsidR="00493B9A" w:rsidRPr="00493B9A" w:rsidRDefault="00493B9A" w:rsidP="00493B9A">
            <w:pPr>
              <w:widowControl w:val="0"/>
              <w:autoSpaceDE w:val="0"/>
              <w:autoSpaceDN w:val="0"/>
              <w:spacing w:line="276" w:lineRule="auto"/>
              <w:ind w:left="6" w:right="2"/>
              <w:jc w:val="center"/>
              <w:rPr>
                <w:rFonts w:ascii="Times New Roman" w:eastAsia="Times New Roman" w:hAnsi="Times New Roman" w:cs="Times New Roman"/>
              </w:rPr>
            </w:pPr>
            <w:r w:rsidRPr="00493B9A">
              <w:rPr>
                <w:rFonts w:ascii="Times New Roman" w:eastAsia="Times New Roman" w:hAnsi="Times New Roman" w:cs="Times New Roman"/>
                <w:spacing w:val="-2"/>
              </w:rPr>
              <w:t>0.504</w:t>
            </w:r>
          </w:p>
        </w:tc>
      </w:tr>
    </w:tbl>
    <w:bookmarkEnd w:id="0"/>
    <w:p w14:paraId="7F53517A" w14:textId="77777777" w:rsidR="00493B9A" w:rsidRPr="00493B9A" w:rsidRDefault="00493B9A" w:rsidP="00493B9A">
      <w:pPr>
        <w:spacing w:after="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 xml:space="preserve">Source: Smart PLS Processed data </w:t>
      </w:r>
    </w:p>
    <w:p w14:paraId="3A69B9B8" w14:textId="77777777" w:rsidR="00493B9A" w:rsidRPr="00493B9A" w:rsidRDefault="00493B9A" w:rsidP="00493B9A">
      <w:pPr>
        <w:spacing w:after="0"/>
        <w:ind w:firstLine="72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 xml:space="preserve">From table 4.the R-sqare value for the Turnover Intention (Y) variable is 0.554 (55.4%), this value can be explained by 55.4% while the remaining 44.6% is explained by other variables outside the model. The R-square value of the Turnover Intention (Y) variable is 0.504 (50.4%), which can be explained by factors in the Resilience variable (Z) of 50.4% while the remaining 49.6% is explained by other variables outside the model </w:t>
      </w:r>
    </w:p>
    <w:p w14:paraId="0506A030" w14:textId="77777777" w:rsidR="00493B9A" w:rsidRPr="00493B9A" w:rsidRDefault="00493B9A" w:rsidP="00493B9A">
      <w:pPr>
        <w:spacing w:after="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Hypothesis Test</w:t>
      </w:r>
    </w:p>
    <w:p w14:paraId="6A3C0AD5" w14:textId="77777777" w:rsidR="00493B9A" w:rsidRPr="00493B9A" w:rsidRDefault="00493B9A" w:rsidP="00493B9A">
      <w:pPr>
        <w:spacing w:after="0"/>
        <w:ind w:firstLine="72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 xml:space="preserve">This hypothesis test is based on the results of Partial Least Square (PLS) analysis by conducting a Boostrap test. using a confidence level of 95% (alpha 5%) and a T-statistic with a T-table (1.96). </w:t>
      </w:r>
    </w:p>
    <w:p w14:paraId="1C786C77" w14:textId="7391225D" w:rsidR="00493B9A" w:rsidRPr="00493B9A" w:rsidRDefault="00493B9A" w:rsidP="00493B9A">
      <w:pPr>
        <w:spacing w:after="0"/>
        <w:jc w:val="center"/>
        <w:rPr>
          <w:rFonts w:ascii="Times New Roman" w:hAnsi="Times New Roman" w:cs="Times New Roman"/>
          <w:b/>
          <w:bCs/>
          <w:sz w:val="24"/>
          <w:szCs w:val="24"/>
          <w:lang w:val="id-ID" w:eastAsia="id-ID"/>
        </w:rPr>
      </w:pPr>
      <w:r w:rsidRPr="00493B9A">
        <w:rPr>
          <w:rFonts w:ascii="Times New Roman" w:hAnsi="Times New Roman" w:cs="Times New Roman"/>
          <w:b/>
          <w:bCs/>
          <w:sz w:val="24"/>
          <w:szCs w:val="24"/>
          <w:lang w:val="id-ID" w:eastAsia="id-ID"/>
        </w:rPr>
        <w:t>Table 5</w:t>
      </w:r>
      <w:r>
        <w:rPr>
          <w:rFonts w:ascii="Times New Roman" w:hAnsi="Times New Roman" w:cs="Times New Roman"/>
          <w:b/>
          <w:bCs/>
          <w:sz w:val="24"/>
          <w:szCs w:val="24"/>
          <w:lang w:val="id-ID" w:eastAsia="id-ID"/>
        </w:rPr>
        <w:t>.</w:t>
      </w:r>
      <w:r w:rsidRPr="00493B9A">
        <w:rPr>
          <w:rFonts w:ascii="Times New Roman" w:hAnsi="Times New Roman" w:cs="Times New Roman"/>
          <w:b/>
          <w:bCs/>
          <w:sz w:val="24"/>
          <w:szCs w:val="24"/>
          <w:lang w:val="id-ID" w:eastAsia="id-ID"/>
        </w:rPr>
        <w:t xml:space="preserve"> Path Coefficient Table</w:t>
      </w:r>
    </w:p>
    <w:tbl>
      <w:tblPr>
        <w:tblStyle w:val="PlainTable24"/>
        <w:tblW w:w="8975" w:type="dxa"/>
        <w:tblLook w:val="04A0" w:firstRow="1" w:lastRow="0" w:firstColumn="1" w:lastColumn="0" w:noHBand="0" w:noVBand="1"/>
      </w:tblPr>
      <w:tblGrid>
        <w:gridCol w:w="2073"/>
        <w:gridCol w:w="1727"/>
        <w:gridCol w:w="1891"/>
        <w:gridCol w:w="1499"/>
        <w:gridCol w:w="1785"/>
      </w:tblGrid>
      <w:tr w:rsidR="00493B9A" w:rsidRPr="00493B9A" w14:paraId="2F372787" w14:textId="77777777" w:rsidTr="00DE1BA3">
        <w:trPr>
          <w:cnfStyle w:val="100000000000" w:firstRow="1" w:lastRow="0" w:firstColumn="0" w:lastColumn="0" w:oddVBand="0" w:evenVBand="0" w:oddHBand="0"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0" w:type="auto"/>
            <w:hideMark/>
          </w:tcPr>
          <w:p w14:paraId="52E5D7F6"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Correlation</w:t>
            </w:r>
          </w:p>
        </w:tc>
        <w:tc>
          <w:tcPr>
            <w:tcW w:w="0" w:type="auto"/>
            <w:hideMark/>
          </w:tcPr>
          <w:p w14:paraId="569AE430" w14:textId="77777777" w:rsidR="00493B9A" w:rsidRPr="00493B9A" w:rsidRDefault="00493B9A" w:rsidP="00493B9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Koefisien</w:t>
            </w:r>
          </w:p>
        </w:tc>
        <w:tc>
          <w:tcPr>
            <w:tcW w:w="0" w:type="auto"/>
            <w:hideMark/>
          </w:tcPr>
          <w:p w14:paraId="0F30EDE4" w14:textId="77777777" w:rsidR="00493B9A" w:rsidRPr="00493B9A" w:rsidRDefault="00493B9A" w:rsidP="00493B9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T-Statistik</w:t>
            </w:r>
          </w:p>
        </w:tc>
        <w:tc>
          <w:tcPr>
            <w:tcW w:w="0" w:type="auto"/>
            <w:hideMark/>
          </w:tcPr>
          <w:p w14:paraId="6322FF3F" w14:textId="77777777" w:rsidR="00493B9A" w:rsidRPr="00493B9A" w:rsidRDefault="00493B9A" w:rsidP="00493B9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P-Value</w:t>
            </w:r>
          </w:p>
        </w:tc>
        <w:tc>
          <w:tcPr>
            <w:tcW w:w="0" w:type="auto"/>
            <w:hideMark/>
          </w:tcPr>
          <w:p w14:paraId="50A6EF4C" w14:textId="77777777" w:rsidR="00493B9A" w:rsidRPr="00493B9A" w:rsidRDefault="00493B9A" w:rsidP="00493B9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Remarks</w:t>
            </w:r>
          </w:p>
        </w:tc>
      </w:tr>
      <w:tr w:rsidR="00493B9A" w:rsidRPr="00493B9A" w14:paraId="4D939340" w14:textId="77777777" w:rsidTr="00DE1BA3">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hideMark/>
          </w:tcPr>
          <w:p w14:paraId="71F4359D"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X1 → Y</w:t>
            </w:r>
          </w:p>
        </w:tc>
        <w:tc>
          <w:tcPr>
            <w:tcW w:w="0" w:type="auto"/>
            <w:hideMark/>
          </w:tcPr>
          <w:p w14:paraId="40B9C47E"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32</w:t>
            </w:r>
          </w:p>
        </w:tc>
        <w:tc>
          <w:tcPr>
            <w:tcW w:w="0" w:type="auto"/>
            <w:hideMark/>
          </w:tcPr>
          <w:p w14:paraId="31B3E460"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4,85</w:t>
            </w:r>
          </w:p>
        </w:tc>
        <w:tc>
          <w:tcPr>
            <w:tcW w:w="0" w:type="auto"/>
            <w:hideMark/>
          </w:tcPr>
          <w:p w14:paraId="5D4CFF1B"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000</w:t>
            </w:r>
          </w:p>
        </w:tc>
        <w:tc>
          <w:tcPr>
            <w:tcW w:w="0" w:type="auto"/>
            <w:hideMark/>
          </w:tcPr>
          <w:p w14:paraId="6DE38C8B"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Signifikan</w:t>
            </w:r>
          </w:p>
        </w:tc>
      </w:tr>
      <w:tr w:rsidR="00493B9A" w:rsidRPr="00493B9A" w14:paraId="4DC142E9" w14:textId="77777777" w:rsidTr="00DE1BA3">
        <w:trPr>
          <w:trHeight w:val="348"/>
        </w:trPr>
        <w:tc>
          <w:tcPr>
            <w:cnfStyle w:val="001000000000" w:firstRow="0" w:lastRow="0" w:firstColumn="1" w:lastColumn="0" w:oddVBand="0" w:evenVBand="0" w:oddHBand="0" w:evenHBand="0" w:firstRowFirstColumn="0" w:firstRowLastColumn="0" w:lastRowFirstColumn="0" w:lastRowLastColumn="0"/>
            <w:tcW w:w="0" w:type="auto"/>
            <w:hideMark/>
          </w:tcPr>
          <w:p w14:paraId="3184E7AD"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X2 → Y</w:t>
            </w:r>
          </w:p>
        </w:tc>
        <w:tc>
          <w:tcPr>
            <w:tcW w:w="0" w:type="auto"/>
            <w:hideMark/>
          </w:tcPr>
          <w:p w14:paraId="52B8A120" w14:textId="77777777" w:rsidR="00493B9A" w:rsidRPr="00493B9A" w:rsidRDefault="00493B9A" w:rsidP="00493B9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41</w:t>
            </w:r>
          </w:p>
        </w:tc>
        <w:tc>
          <w:tcPr>
            <w:tcW w:w="0" w:type="auto"/>
            <w:hideMark/>
          </w:tcPr>
          <w:p w14:paraId="100A3B32" w14:textId="77777777" w:rsidR="00493B9A" w:rsidRPr="00493B9A" w:rsidRDefault="00493B9A" w:rsidP="00493B9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6,12</w:t>
            </w:r>
          </w:p>
        </w:tc>
        <w:tc>
          <w:tcPr>
            <w:tcW w:w="0" w:type="auto"/>
            <w:hideMark/>
          </w:tcPr>
          <w:p w14:paraId="738D9639" w14:textId="77777777" w:rsidR="00493B9A" w:rsidRPr="00493B9A" w:rsidRDefault="00493B9A" w:rsidP="00493B9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000</w:t>
            </w:r>
          </w:p>
        </w:tc>
        <w:tc>
          <w:tcPr>
            <w:tcW w:w="0" w:type="auto"/>
            <w:hideMark/>
          </w:tcPr>
          <w:p w14:paraId="19C8F73B" w14:textId="77777777" w:rsidR="00493B9A" w:rsidRPr="00493B9A" w:rsidRDefault="00493B9A" w:rsidP="00493B9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Signifikan</w:t>
            </w:r>
          </w:p>
        </w:tc>
      </w:tr>
      <w:tr w:rsidR="00493B9A" w:rsidRPr="00493B9A" w14:paraId="0F4F25D3" w14:textId="77777777" w:rsidTr="00DE1BA3">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0" w:type="auto"/>
            <w:hideMark/>
          </w:tcPr>
          <w:p w14:paraId="0A30D27E"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Z → Y</w:t>
            </w:r>
          </w:p>
        </w:tc>
        <w:tc>
          <w:tcPr>
            <w:tcW w:w="0" w:type="auto"/>
            <w:hideMark/>
          </w:tcPr>
          <w:p w14:paraId="0E07EA31"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28</w:t>
            </w:r>
          </w:p>
        </w:tc>
        <w:tc>
          <w:tcPr>
            <w:tcW w:w="0" w:type="auto"/>
            <w:hideMark/>
          </w:tcPr>
          <w:p w14:paraId="60B0190A"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3,94</w:t>
            </w:r>
          </w:p>
        </w:tc>
        <w:tc>
          <w:tcPr>
            <w:tcW w:w="0" w:type="auto"/>
            <w:hideMark/>
          </w:tcPr>
          <w:p w14:paraId="5EBD7A29"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000</w:t>
            </w:r>
          </w:p>
        </w:tc>
        <w:tc>
          <w:tcPr>
            <w:tcW w:w="0" w:type="auto"/>
            <w:hideMark/>
          </w:tcPr>
          <w:p w14:paraId="26045575"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Signifikan</w:t>
            </w:r>
          </w:p>
        </w:tc>
      </w:tr>
      <w:tr w:rsidR="00493B9A" w:rsidRPr="00493B9A" w14:paraId="40105EFC" w14:textId="77777777" w:rsidTr="00DE1BA3">
        <w:trPr>
          <w:trHeight w:val="359"/>
        </w:trPr>
        <w:tc>
          <w:tcPr>
            <w:cnfStyle w:val="001000000000" w:firstRow="0" w:lastRow="0" w:firstColumn="1" w:lastColumn="0" w:oddVBand="0" w:evenVBand="0" w:oddHBand="0" w:evenHBand="0" w:firstRowFirstColumn="0" w:firstRowLastColumn="0" w:lastRowFirstColumn="0" w:lastRowLastColumn="0"/>
            <w:tcW w:w="0" w:type="auto"/>
            <w:hideMark/>
          </w:tcPr>
          <w:p w14:paraId="6A6ACB98"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X1*Z → Y</w:t>
            </w:r>
          </w:p>
        </w:tc>
        <w:tc>
          <w:tcPr>
            <w:tcW w:w="0" w:type="auto"/>
            <w:hideMark/>
          </w:tcPr>
          <w:p w14:paraId="1E116C0C" w14:textId="77777777" w:rsidR="00493B9A" w:rsidRPr="00493B9A" w:rsidRDefault="00493B9A" w:rsidP="00493B9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15</w:t>
            </w:r>
          </w:p>
        </w:tc>
        <w:tc>
          <w:tcPr>
            <w:tcW w:w="0" w:type="auto"/>
            <w:hideMark/>
          </w:tcPr>
          <w:p w14:paraId="1D6ADC6E" w14:textId="77777777" w:rsidR="00493B9A" w:rsidRPr="00493B9A" w:rsidRDefault="00493B9A" w:rsidP="00493B9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2,45</w:t>
            </w:r>
          </w:p>
        </w:tc>
        <w:tc>
          <w:tcPr>
            <w:tcW w:w="0" w:type="auto"/>
            <w:hideMark/>
          </w:tcPr>
          <w:p w14:paraId="27973A29" w14:textId="77777777" w:rsidR="00493B9A" w:rsidRPr="00493B9A" w:rsidRDefault="00493B9A" w:rsidP="00493B9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015</w:t>
            </w:r>
          </w:p>
        </w:tc>
        <w:tc>
          <w:tcPr>
            <w:tcW w:w="0" w:type="auto"/>
            <w:hideMark/>
          </w:tcPr>
          <w:p w14:paraId="6F9EF455" w14:textId="77777777" w:rsidR="00493B9A" w:rsidRPr="00493B9A" w:rsidRDefault="00493B9A" w:rsidP="00493B9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Signifikan</w:t>
            </w:r>
          </w:p>
        </w:tc>
      </w:tr>
      <w:tr w:rsidR="00493B9A" w:rsidRPr="00493B9A" w14:paraId="3DCD2A1F" w14:textId="77777777" w:rsidTr="00DE1BA3">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0" w:type="auto"/>
            <w:hideMark/>
          </w:tcPr>
          <w:p w14:paraId="4F18B7FF" w14:textId="77777777" w:rsidR="00493B9A" w:rsidRPr="00493B9A" w:rsidRDefault="00493B9A" w:rsidP="00493B9A">
            <w:pPr>
              <w:spacing w:line="276" w:lineRule="auto"/>
              <w:jc w:val="both"/>
              <w:rPr>
                <w:rFonts w:ascii="Times New Roman" w:hAnsi="Times New Roman" w:cs="Times New Roman"/>
              </w:rPr>
            </w:pPr>
            <w:r w:rsidRPr="00493B9A">
              <w:rPr>
                <w:rFonts w:ascii="Times New Roman" w:hAnsi="Times New Roman" w:cs="Times New Roman"/>
              </w:rPr>
              <w:t>X2*Z → Y</w:t>
            </w:r>
          </w:p>
        </w:tc>
        <w:tc>
          <w:tcPr>
            <w:tcW w:w="0" w:type="auto"/>
            <w:hideMark/>
          </w:tcPr>
          <w:p w14:paraId="0257924C"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18</w:t>
            </w:r>
          </w:p>
        </w:tc>
        <w:tc>
          <w:tcPr>
            <w:tcW w:w="0" w:type="auto"/>
            <w:hideMark/>
          </w:tcPr>
          <w:p w14:paraId="74942D38"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2,88</w:t>
            </w:r>
          </w:p>
        </w:tc>
        <w:tc>
          <w:tcPr>
            <w:tcW w:w="0" w:type="auto"/>
            <w:hideMark/>
          </w:tcPr>
          <w:p w14:paraId="7397C5B6"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0,004</w:t>
            </w:r>
          </w:p>
        </w:tc>
        <w:tc>
          <w:tcPr>
            <w:tcW w:w="0" w:type="auto"/>
            <w:hideMark/>
          </w:tcPr>
          <w:p w14:paraId="2088DE84" w14:textId="77777777" w:rsidR="00493B9A" w:rsidRPr="00493B9A" w:rsidRDefault="00493B9A" w:rsidP="00493B9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93B9A">
              <w:rPr>
                <w:rFonts w:ascii="Times New Roman" w:hAnsi="Times New Roman" w:cs="Times New Roman"/>
              </w:rPr>
              <w:t>Signifikan</w:t>
            </w:r>
          </w:p>
        </w:tc>
      </w:tr>
    </w:tbl>
    <w:p w14:paraId="02D5BBA3" w14:textId="77777777" w:rsidR="00493B9A" w:rsidRPr="00493B9A" w:rsidRDefault="00493B9A" w:rsidP="00493B9A">
      <w:pPr>
        <w:spacing w:after="0"/>
        <w:jc w:val="both"/>
        <w:rPr>
          <w:rFonts w:ascii="Times New Roman" w:hAnsi="Times New Roman" w:cs="Times New Roman"/>
          <w:sz w:val="24"/>
          <w:szCs w:val="24"/>
          <w:lang w:val="id-ID" w:eastAsia="id-ID"/>
        </w:rPr>
      </w:pPr>
      <w:r w:rsidRPr="00493B9A">
        <w:rPr>
          <w:rFonts w:ascii="Times New Roman" w:hAnsi="Times New Roman" w:cs="Times New Roman"/>
          <w:sz w:val="24"/>
          <w:szCs w:val="24"/>
          <w:lang w:val="id-ID" w:eastAsia="id-ID"/>
        </w:rPr>
        <w:t xml:space="preserve">Source: Smart PLS Processed data </w:t>
      </w:r>
    </w:p>
    <w:p w14:paraId="2A08EA29" w14:textId="77777777" w:rsidR="007D745D" w:rsidRDefault="007D745D" w:rsidP="007D745D">
      <w:pPr>
        <w:tabs>
          <w:tab w:val="left" w:pos="567"/>
        </w:tabs>
        <w:spacing w:after="0"/>
        <w:jc w:val="both"/>
        <w:rPr>
          <w:rFonts w:ascii="Times New Roman" w:hAnsi="Times New Roman" w:cs="Times New Roman"/>
          <w:spacing w:val="-2"/>
          <w:sz w:val="24"/>
          <w:szCs w:val="24"/>
          <w:lang w:val="id-ID" w:eastAsia="id-ID"/>
        </w:rPr>
      </w:pPr>
      <w:r>
        <w:rPr>
          <w:rFonts w:ascii="Times New Roman" w:hAnsi="Times New Roman" w:cs="Times New Roman"/>
          <w:spacing w:val="-2"/>
          <w:sz w:val="24"/>
          <w:szCs w:val="24"/>
          <w:lang w:val="id-ID" w:eastAsia="id-ID"/>
        </w:rPr>
        <w:lastRenderedPageBreak/>
        <w:tab/>
      </w:r>
      <w:r w:rsidR="00493B9A" w:rsidRPr="00493B9A">
        <w:rPr>
          <w:rFonts w:ascii="Times New Roman" w:hAnsi="Times New Roman" w:cs="Times New Roman"/>
          <w:spacing w:val="-2"/>
          <w:sz w:val="24"/>
          <w:szCs w:val="24"/>
          <w:lang w:val="id-ID" w:eastAsia="id-ID"/>
        </w:rPr>
        <w:t xml:space="preserve">The first hypothesis is that Work Life Balance (X1) has a significant influence on the Turnover Intention (Y) variable. The destination image variable has a t-statistical value of -0.32 and a p-value of 0.000. The t-statistical value of the destination image is above the t-table value of 1.96 (4.85 &gt;1.96), with a p-value of 0.000 &lt; 0.05 so that the hypothesis is accepted. </w:t>
      </w:r>
    </w:p>
    <w:p w14:paraId="71834CB1" w14:textId="51F01A2D" w:rsidR="007D745D" w:rsidRDefault="007D745D" w:rsidP="007D745D">
      <w:pPr>
        <w:tabs>
          <w:tab w:val="left" w:pos="567"/>
        </w:tabs>
        <w:spacing w:after="0"/>
        <w:jc w:val="both"/>
        <w:rPr>
          <w:rFonts w:ascii="Times New Roman" w:hAnsi="Times New Roman" w:cs="Times New Roman"/>
          <w:spacing w:val="-2"/>
          <w:sz w:val="24"/>
          <w:szCs w:val="24"/>
          <w:lang w:val="id-ID" w:eastAsia="id-ID"/>
        </w:rPr>
      </w:pPr>
      <w:r>
        <w:rPr>
          <w:rFonts w:ascii="Times New Roman" w:hAnsi="Times New Roman" w:cs="Times New Roman"/>
          <w:spacing w:val="-2"/>
          <w:sz w:val="24"/>
          <w:szCs w:val="24"/>
          <w:lang w:val="id-ID" w:eastAsia="id-ID"/>
        </w:rPr>
        <w:tab/>
      </w:r>
      <w:r w:rsidR="00493B9A" w:rsidRPr="00493B9A">
        <w:rPr>
          <w:rFonts w:ascii="Times New Roman" w:hAnsi="Times New Roman" w:cs="Times New Roman"/>
          <w:spacing w:val="-2"/>
          <w:sz w:val="24"/>
          <w:szCs w:val="24"/>
          <w:lang w:val="id-ID" w:eastAsia="id-ID"/>
        </w:rPr>
        <w:t>The second hypothesis is that Job Satisfaction (X2) has a significant influence on the Turnover Intention (Y) variable. The destination image variable has a t-statistical value of -0.41 and a p-value of 0.000. The t-value of the destination image statistics is above the t-table value of 1.96 (6.12 &gt; 1.96), with a p-value of 0.000 &lt; 0.05 so that the hypothesis Accepted</w:t>
      </w:r>
      <w:r>
        <w:rPr>
          <w:rFonts w:ascii="Times New Roman" w:hAnsi="Times New Roman" w:cs="Times New Roman"/>
          <w:spacing w:val="-2"/>
          <w:sz w:val="24"/>
          <w:szCs w:val="24"/>
          <w:lang w:val="id-ID" w:eastAsia="id-ID"/>
        </w:rPr>
        <w:t>.</w:t>
      </w:r>
    </w:p>
    <w:p w14:paraId="4524F345" w14:textId="77777777" w:rsidR="007D745D" w:rsidRDefault="007D745D" w:rsidP="007D745D">
      <w:pPr>
        <w:tabs>
          <w:tab w:val="left" w:pos="567"/>
        </w:tabs>
        <w:spacing w:after="0"/>
        <w:jc w:val="both"/>
        <w:rPr>
          <w:rFonts w:ascii="Times New Roman" w:hAnsi="Times New Roman" w:cs="Times New Roman"/>
          <w:spacing w:val="-2"/>
          <w:sz w:val="24"/>
          <w:szCs w:val="24"/>
          <w:lang w:val="id-ID" w:eastAsia="id-ID"/>
        </w:rPr>
      </w:pPr>
      <w:r>
        <w:rPr>
          <w:rFonts w:ascii="Times New Roman" w:hAnsi="Times New Roman" w:cs="Times New Roman"/>
          <w:spacing w:val="-2"/>
          <w:sz w:val="24"/>
          <w:szCs w:val="24"/>
          <w:lang w:val="id-ID" w:eastAsia="id-ID"/>
        </w:rPr>
        <w:tab/>
      </w:r>
      <w:r w:rsidR="00493B9A" w:rsidRPr="00493B9A">
        <w:rPr>
          <w:rFonts w:ascii="Times New Roman" w:hAnsi="Times New Roman" w:cs="Times New Roman"/>
          <w:spacing w:val="-2"/>
          <w:sz w:val="24"/>
          <w:szCs w:val="24"/>
          <w:lang w:val="id-ID" w:eastAsia="id-ID"/>
        </w:rPr>
        <w:t xml:space="preserve">The third hypothesis can be found that the relationship between Work Life Balance (X1) and Turnover Intention (Y) mediated by the Resilience variable (Z) is negative (-0.15), with p-values (0.015), with statistical values (5.45&gt; 1.960). </w:t>
      </w:r>
    </w:p>
    <w:p w14:paraId="315D7949" w14:textId="3595882A" w:rsidR="00493B9A" w:rsidRPr="00493B9A" w:rsidRDefault="007D745D" w:rsidP="007D745D">
      <w:pPr>
        <w:tabs>
          <w:tab w:val="left" w:pos="567"/>
        </w:tabs>
        <w:spacing w:after="0"/>
        <w:jc w:val="both"/>
        <w:rPr>
          <w:rFonts w:ascii="Times New Roman" w:hAnsi="Times New Roman" w:cs="Times New Roman"/>
          <w:spacing w:val="-2"/>
          <w:sz w:val="24"/>
          <w:szCs w:val="24"/>
          <w:lang w:val="id-ID" w:eastAsia="id-ID"/>
        </w:rPr>
      </w:pPr>
      <w:r>
        <w:rPr>
          <w:rFonts w:ascii="Times New Roman" w:hAnsi="Times New Roman" w:cs="Times New Roman"/>
          <w:spacing w:val="-2"/>
          <w:sz w:val="24"/>
          <w:szCs w:val="24"/>
          <w:lang w:val="id-ID" w:eastAsia="id-ID"/>
        </w:rPr>
        <w:tab/>
      </w:r>
      <w:r w:rsidR="00493B9A" w:rsidRPr="00493B9A">
        <w:rPr>
          <w:rFonts w:ascii="Times New Roman" w:hAnsi="Times New Roman" w:cs="Times New Roman"/>
          <w:spacing w:val="-2"/>
          <w:sz w:val="24"/>
          <w:szCs w:val="24"/>
          <w:lang w:val="id-ID" w:eastAsia="id-ID"/>
        </w:rPr>
        <w:t>Hypothesis four can be found that the relationship between Job Satisfaction (X2) and Turnover Intention (Y) mediated by the Resilience variable (Z) is negative (-0.18), with p-values (0.015), with statistical values (2.88&gt;1.960).</w:t>
      </w:r>
    </w:p>
    <w:p w14:paraId="6A02C5CD" w14:textId="77777777" w:rsidR="00493B9A" w:rsidRPr="00493B9A" w:rsidRDefault="00493B9A" w:rsidP="00493B9A">
      <w:pPr>
        <w:pStyle w:val="ListParagraph"/>
        <w:numPr>
          <w:ilvl w:val="0"/>
          <w:numId w:val="550"/>
        </w:numPr>
        <w:spacing w:after="0"/>
        <w:jc w:val="both"/>
        <w:rPr>
          <w:rFonts w:ascii="Times New Roman" w:hAnsi="Times New Roman" w:cs="Times New Roman"/>
          <w:b/>
          <w:bCs/>
          <w:sz w:val="24"/>
          <w:szCs w:val="24"/>
          <w:lang w:val="id-ID" w:eastAsia="id-ID"/>
        </w:rPr>
      </w:pPr>
      <w:r w:rsidRPr="00493B9A">
        <w:rPr>
          <w:rFonts w:ascii="Times New Roman" w:hAnsi="Times New Roman" w:cs="Times New Roman"/>
          <w:b/>
          <w:bCs/>
          <w:sz w:val="24"/>
          <w:szCs w:val="24"/>
          <w:lang w:val="id-ID" w:eastAsia="id-ID"/>
        </w:rPr>
        <w:t xml:space="preserve">Discussion </w:t>
      </w:r>
    </w:p>
    <w:p w14:paraId="076B32FA" w14:textId="77777777" w:rsidR="00493B9A" w:rsidRPr="00493B9A" w:rsidRDefault="00493B9A" w:rsidP="00493B9A">
      <w:pPr>
        <w:pStyle w:val="ListParagraph"/>
        <w:numPr>
          <w:ilvl w:val="0"/>
          <w:numId w:val="551"/>
        </w:numPr>
        <w:spacing w:after="0"/>
        <w:ind w:left="426"/>
        <w:jc w:val="both"/>
        <w:rPr>
          <w:rFonts w:ascii="Times New Roman" w:hAnsi="Times New Roman" w:cs="Times New Roman"/>
          <w:b/>
          <w:bCs/>
          <w:sz w:val="24"/>
          <w:szCs w:val="24"/>
          <w:lang w:val="id-ID" w:eastAsia="id-ID"/>
        </w:rPr>
      </w:pPr>
      <w:r w:rsidRPr="00493B9A">
        <w:rPr>
          <w:rFonts w:ascii="Times New Roman" w:hAnsi="Times New Roman" w:cs="Times New Roman"/>
          <w:b/>
          <w:bCs/>
          <w:sz w:val="24"/>
          <w:szCs w:val="24"/>
          <w:lang w:val="id-ID" w:eastAsia="id-ID"/>
        </w:rPr>
        <w:t xml:space="preserve">The Effect of Work Life Balance on Turnover Intention </w:t>
      </w:r>
    </w:p>
    <w:p w14:paraId="368F4AB5" w14:textId="5AD22E84" w:rsidR="00493B9A" w:rsidRPr="00493B9A" w:rsidRDefault="007D745D" w:rsidP="007D745D">
      <w:pPr>
        <w:tabs>
          <w:tab w:val="left" w:pos="567"/>
        </w:tabs>
        <w:spacing w:after="0"/>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tab/>
      </w:r>
      <w:r w:rsidR="00493B9A" w:rsidRPr="00493B9A">
        <w:rPr>
          <w:rFonts w:ascii="Times New Roman" w:hAnsi="Times New Roman" w:cs="Times New Roman"/>
          <w:sz w:val="24"/>
          <w:szCs w:val="24"/>
          <w:lang w:val="id-ID" w:eastAsia="id-ID"/>
        </w:rPr>
        <w:t>The results showed a negative coefficient of -0.32 and was significant. This means that the better the work-life balance of Non-ASN employees, the lower the turnover intention. This value indicates that the better the balance between the work life and personal life of Non-ASN employees, the tendency to have the intention to quit work will decrease (Faizi, 2024); (Hidayatullah, 2025). Employees who are able to divide time, energy, and attention proportionally between work demands and personal needs tend to feel healthier working conditions and do not cause excessive pressure (Azizah, 2025). This balance helps reduce work stress, emotional exhaustion, and role conflicts, so employees are more comfortable, loyal, and have a higher commitment to the organization they work for.</w:t>
      </w:r>
    </w:p>
    <w:p w14:paraId="3231C9D6" w14:textId="77777777" w:rsidR="00493B9A" w:rsidRPr="00493B9A" w:rsidRDefault="00493B9A" w:rsidP="00493B9A">
      <w:pPr>
        <w:pStyle w:val="ListParagraph"/>
        <w:numPr>
          <w:ilvl w:val="0"/>
          <w:numId w:val="551"/>
        </w:numPr>
        <w:spacing w:after="0"/>
        <w:ind w:left="426"/>
        <w:jc w:val="both"/>
        <w:rPr>
          <w:rFonts w:ascii="Times New Roman" w:hAnsi="Times New Roman" w:cs="Times New Roman"/>
          <w:b/>
          <w:bCs/>
          <w:sz w:val="24"/>
          <w:szCs w:val="24"/>
          <w:lang w:val="id-ID" w:eastAsia="id-ID"/>
        </w:rPr>
      </w:pPr>
      <w:r w:rsidRPr="00493B9A">
        <w:rPr>
          <w:rFonts w:ascii="Times New Roman" w:hAnsi="Times New Roman" w:cs="Times New Roman"/>
          <w:b/>
          <w:bCs/>
          <w:sz w:val="24"/>
          <w:szCs w:val="24"/>
          <w:lang w:val="id-ID" w:eastAsia="id-ID"/>
        </w:rPr>
        <w:t xml:space="preserve">The Effect of Job Satisfaction on Turnover Intention </w:t>
      </w:r>
    </w:p>
    <w:p w14:paraId="3B18E68B" w14:textId="3458EA8C" w:rsidR="00493B9A" w:rsidRPr="00493B9A" w:rsidRDefault="00556A24" w:rsidP="00556A24">
      <w:pPr>
        <w:tabs>
          <w:tab w:val="left" w:pos="567"/>
        </w:tabs>
        <w:spacing w:after="0"/>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tab/>
      </w:r>
      <w:r w:rsidR="00493B9A" w:rsidRPr="00493B9A">
        <w:rPr>
          <w:rFonts w:ascii="Times New Roman" w:hAnsi="Times New Roman" w:cs="Times New Roman"/>
          <w:sz w:val="24"/>
          <w:szCs w:val="24"/>
          <w:lang w:val="id-ID" w:eastAsia="id-ID"/>
        </w:rPr>
        <w:t>A coefficient of -0.41 indicates a negative and significant influence. Job satisfaction is the most dominant factor in reducing turnover intention. the higher the level of job satisfaction felt by Non-ASN employees, the lower their tendency to leave their jobs (Sitorus et al., 2024); (Novel et al., 2021). Good job satisfaction reflects the fulfillment of employees' expectations for work aspects such as compensation, relationships with superiors and colleagues, work environment, and career development opportunities (Ida, 2025). When employees feel valued and supported by the organization, they will show higher commitment and loyalty, so the desire to look for another job or leave the agency becomes smaller.</w:t>
      </w:r>
    </w:p>
    <w:p w14:paraId="45512721" w14:textId="77777777" w:rsidR="00493B9A" w:rsidRPr="00493B9A" w:rsidRDefault="00493B9A" w:rsidP="00493B9A">
      <w:pPr>
        <w:pStyle w:val="ListParagraph"/>
        <w:numPr>
          <w:ilvl w:val="0"/>
          <w:numId w:val="551"/>
        </w:numPr>
        <w:spacing w:after="0"/>
        <w:ind w:left="426"/>
        <w:jc w:val="both"/>
        <w:rPr>
          <w:rFonts w:ascii="Times New Roman" w:hAnsi="Times New Roman" w:cs="Times New Roman"/>
          <w:b/>
          <w:bCs/>
          <w:sz w:val="24"/>
          <w:szCs w:val="24"/>
          <w:lang w:val="id-ID" w:eastAsia="id-ID"/>
        </w:rPr>
      </w:pPr>
      <w:r w:rsidRPr="00493B9A">
        <w:rPr>
          <w:rFonts w:ascii="Times New Roman" w:hAnsi="Times New Roman" w:cs="Times New Roman"/>
          <w:b/>
          <w:bCs/>
          <w:sz w:val="24"/>
          <w:szCs w:val="24"/>
          <w:lang w:val="id-ID" w:eastAsia="id-ID"/>
        </w:rPr>
        <w:t xml:space="preserve">The Role of Resilience as a Moderator </w:t>
      </w:r>
    </w:p>
    <w:p w14:paraId="55570583" w14:textId="522ABC9F" w:rsidR="00493B9A" w:rsidRPr="00493B9A" w:rsidRDefault="00556A24" w:rsidP="00556A24">
      <w:pPr>
        <w:tabs>
          <w:tab w:val="left" w:pos="567"/>
        </w:tabs>
        <w:spacing w:after="0"/>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tab/>
      </w:r>
      <w:r w:rsidR="00493B9A" w:rsidRPr="00493B9A">
        <w:rPr>
          <w:rFonts w:ascii="Times New Roman" w:hAnsi="Times New Roman" w:cs="Times New Roman"/>
          <w:sz w:val="24"/>
          <w:szCs w:val="24"/>
          <w:lang w:val="id-ID" w:eastAsia="id-ID"/>
        </w:rPr>
        <w:t xml:space="preserve">Variable The effect of Work Life Balance (X1) on Turnover Intention (Y) mediated by the Resilience variable (Z) was negative (-0.15), with p-values (0.015), with statistical values (5.45&gt; 1.960). This means that resilience significantly strengthens the negative influence of work-life balance on turnover intention. The higher the level of employee resilience, the stronger the positive impact of work-life balance in reducing the intention to leave work </w:t>
      </w:r>
      <w:r w:rsidR="00493B9A" w:rsidRPr="00493B9A">
        <w:rPr>
          <w:rFonts w:ascii="Times New Roman" w:hAnsi="Times New Roman" w:cs="Times New Roman"/>
          <w:sz w:val="24"/>
          <w:szCs w:val="24"/>
          <w:lang w:val="id-ID" w:eastAsia="id-ID"/>
        </w:rPr>
        <w:lastRenderedPageBreak/>
        <w:t>(Candra et al., 2024); (Patong et al., 2025). Employees who have the ability to survive and adapt to work pressure tend to be better able to manage stress and role conflicts (Bachtiar, et al., 2025). Thus, resilience serves as a protective factor that helps maintain the stability of employee commitment to the organization.</w:t>
      </w:r>
    </w:p>
    <w:p w14:paraId="067B5B58" w14:textId="77777777" w:rsidR="00493B9A" w:rsidRPr="00493B9A" w:rsidRDefault="00493B9A" w:rsidP="00493B9A">
      <w:pPr>
        <w:pStyle w:val="ListParagraph"/>
        <w:numPr>
          <w:ilvl w:val="0"/>
          <w:numId w:val="551"/>
        </w:numPr>
        <w:spacing w:after="0"/>
        <w:ind w:left="426"/>
        <w:jc w:val="both"/>
        <w:rPr>
          <w:rFonts w:ascii="Times New Roman" w:hAnsi="Times New Roman" w:cs="Times New Roman"/>
          <w:b/>
          <w:bCs/>
          <w:sz w:val="24"/>
          <w:szCs w:val="24"/>
          <w:lang w:val="id-ID" w:eastAsia="id-ID"/>
        </w:rPr>
      </w:pPr>
      <w:r w:rsidRPr="00493B9A">
        <w:rPr>
          <w:rFonts w:ascii="Times New Roman" w:hAnsi="Times New Roman" w:cs="Times New Roman"/>
          <w:b/>
          <w:bCs/>
          <w:sz w:val="24"/>
          <w:szCs w:val="24"/>
          <w:lang w:val="id-ID" w:eastAsia="id-ID"/>
        </w:rPr>
        <w:t xml:space="preserve">Resilience moderates the effect of Job Satisfaction on Turnover Intention </w:t>
      </w:r>
    </w:p>
    <w:p w14:paraId="456BEFE6" w14:textId="7A2C8A76" w:rsidR="00493B9A" w:rsidRPr="00493B9A" w:rsidRDefault="00556A24" w:rsidP="00556A24">
      <w:pPr>
        <w:tabs>
          <w:tab w:val="left" w:pos="567"/>
        </w:tabs>
        <w:spacing w:after="0"/>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tab/>
      </w:r>
      <w:r w:rsidR="00493B9A" w:rsidRPr="00493B9A">
        <w:rPr>
          <w:rFonts w:ascii="Times New Roman" w:hAnsi="Times New Roman" w:cs="Times New Roman"/>
          <w:sz w:val="24"/>
          <w:szCs w:val="24"/>
          <w:lang w:val="id-ID" w:eastAsia="id-ID"/>
        </w:rPr>
        <w:t>The effect of Job Satisfaction (X2) on Turnover Intention (Y) mediated by the Resilience variable (Z) was negative (-0.18), with p-values (0.015), with statistical values (2.88&gt;1.960). These findings indicate that resilience significantly amplifies the negative influence of job satisfaction on turnover intention (Figa et al., 2025); (Melati Ayu Widati, 2020). This means that the higher the level of resilience of Non-ASN employees, the stronger the role of job satisfaction in lowering the intention to leave work. Resilient employees tend to be able to maintain a positive attitude and commitment despite work pressure (Setiawan et al., 2025). Thus, resilience serves as a reinforcing factor that helps maintain emotional stability, increase loyalty, and reduce the tendency to look for other jobs</w:t>
      </w:r>
      <w:r>
        <w:rPr>
          <w:rFonts w:ascii="Times New Roman" w:hAnsi="Times New Roman" w:cs="Times New Roman"/>
          <w:sz w:val="24"/>
          <w:szCs w:val="24"/>
          <w:lang w:val="id-ID" w:eastAsia="id-ID"/>
        </w:rPr>
        <w:t>.</w:t>
      </w:r>
    </w:p>
    <w:p w14:paraId="443CFC64" w14:textId="77777777" w:rsidR="00493B9A" w:rsidRPr="00493B9A" w:rsidRDefault="00493B9A" w:rsidP="00C477F9">
      <w:pPr>
        <w:pBdr>
          <w:top w:val="nil"/>
          <w:left w:val="nil"/>
          <w:bottom w:val="nil"/>
          <w:right w:val="nil"/>
          <w:between w:val="nil"/>
        </w:pBdr>
        <w:spacing w:after="0"/>
        <w:jc w:val="both"/>
        <w:rPr>
          <w:rFonts w:ascii="Times New Roman" w:eastAsia="Times New Roman" w:hAnsi="Times New Roman" w:cs="Times New Roman"/>
          <w:bCs/>
          <w:color w:val="000000"/>
          <w:sz w:val="24"/>
          <w:szCs w:val="24"/>
          <w:lang w:val="id-ID"/>
        </w:rPr>
      </w:pPr>
    </w:p>
    <w:p w14:paraId="058C44D5" w14:textId="3690CAEC" w:rsidR="007F5B5B" w:rsidRPr="007C4B16" w:rsidRDefault="007F5B5B" w:rsidP="007C4B16">
      <w:pPr>
        <w:pStyle w:val="ListParagraph"/>
        <w:numPr>
          <w:ilvl w:val="0"/>
          <w:numId w:val="533"/>
        </w:numPr>
        <w:pBdr>
          <w:top w:val="nil"/>
          <w:left w:val="nil"/>
          <w:bottom w:val="nil"/>
          <w:right w:val="nil"/>
          <w:between w:val="nil"/>
        </w:pBdr>
        <w:spacing w:after="0"/>
        <w:ind w:left="426"/>
        <w:jc w:val="both"/>
        <w:rPr>
          <w:rFonts w:ascii="Times New Roman" w:eastAsia="Times New Roman" w:hAnsi="Times New Roman" w:cs="Times New Roman"/>
          <w:b/>
          <w:color w:val="000000"/>
          <w:sz w:val="24"/>
          <w:szCs w:val="24"/>
        </w:rPr>
      </w:pPr>
      <w:r w:rsidRPr="007C4B16">
        <w:rPr>
          <w:rFonts w:ascii="Times New Roman" w:eastAsia="Times New Roman" w:hAnsi="Times New Roman" w:cs="Times New Roman"/>
          <w:b/>
          <w:color w:val="000000"/>
          <w:sz w:val="24"/>
          <w:szCs w:val="24"/>
        </w:rPr>
        <w:t>CONCLUSION</w:t>
      </w:r>
    </w:p>
    <w:p w14:paraId="58DEC9C5" w14:textId="55ED4BBD" w:rsidR="000A325E" w:rsidRPr="000A325E" w:rsidRDefault="007F5B5B" w:rsidP="00AA3FA4">
      <w:pPr>
        <w:pBdr>
          <w:top w:val="nil"/>
          <w:left w:val="nil"/>
          <w:bottom w:val="nil"/>
          <w:right w:val="nil"/>
          <w:between w:val="nil"/>
        </w:pBdr>
        <w:tabs>
          <w:tab w:val="left" w:pos="567"/>
        </w:tabs>
        <w:spacing w:after="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r>
      <w:r w:rsidR="00556A24" w:rsidRPr="00556A24">
        <w:rPr>
          <w:rFonts w:ascii="Times New Roman" w:eastAsia="Times New Roman" w:hAnsi="Times New Roman" w:cs="Times New Roman"/>
          <w:bCs/>
          <w:color w:val="000000"/>
          <w:sz w:val="24"/>
          <w:szCs w:val="24"/>
        </w:rPr>
        <w:t xml:space="preserve">Based on the results of the research that has been conducted, it can be concluded that Work Life Balance and Job Satisfaction have a negative and significant influence on the Turnover Intention of Non-ASN employees in </w:t>
      </w:r>
      <w:proofErr w:type="spellStart"/>
      <w:r w:rsidR="00556A24" w:rsidRPr="00556A24">
        <w:rPr>
          <w:rFonts w:ascii="Times New Roman" w:eastAsia="Times New Roman" w:hAnsi="Times New Roman" w:cs="Times New Roman"/>
          <w:bCs/>
          <w:color w:val="000000"/>
          <w:sz w:val="24"/>
          <w:szCs w:val="24"/>
        </w:rPr>
        <w:t>Banyuasin</w:t>
      </w:r>
      <w:proofErr w:type="spellEnd"/>
      <w:r w:rsidR="00556A24" w:rsidRPr="00556A24">
        <w:rPr>
          <w:rFonts w:ascii="Times New Roman" w:eastAsia="Times New Roman" w:hAnsi="Times New Roman" w:cs="Times New Roman"/>
          <w:bCs/>
          <w:color w:val="000000"/>
          <w:sz w:val="24"/>
          <w:szCs w:val="24"/>
        </w:rPr>
        <w:t xml:space="preserve"> Regency. Work Life Balance shows that the better the work-life balance between employees' work and personal lives, the lower their tendency to have intentions to quit work. This balance </w:t>
      </w:r>
      <w:proofErr w:type="gramStart"/>
      <w:r w:rsidR="00556A24" w:rsidRPr="00556A24">
        <w:rPr>
          <w:rFonts w:ascii="Times New Roman" w:eastAsia="Times New Roman" w:hAnsi="Times New Roman" w:cs="Times New Roman"/>
          <w:bCs/>
          <w:color w:val="000000"/>
          <w:sz w:val="24"/>
          <w:szCs w:val="24"/>
        </w:rPr>
        <w:t>is able to</w:t>
      </w:r>
      <w:proofErr w:type="gramEnd"/>
      <w:r w:rsidR="00556A24" w:rsidRPr="00556A24">
        <w:rPr>
          <w:rFonts w:ascii="Times New Roman" w:eastAsia="Times New Roman" w:hAnsi="Times New Roman" w:cs="Times New Roman"/>
          <w:bCs/>
          <w:color w:val="000000"/>
          <w:sz w:val="24"/>
          <w:szCs w:val="24"/>
        </w:rPr>
        <w:t xml:space="preserve"> reduce stress, emotional exhaustion, and role conflicts </w:t>
      </w:r>
      <w:proofErr w:type="gramStart"/>
      <w:r w:rsidR="00556A24" w:rsidRPr="00556A24">
        <w:rPr>
          <w:rFonts w:ascii="Times New Roman" w:eastAsia="Times New Roman" w:hAnsi="Times New Roman" w:cs="Times New Roman"/>
          <w:bCs/>
          <w:color w:val="000000"/>
          <w:sz w:val="24"/>
          <w:szCs w:val="24"/>
        </w:rPr>
        <w:t>so as to</w:t>
      </w:r>
      <w:proofErr w:type="gramEnd"/>
      <w:r w:rsidR="00556A24" w:rsidRPr="00556A24">
        <w:rPr>
          <w:rFonts w:ascii="Times New Roman" w:eastAsia="Times New Roman" w:hAnsi="Times New Roman" w:cs="Times New Roman"/>
          <w:bCs/>
          <w:color w:val="000000"/>
          <w:sz w:val="24"/>
          <w:szCs w:val="24"/>
        </w:rPr>
        <w:t xml:space="preserve"> increase comfort and commitment to the organization. Job satisfaction has proven to be the most dominant factor in reducing turnover intention. Employees who feel satisfied with compensation, work environment, interpersonal relationships, and career development opportunities tend to have higher loyalty and commitment. In addition, Resilience plays a significant moderator variable. Resilience strengthens the negative influence of Work Life Balance and Job Satisfaction on Turnover Intention. Employees with high levels of resilience are better able to cope with work pressure and maintain emotional stability, so the tendency to leave work is lower. Thus, improving work balance, job satisfaction, and resilience are important factors in reducing turnover intention</w:t>
      </w:r>
      <w:r w:rsidR="00C477F9" w:rsidRPr="00C477F9">
        <w:rPr>
          <w:rFonts w:ascii="Times New Roman" w:eastAsia="Times New Roman" w:hAnsi="Times New Roman" w:cs="Times New Roman"/>
          <w:bCs/>
          <w:color w:val="000000"/>
          <w:sz w:val="24"/>
          <w:szCs w:val="24"/>
        </w:rPr>
        <w:t>.</w:t>
      </w:r>
    </w:p>
    <w:p w14:paraId="0C97B553" w14:textId="0889D18E" w:rsidR="00951293" w:rsidRDefault="00951293" w:rsidP="000A325E">
      <w:pPr>
        <w:pBdr>
          <w:top w:val="nil"/>
          <w:left w:val="nil"/>
          <w:bottom w:val="nil"/>
          <w:right w:val="nil"/>
          <w:between w:val="nil"/>
        </w:pBdr>
        <w:tabs>
          <w:tab w:val="left" w:pos="567"/>
        </w:tabs>
        <w:spacing w:after="0"/>
        <w:jc w:val="both"/>
        <w:rPr>
          <w:rFonts w:ascii="Times New Roman" w:eastAsia="Times New Roman" w:hAnsi="Times New Roman" w:cs="Times New Roman"/>
          <w:bCs/>
          <w:color w:val="000000"/>
          <w:sz w:val="24"/>
          <w:szCs w:val="24"/>
        </w:rPr>
      </w:pPr>
    </w:p>
    <w:p w14:paraId="547AECC6" w14:textId="059A250E" w:rsidR="00AE5186" w:rsidRPr="005B3154" w:rsidRDefault="00B9227D" w:rsidP="00C477F9">
      <w:pPr>
        <w:pStyle w:val="ListParagraph"/>
        <w:numPr>
          <w:ilvl w:val="0"/>
          <w:numId w:val="159"/>
        </w:numPr>
        <w:pBdr>
          <w:top w:val="nil"/>
          <w:left w:val="nil"/>
          <w:bottom w:val="nil"/>
          <w:right w:val="nil"/>
          <w:between w:val="nil"/>
        </w:pBdr>
        <w:spacing w:after="0"/>
        <w:jc w:val="both"/>
        <w:rPr>
          <w:rFonts w:ascii="Times New Roman" w:eastAsia="Times New Roman" w:hAnsi="Times New Roman" w:cs="Times New Roman"/>
          <w:b/>
          <w:color w:val="000000"/>
          <w:sz w:val="24"/>
          <w:szCs w:val="24"/>
        </w:rPr>
      </w:pPr>
      <w:r w:rsidRPr="005B3154">
        <w:rPr>
          <w:rFonts w:ascii="Times New Roman" w:eastAsia="Times New Roman" w:hAnsi="Times New Roman" w:cs="Times New Roman"/>
          <w:b/>
          <w:color w:val="000000"/>
          <w:sz w:val="24"/>
          <w:szCs w:val="24"/>
        </w:rPr>
        <w:t>REFERENCES</w:t>
      </w:r>
    </w:p>
    <w:p w14:paraId="09FE5CCC"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556A24">
        <w:rPr>
          <w:rFonts w:ascii="Times New Roman" w:eastAsia="Times New Roman" w:hAnsi="Times New Roman" w:cs="Times New Roman"/>
          <w:color w:val="000000"/>
          <w:sz w:val="24"/>
          <w:szCs w:val="24"/>
        </w:rPr>
        <w:t xml:space="preserve">Alya Al Haura, A. M. (2025). </w:t>
      </w:r>
      <w:proofErr w:type="spellStart"/>
      <w:r w:rsidRPr="00556A24">
        <w:rPr>
          <w:rFonts w:ascii="Times New Roman" w:eastAsia="Times New Roman" w:hAnsi="Times New Roman" w:cs="Times New Roman"/>
          <w:color w:val="000000"/>
          <w:sz w:val="24"/>
          <w:szCs w:val="24"/>
        </w:rPr>
        <w:t>Pengaruh</w:t>
      </w:r>
      <w:proofErr w:type="spellEnd"/>
      <w:r w:rsidRPr="00556A24">
        <w:rPr>
          <w:rFonts w:ascii="Times New Roman" w:eastAsia="Times New Roman" w:hAnsi="Times New Roman" w:cs="Times New Roman"/>
          <w:color w:val="000000"/>
          <w:sz w:val="24"/>
          <w:szCs w:val="24"/>
        </w:rPr>
        <w:t xml:space="preserve"> Psychological Capital Dan </w:t>
      </w:r>
      <w:proofErr w:type="spellStart"/>
      <w:r w:rsidRPr="00556A24">
        <w:rPr>
          <w:rFonts w:ascii="Times New Roman" w:eastAsia="Times New Roman" w:hAnsi="Times New Roman" w:cs="Times New Roman"/>
          <w:color w:val="000000"/>
          <w:sz w:val="24"/>
          <w:szCs w:val="24"/>
        </w:rPr>
        <w:t>Stres</w:t>
      </w:r>
      <w:proofErr w:type="spellEnd"/>
      <w:r w:rsidRPr="00556A24">
        <w:rPr>
          <w:rFonts w:ascii="Times New Roman" w:eastAsia="Times New Roman" w:hAnsi="Times New Roman" w:cs="Times New Roman"/>
          <w:color w:val="000000"/>
          <w:sz w:val="24"/>
          <w:szCs w:val="24"/>
        </w:rPr>
        <w:t xml:space="preserve"> Kerja </w:t>
      </w:r>
      <w:proofErr w:type="spellStart"/>
      <w:r w:rsidRPr="00556A24">
        <w:rPr>
          <w:rFonts w:ascii="Times New Roman" w:eastAsia="Times New Roman" w:hAnsi="Times New Roman" w:cs="Times New Roman"/>
          <w:color w:val="000000"/>
          <w:sz w:val="24"/>
          <w:szCs w:val="24"/>
        </w:rPr>
        <w:t>Terhadap</w:t>
      </w:r>
      <w:proofErr w:type="spellEnd"/>
      <w:r w:rsidRPr="00556A24">
        <w:rPr>
          <w:rFonts w:ascii="Times New Roman" w:eastAsia="Times New Roman" w:hAnsi="Times New Roman" w:cs="Times New Roman"/>
          <w:color w:val="000000"/>
          <w:sz w:val="24"/>
          <w:szCs w:val="24"/>
        </w:rPr>
        <w:t xml:space="preserve"> Turnover Intention (Studi Pada Tenaga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Generasi</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Millenial</w:t>
      </w:r>
      <w:proofErr w:type="spellEnd"/>
      <w:r w:rsidRPr="00556A24">
        <w:rPr>
          <w:rFonts w:ascii="Times New Roman" w:eastAsia="Times New Roman" w:hAnsi="Times New Roman" w:cs="Times New Roman"/>
          <w:color w:val="000000"/>
          <w:sz w:val="24"/>
          <w:szCs w:val="24"/>
        </w:rPr>
        <w:t xml:space="preserve"> PT PLN (Persero) UP3 Medan). 11, 144–155.</w:t>
      </w:r>
    </w:p>
    <w:p w14:paraId="7E3AC656"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556A24">
        <w:rPr>
          <w:rFonts w:ascii="Times New Roman" w:eastAsia="Times New Roman" w:hAnsi="Times New Roman" w:cs="Times New Roman"/>
          <w:color w:val="000000"/>
          <w:sz w:val="24"/>
          <w:szCs w:val="24"/>
        </w:rPr>
        <w:t xml:space="preserve">Azizah, M. Z., &amp; </w:t>
      </w:r>
      <w:proofErr w:type="spellStart"/>
      <w:r w:rsidRPr="00556A24">
        <w:rPr>
          <w:rFonts w:ascii="Times New Roman" w:eastAsia="Times New Roman" w:hAnsi="Times New Roman" w:cs="Times New Roman"/>
          <w:color w:val="000000"/>
          <w:sz w:val="24"/>
          <w:szCs w:val="24"/>
        </w:rPr>
        <w:t>Athoillah</w:t>
      </w:r>
      <w:proofErr w:type="spellEnd"/>
      <w:r w:rsidRPr="00556A24">
        <w:rPr>
          <w:rFonts w:ascii="Times New Roman" w:eastAsia="Times New Roman" w:hAnsi="Times New Roman" w:cs="Times New Roman"/>
          <w:color w:val="000000"/>
          <w:sz w:val="24"/>
          <w:szCs w:val="24"/>
        </w:rPr>
        <w:t xml:space="preserve">, A. (2025). </w:t>
      </w:r>
      <w:proofErr w:type="spellStart"/>
      <w:r w:rsidRPr="00556A24">
        <w:rPr>
          <w:rFonts w:ascii="Times New Roman" w:eastAsia="Times New Roman" w:hAnsi="Times New Roman" w:cs="Times New Roman"/>
          <w:color w:val="000000"/>
          <w:sz w:val="24"/>
          <w:szCs w:val="24"/>
        </w:rPr>
        <w:t>Keseimbangan</w:t>
      </w:r>
      <w:proofErr w:type="spellEnd"/>
      <w:r w:rsidRPr="00556A24">
        <w:rPr>
          <w:rFonts w:ascii="Times New Roman" w:eastAsia="Times New Roman" w:hAnsi="Times New Roman" w:cs="Times New Roman"/>
          <w:color w:val="000000"/>
          <w:sz w:val="24"/>
          <w:szCs w:val="24"/>
        </w:rPr>
        <w:t xml:space="preserve"> Kehidupan Kerja: </w:t>
      </w:r>
      <w:proofErr w:type="spellStart"/>
      <w:r w:rsidRPr="00556A24">
        <w:rPr>
          <w:rFonts w:ascii="Times New Roman" w:eastAsia="Times New Roman" w:hAnsi="Times New Roman" w:cs="Times New Roman"/>
          <w:color w:val="000000"/>
          <w:sz w:val="24"/>
          <w:szCs w:val="24"/>
        </w:rPr>
        <w:t>dalam</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Perspektif</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Produktivitas</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Modern. </w:t>
      </w:r>
      <w:proofErr w:type="spellStart"/>
      <w:r w:rsidRPr="00556A24">
        <w:rPr>
          <w:rFonts w:ascii="Times New Roman" w:eastAsia="Times New Roman" w:hAnsi="Times New Roman" w:cs="Times New Roman"/>
          <w:color w:val="000000"/>
          <w:sz w:val="24"/>
          <w:szCs w:val="24"/>
        </w:rPr>
        <w:t>Bookchapter</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Manajemen</w:t>
      </w:r>
      <w:proofErr w:type="spellEnd"/>
      <w:r w:rsidRPr="00556A24">
        <w:rPr>
          <w:rFonts w:ascii="Times New Roman" w:eastAsia="Times New Roman" w:hAnsi="Times New Roman" w:cs="Times New Roman"/>
          <w:color w:val="000000"/>
          <w:sz w:val="24"/>
          <w:szCs w:val="24"/>
        </w:rPr>
        <w:t xml:space="preserve"> SDM, 1, 294-328.</w:t>
      </w:r>
    </w:p>
    <w:p w14:paraId="2FD7D558"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proofErr w:type="spellStart"/>
      <w:r w:rsidRPr="00556A24">
        <w:rPr>
          <w:rFonts w:ascii="Times New Roman" w:eastAsia="Times New Roman" w:hAnsi="Times New Roman" w:cs="Times New Roman"/>
          <w:color w:val="000000"/>
          <w:sz w:val="24"/>
          <w:szCs w:val="24"/>
        </w:rPr>
        <w:t>Dwinuarisha</w:t>
      </w:r>
      <w:proofErr w:type="spellEnd"/>
      <w:r w:rsidRPr="00556A24">
        <w:rPr>
          <w:rFonts w:ascii="Times New Roman" w:eastAsia="Times New Roman" w:hAnsi="Times New Roman" w:cs="Times New Roman"/>
          <w:color w:val="000000"/>
          <w:sz w:val="24"/>
          <w:szCs w:val="24"/>
        </w:rPr>
        <w:t xml:space="preserve">, E., Setiawan, C., &amp; Aziz, A. (2021). </w:t>
      </w:r>
      <w:proofErr w:type="spellStart"/>
      <w:r w:rsidRPr="00556A24">
        <w:rPr>
          <w:rFonts w:ascii="Times New Roman" w:eastAsia="Times New Roman" w:hAnsi="Times New Roman" w:cs="Times New Roman"/>
          <w:color w:val="000000"/>
          <w:sz w:val="24"/>
          <w:szCs w:val="24"/>
        </w:rPr>
        <w:t>Kompensasi</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Motivasi</w:t>
      </w:r>
      <w:proofErr w:type="spellEnd"/>
      <w:r w:rsidRPr="00556A24">
        <w:rPr>
          <w:rFonts w:ascii="Times New Roman" w:eastAsia="Times New Roman" w:hAnsi="Times New Roman" w:cs="Times New Roman"/>
          <w:color w:val="000000"/>
          <w:sz w:val="24"/>
          <w:szCs w:val="24"/>
        </w:rPr>
        <w:t xml:space="preserve">, dan </w:t>
      </w:r>
      <w:proofErr w:type="spellStart"/>
      <w:r w:rsidRPr="00556A24">
        <w:rPr>
          <w:rFonts w:ascii="Times New Roman" w:eastAsia="Times New Roman" w:hAnsi="Times New Roman" w:cs="Times New Roman"/>
          <w:color w:val="000000"/>
          <w:sz w:val="24"/>
          <w:szCs w:val="24"/>
        </w:rPr>
        <w:t>Kepuasan</w:t>
      </w:r>
      <w:proofErr w:type="spellEnd"/>
      <w:r w:rsidRPr="00556A24">
        <w:rPr>
          <w:rFonts w:ascii="Times New Roman" w:eastAsia="Times New Roman" w:hAnsi="Times New Roman" w:cs="Times New Roman"/>
          <w:color w:val="000000"/>
          <w:sz w:val="24"/>
          <w:szCs w:val="24"/>
        </w:rPr>
        <w:t xml:space="preserve"> Kerja </w:t>
      </w:r>
      <w:proofErr w:type="spellStart"/>
      <w:r w:rsidRPr="00556A24">
        <w:rPr>
          <w:rFonts w:ascii="Times New Roman" w:eastAsia="Times New Roman" w:hAnsi="Times New Roman" w:cs="Times New Roman"/>
          <w:color w:val="000000"/>
          <w:sz w:val="24"/>
          <w:szCs w:val="24"/>
        </w:rPr>
        <w:t>Terhadap</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omitme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Organisasi</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Perawat</w:t>
      </w:r>
      <w:proofErr w:type="spellEnd"/>
      <w:r w:rsidRPr="00556A24">
        <w:rPr>
          <w:rFonts w:ascii="Times New Roman" w:eastAsia="Times New Roman" w:hAnsi="Times New Roman" w:cs="Times New Roman"/>
          <w:color w:val="000000"/>
          <w:sz w:val="24"/>
          <w:szCs w:val="24"/>
        </w:rPr>
        <w:t xml:space="preserve"> Non ASN </w:t>
      </w:r>
      <w:proofErr w:type="spellStart"/>
      <w:r w:rsidRPr="00556A24">
        <w:rPr>
          <w:rFonts w:ascii="Times New Roman" w:eastAsia="Times New Roman" w:hAnsi="Times New Roman" w:cs="Times New Roman"/>
          <w:color w:val="000000"/>
          <w:sz w:val="24"/>
          <w:szCs w:val="24"/>
        </w:rPr>
        <w:t>Instalasi</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Gawat</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Darurat</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Jurnal</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Ilmu</w:t>
      </w:r>
      <w:proofErr w:type="spellEnd"/>
      <w:r w:rsidRPr="00556A24">
        <w:rPr>
          <w:rFonts w:ascii="Times New Roman" w:eastAsia="Times New Roman" w:hAnsi="Times New Roman" w:cs="Times New Roman"/>
          <w:color w:val="000000"/>
          <w:sz w:val="24"/>
          <w:szCs w:val="24"/>
        </w:rPr>
        <w:t xml:space="preserve"> Kesehatan Masyarakat, 10(01), 38-45.</w:t>
      </w:r>
    </w:p>
    <w:p w14:paraId="06204D71"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556A24">
        <w:rPr>
          <w:rFonts w:ascii="Times New Roman" w:eastAsia="Times New Roman" w:hAnsi="Times New Roman" w:cs="Times New Roman"/>
          <w:color w:val="000000"/>
          <w:sz w:val="24"/>
          <w:szCs w:val="24"/>
        </w:rPr>
        <w:lastRenderedPageBreak/>
        <w:t xml:space="preserve">Faizi, R. N., &amp; </w:t>
      </w:r>
      <w:proofErr w:type="spellStart"/>
      <w:r w:rsidRPr="00556A24">
        <w:rPr>
          <w:rFonts w:ascii="Times New Roman" w:eastAsia="Times New Roman" w:hAnsi="Times New Roman" w:cs="Times New Roman"/>
          <w:color w:val="000000"/>
          <w:sz w:val="24"/>
          <w:szCs w:val="24"/>
        </w:rPr>
        <w:t>Sigalingging</w:t>
      </w:r>
      <w:proofErr w:type="spellEnd"/>
      <w:r w:rsidRPr="00556A24">
        <w:rPr>
          <w:rFonts w:ascii="Times New Roman" w:eastAsia="Times New Roman" w:hAnsi="Times New Roman" w:cs="Times New Roman"/>
          <w:color w:val="000000"/>
          <w:sz w:val="24"/>
          <w:szCs w:val="24"/>
        </w:rPr>
        <w:t xml:space="preserve">, C. (2024). </w:t>
      </w:r>
      <w:proofErr w:type="spellStart"/>
      <w:r w:rsidRPr="00556A24">
        <w:rPr>
          <w:rFonts w:ascii="Times New Roman" w:eastAsia="Times New Roman" w:hAnsi="Times New Roman" w:cs="Times New Roman"/>
          <w:color w:val="000000"/>
          <w:sz w:val="24"/>
          <w:szCs w:val="24"/>
        </w:rPr>
        <w:t>Tinjauan</w:t>
      </w:r>
      <w:proofErr w:type="spellEnd"/>
      <w:r w:rsidRPr="00556A24">
        <w:rPr>
          <w:rFonts w:ascii="Times New Roman" w:eastAsia="Times New Roman" w:hAnsi="Times New Roman" w:cs="Times New Roman"/>
          <w:color w:val="000000"/>
          <w:sz w:val="24"/>
          <w:szCs w:val="24"/>
        </w:rPr>
        <w:t xml:space="preserve"> Atas </w:t>
      </w:r>
      <w:proofErr w:type="spellStart"/>
      <w:r w:rsidRPr="00556A24">
        <w:rPr>
          <w:rFonts w:ascii="Times New Roman" w:eastAsia="Times New Roman" w:hAnsi="Times New Roman" w:cs="Times New Roman"/>
          <w:color w:val="000000"/>
          <w:sz w:val="24"/>
          <w:szCs w:val="24"/>
        </w:rPr>
        <w:t>Aparatur</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Aipil</w:t>
      </w:r>
      <w:proofErr w:type="spellEnd"/>
      <w:r w:rsidRPr="00556A24">
        <w:rPr>
          <w:rFonts w:ascii="Times New Roman" w:eastAsia="Times New Roman" w:hAnsi="Times New Roman" w:cs="Times New Roman"/>
          <w:color w:val="000000"/>
          <w:sz w:val="24"/>
          <w:szCs w:val="24"/>
        </w:rPr>
        <w:t xml:space="preserve"> Negara (ASN) Yang </w:t>
      </w:r>
      <w:proofErr w:type="spellStart"/>
      <w:r w:rsidRPr="00556A24">
        <w:rPr>
          <w:rFonts w:ascii="Times New Roman" w:eastAsia="Times New Roman" w:hAnsi="Times New Roman" w:cs="Times New Roman"/>
          <w:color w:val="000000"/>
          <w:sz w:val="24"/>
          <w:szCs w:val="24"/>
        </w:rPr>
        <w:t>Mengundurkan</w:t>
      </w:r>
      <w:proofErr w:type="spellEnd"/>
      <w:r w:rsidRPr="00556A24">
        <w:rPr>
          <w:rFonts w:ascii="Times New Roman" w:eastAsia="Times New Roman" w:hAnsi="Times New Roman" w:cs="Times New Roman"/>
          <w:color w:val="000000"/>
          <w:sz w:val="24"/>
          <w:szCs w:val="24"/>
        </w:rPr>
        <w:t xml:space="preserve"> Diri Pada Salah Satu Lembaga </w:t>
      </w:r>
      <w:proofErr w:type="spellStart"/>
      <w:r w:rsidRPr="00556A24">
        <w:rPr>
          <w:rFonts w:ascii="Times New Roman" w:eastAsia="Times New Roman" w:hAnsi="Times New Roman" w:cs="Times New Roman"/>
          <w:color w:val="000000"/>
          <w:sz w:val="24"/>
          <w:szCs w:val="24"/>
        </w:rPr>
        <w:t>Pemerintah</w:t>
      </w:r>
      <w:proofErr w:type="spellEnd"/>
      <w:r w:rsidRPr="00556A24">
        <w:rPr>
          <w:rFonts w:ascii="Times New Roman" w:eastAsia="Times New Roman" w:hAnsi="Times New Roman" w:cs="Times New Roman"/>
          <w:color w:val="000000"/>
          <w:sz w:val="24"/>
          <w:szCs w:val="24"/>
        </w:rPr>
        <w:t xml:space="preserve"> Non Kementerian (LPNK). Mount Hope Management International Journal, 2(1), 37-45.</w:t>
      </w:r>
    </w:p>
    <w:p w14:paraId="20478B92"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556A24">
        <w:rPr>
          <w:rFonts w:ascii="Times New Roman" w:eastAsia="Times New Roman" w:hAnsi="Times New Roman" w:cs="Times New Roman"/>
          <w:color w:val="000000"/>
          <w:sz w:val="24"/>
          <w:szCs w:val="24"/>
        </w:rPr>
        <w:t xml:space="preserve">Fatimah Azzahra Putri Bachtiar, </w:t>
      </w:r>
      <w:proofErr w:type="spellStart"/>
      <w:r w:rsidRPr="00556A24">
        <w:rPr>
          <w:rFonts w:ascii="Times New Roman" w:eastAsia="Times New Roman" w:hAnsi="Times New Roman" w:cs="Times New Roman"/>
          <w:color w:val="000000"/>
          <w:sz w:val="24"/>
          <w:szCs w:val="24"/>
        </w:rPr>
        <w:t>Khairani</w:t>
      </w:r>
      <w:proofErr w:type="spellEnd"/>
      <w:r w:rsidRPr="00556A24">
        <w:rPr>
          <w:rFonts w:ascii="Times New Roman" w:eastAsia="Times New Roman" w:hAnsi="Times New Roman" w:cs="Times New Roman"/>
          <w:color w:val="000000"/>
          <w:sz w:val="24"/>
          <w:szCs w:val="24"/>
        </w:rPr>
        <w:t xml:space="preserve"> Zikrinawati, I. N. A. (2025). </w:t>
      </w:r>
      <w:proofErr w:type="spellStart"/>
      <w:r w:rsidRPr="00556A24">
        <w:rPr>
          <w:rFonts w:ascii="Times New Roman" w:eastAsia="Times New Roman" w:hAnsi="Times New Roman" w:cs="Times New Roman"/>
          <w:color w:val="000000"/>
          <w:sz w:val="24"/>
          <w:szCs w:val="24"/>
        </w:rPr>
        <w:t>Resiliensi</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Pegawai</w:t>
      </w:r>
      <w:proofErr w:type="spellEnd"/>
      <w:r w:rsidRPr="00556A24">
        <w:rPr>
          <w:rFonts w:ascii="Times New Roman" w:eastAsia="Times New Roman" w:hAnsi="Times New Roman" w:cs="Times New Roman"/>
          <w:color w:val="000000"/>
          <w:sz w:val="24"/>
          <w:szCs w:val="24"/>
        </w:rPr>
        <w:t xml:space="preserve"> Dalam </w:t>
      </w:r>
      <w:proofErr w:type="spellStart"/>
      <w:r w:rsidRPr="00556A24">
        <w:rPr>
          <w:rFonts w:ascii="Times New Roman" w:eastAsia="Times New Roman" w:hAnsi="Times New Roman" w:cs="Times New Roman"/>
          <w:color w:val="000000"/>
          <w:sz w:val="24"/>
          <w:szCs w:val="24"/>
        </w:rPr>
        <w:t>Menghadapi</w:t>
      </w:r>
      <w:proofErr w:type="spellEnd"/>
      <w:r w:rsidRPr="00556A24">
        <w:rPr>
          <w:rFonts w:ascii="Times New Roman" w:eastAsia="Times New Roman" w:hAnsi="Times New Roman" w:cs="Times New Roman"/>
          <w:color w:val="000000"/>
          <w:sz w:val="24"/>
          <w:szCs w:val="24"/>
        </w:rPr>
        <w:t xml:space="preserve"> Beban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Pada </w:t>
      </w:r>
      <w:proofErr w:type="spellStart"/>
      <w:r w:rsidRPr="00556A24">
        <w:rPr>
          <w:rFonts w:ascii="Times New Roman" w:eastAsia="Times New Roman" w:hAnsi="Times New Roman" w:cs="Times New Roman"/>
          <w:color w:val="000000"/>
          <w:sz w:val="24"/>
          <w:szCs w:val="24"/>
        </w:rPr>
        <w:t>Pegawai</w:t>
      </w:r>
      <w:proofErr w:type="spellEnd"/>
      <w:r w:rsidRPr="00556A24">
        <w:rPr>
          <w:rFonts w:ascii="Times New Roman" w:eastAsia="Times New Roman" w:hAnsi="Times New Roman" w:cs="Times New Roman"/>
          <w:color w:val="000000"/>
          <w:sz w:val="24"/>
          <w:szCs w:val="24"/>
        </w:rPr>
        <w:t xml:space="preserve"> Unit </w:t>
      </w:r>
      <w:proofErr w:type="spellStart"/>
      <w:r w:rsidRPr="00556A24">
        <w:rPr>
          <w:rFonts w:ascii="Times New Roman" w:eastAsia="Times New Roman" w:hAnsi="Times New Roman" w:cs="Times New Roman"/>
          <w:color w:val="000000"/>
          <w:sz w:val="24"/>
          <w:szCs w:val="24"/>
        </w:rPr>
        <w:t>Penilaia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ompetensi</w:t>
      </w:r>
      <w:proofErr w:type="spellEnd"/>
      <w:r w:rsidRPr="00556A24">
        <w:rPr>
          <w:rFonts w:ascii="Times New Roman" w:eastAsia="Times New Roman" w:hAnsi="Times New Roman" w:cs="Times New Roman"/>
          <w:color w:val="000000"/>
          <w:sz w:val="24"/>
          <w:szCs w:val="24"/>
        </w:rPr>
        <w:t xml:space="preserve"> Badan </w:t>
      </w:r>
      <w:proofErr w:type="spellStart"/>
      <w:r w:rsidRPr="00556A24">
        <w:rPr>
          <w:rFonts w:ascii="Times New Roman" w:eastAsia="Times New Roman" w:hAnsi="Times New Roman" w:cs="Times New Roman"/>
          <w:color w:val="000000"/>
          <w:sz w:val="24"/>
          <w:szCs w:val="24"/>
        </w:rPr>
        <w:t>Kepegawaian</w:t>
      </w:r>
      <w:proofErr w:type="spellEnd"/>
      <w:r w:rsidRPr="00556A24">
        <w:rPr>
          <w:rFonts w:ascii="Times New Roman" w:eastAsia="Times New Roman" w:hAnsi="Times New Roman" w:cs="Times New Roman"/>
          <w:color w:val="000000"/>
          <w:sz w:val="24"/>
          <w:szCs w:val="24"/>
        </w:rPr>
        <w:t xml:space="preserve"> Daerah. 3(1), 165–173.</w:t>
      </w:r>
    </w:p>
    <w:p w14:paraId="73C21742"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556A24">
        <w:rPr>
          <w:rFonts w:ascii="Times New Roman" w:eastAsia="Times New Roman" w:hAnsi="Times New Roman" w:cs="Times New Roman"/>
          <w:color w:val="000000"/>
          <w:sz w:val="24"/>
          <w:szCs w:val="24"/>
        </w:rPr>
        <w:t xml:space="preserve">Figa, Darna, N., &amp; Setiawan, I. (2025). </w:t>
      </w:r>
      <w:proofErr w:type="spellStart"/>
      <w:r w:rsidRPr="00556A24">
        <w:rPr>
          <w:rFonts w:ascii="Times New Roman" w:eastAsia="Times New Roman" w:hAnsi="Times New Roman" w:cs="Times New Roman"/>
          <w:color w:val="000000"/>
          <w:sz w:val="24"/>
          <w:szCs w:val="24"/>
        </w:rPr>
        <w:t>Pengaruh</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Stres</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dan Job Satisfaction </w:t>
      </w:r>
      <w:proofErr w:type="spellStart"/>
      <w:r w:rsidRPr="00556A24">
        <w:rPr>
          <w:rFonts w:ascii="Times New Roman" w:eastAsia="Times New Roman" w:hAnsi="Times New Roman" w:cs="Times New Roman"/>
          <w:color w:val="000000"/>
          <w:sz w:val="24"/>
          <w:szCs w:val="24"/>
        </w:rPr>
        <w:t>terhadap</w:t>
      </w:r>
      <w:proofErr w:type="spellEnd"/>
      <w:r w:rsidRPr="00556A24">
        <w:rPr>
          <w:rFonts w:ascii="Times New Roman" w:eastAsia="Times New Roman" w:hAnsi="Times New Roman" w:cs="Times New Roman"/>
          <w:color w:val="000000"/>
          <w:sz w:val="24"/>
          <w:szCs w:val="24"/>
        </w:rPr>
        <w:t xml:space="preserve"> Turnover intention </w:t>
      </w:r>
      <w:proofErr w:type="gramStart"/>
      <w:r w:rsidRPr="00556A24">
        <w:rPr>
          <w:rFonts w:ascii="Times New Roman" w:eastAsia="Times New Roman" w:hAnsi="Times New Roman" w:cs="Times New Roman"/>
          <w:color w:val="000000"/>
          <w:sz w:val="24"/>
          <w:szCs w:val="24"/>
        </w:rPr>
        <w:t>( Studi</w:t>
      </w:r>
      <w:proofErr w:type="gramEnd"/>
      <w:r w:rsidRPr="00556A24">
        <w:rPr>
          <w:rFonts w:ascii="Times New Roman" w:eastAsia="Times New Roman" w:hAnsi="Times New Roman" w:cs="Times New Roman"/>
          <w:color w:val="000000"/>
          <w:sz w:val="24"/>
          <w:szCs w:val="24"/>
        </w:rPr>
        <w:t xml:space="preserve"> pada. 5(2), 110–125.</w:t>
      </w:r>
    </w:p>
    <w:p w14:paraId="78033A28"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556A24">
        <w:rPr>
          <w:rFonts w:ascii="Times New Roman" w:eastAsia="Times New Roman" w:hAnsi="Times New Roman" w:cs="Times New Roman"/>
          <w:color w:val="000000"/>
          <w:sz w:val="24"/>
          <w:szCs w:val="24"/>
        </w:rPr>
        <w:t xml:space="preserve">Harun, P., &amp; Ida, N. (2025). </w:t>
      </w:r>
      <w:proofErr w:type="spellStart"/>
      <w:r w:rsidRPr="00556A24">
        <w:rPr>
          <w:rFonts w:ascii="Times New Roman" w:eastAsia="Times New Roman" w:hAnsi="Times New Roman" w:cs="Times New Roman"/>
          <w:color w:val="000000"/>
          <w:sz w:val="24"/>
          <w:szCs w:val="24"/>
        </w:rPr>
        <w:t>Peningkatan</w:t>
      </w:r>
      <w:proofErr w:type="spellEnd"/>
      <w:r w:rsidRPr="00556A24">
        <w:rPr>
          <w:rFonts w:ascii="Times New Roman" w:eastAsia="Times New Roman" w:hAnsi="Times New Roman" w:cs="Times New Roman"/>
          <w:color w:val="000000"/>
          <w:sz w:val="24"/>
          <w:szCs w:val="24"/>
        </w:rPr>
        <w:t xml:space="preserve"> Turnover Intention </w:t>
      </w:r>
      <w:proofErr w:type="spellStart"/>
      <w:r w:rsidRPr="00556A24">
        <w:rPr>
          <w:rFonts w:ascii="Times New Roman" w:eastAsia="Times New Roman" w:hAnsi="Times New Roman" w:cs="Times New Roman"/>
          <w:color w:val="000000"/>
          <w:sz w:val="24"/>
          <w:szCs w:val="24"/>
        </w:rPr>
        <w:t>Berdasarka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pemimpina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puasan</w:t>
      </w:r>
      <w:proofErr w:type="spellEnd"/>
      <w:r w:rsidRPr="00556A24">
        <w:rPr>
          <w:rFonts w:ascii="Times New Roman" w:eastAsia="Times New Roman" w:hAnsi="Times New Roman" w:cs="Times New Roman"/>
          <w:color w:val="000000"/>
          <w:sz w:val="24"/>
          <w:szCs w:val="24"/>
        </w:rPr>
        <w:t xml:space="preserve"> Kerja, </w:t>
      </w:r>
      <w:proofErr w:type="spellStart"/>
      <w:r w:rsidRPr="00556A24">
        <w:rPr>
          <w:rFonts w:ascii="Times New Roman" w:eastAsia="Times New Roman" w:hAnsi="Times New Roman" w:cs="Times New Roman"/>
          <w:color w:val="000000"/>
          <w:sz w:val="24"/>
          <w:szCs w:val="24"/>
        </w:rPr>
        <w:t>Kompensasi</w:t>
      </w:r>
      <w:proofErr w:type="spellEnd"/>
      <w:r w:rsidRPr="00556A24">
        <w:rPr>
          <w:rFonts w:ascii="Times New Roman" w:eastAsia="Times New Roman" w:hAnsi="Times New Roman" w:cs="Times New Roman"/>
          <w:color w:val="000000"/>
          <w:sz w:val="24"/>
          <w:szCs w:val="24"/>
        </w:rPr>
        <w:t xml:space="preserve"> dengan </w:t>
      </w:r>
      <w:proofErr w:type="spellStart"/>
      <w:r w:rsidRPr="00556A24">
        <w:rPr>
          <w:rFonts w:ascii="Times New Roman" w:eastAsia="Times New Roman" w:hAnsi="Times New Roman" w:cs="Times New Roman"/>
          <w:color w:val="000000"/>
          <w:sz w:val="24"/>
          <w:szCs w:val="24"/>
        </w:rPr>
        <w:t>Keterikata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sebagai</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Variabel</w:t>
      </w:r>
      <w:proofErr w:type="spellEnd"/>
      <w:r w:rsidRPr="00556A24">
        <w:rPr>
          <w:rFonts w:ascii="Times New Roman" w:eastAsia="Times New Roman" w:hAnsi="Times New Roman" w:cs="Times New Roman"/>
          <w:color w:val="000000"/>
          <w:sz w:val="24"/>
          <w:szCs w:val="24"/>
        </w:rPr>
        <w:t xml:space="preserve"> Intervening (Studi Kasus pada </w:t>
      </w:r>
      <w:proofErr w:type="spellStart"/>
      <w:r w:rsidRPr="00556A24">
        <w:rPr>
          <w:rFonts w:ascii="Times New Roman" w:eastAsia="Times New Roman" w:hAnsi="Times New Roman" w:cs="Times New Roman"/>
          <w:color w:val="000000"/>
          <w:sz w:val="24"/>
          <w:szCs w:val="24"/>
        </w:rPr>
        <w:t>Generasi</w:t>
      </w:r>
      <w:proofErr w:type="spellEnd"/>
      <w:r w:rsidRPr="00556A24">
        <w:rPr>
          <w:rFonts w:ascii="Times New Roman" w:eastAsia="Times New Roman" w:hAnsi="Times New Roman" w:cs="Times New Roman"/>
          <w:color w:val="000000"/>
          <w:sz w:val="24"/>
          <w:szCs w:val="24"/>
        </w:rPr>
        <w:t xml:space="preserve"> Muda di PT XXX). </w:t>
      </w:r>
      <w:proofErr w:type="spellStart"/>
      <w:r w:rsidRPr="00556A24">
        <w:rPr>
          <w:rFonts w:ascii="Times New Roman" w:eastAsia="Times New Roman" w:hAnsi="Times New Roman" w:cs="Times New Roman"/>
          <w:color w:val="000000"/>
          <w:sz w:val="24"/>
          <w:szCs w:val="24"/>
        </w:rPr>
        <w:t>Jurnal</w:t>
      </w:r>
      <w:proofErr w:type="spellEnd"/>
      <w:r w:rsidRPr="00556A24">
        <w:rPr>
          <w:rFonts w:ascii="Times New Roman" w:eastAsia="Times New Roman" w:hAnsi="Times New Roman" w:cs="Times New Roman"/>
          <w:color w:val="000000"/>
          <w:sz w:val="24"/>
          <w:szCs w:val="24"/>
        </w:rPr>
        <w:t xml:space="preserve"> Ekonomi, </w:t>
      </w:r>
      <w:proofErr w:type="spellStart"/>
      <w:r w:rsidRPr="00556A24">
        <w:rPr>
          <w:rFonts w:ascii="Times New Roman" w:eastAsia="Times New Roman" w:hAnsi="Times New Roman" w:cs="Times New Roman"/>
          <w:color w:val="000000"/>
          <w:sz w:val="24"/>
          <w:szCs w:val="24"/>
        </w:rPr>
        <w:t>Manajemen</w:t>
      </w:r>
      <w:proofErr w:type="spellEnd"/>
      <w:r w:rsidRPr="00556A24">
        <w:rPr>
          <w:rFonts w:ascii="Times New Roman" w:eastAsia="Times New Roman" w:hAnsi="Times New Roman" w:cs="Times New Roman"/>
          <w:color w:val="000000"/>
          <w:sz w:val="24"/>
          <w:szCs w:val="24"/>
        </w:rPr>
        <w:t xml:space="preserve"> dan </w:t>
      </w:r>
      <w:proofErr w:type="spellStart"/>
      <w:r w:rsidRPr="00556A24">
        <w:rPr>
          <w:rFonts w:ascii="Times New Roman" w:eastAsia="Times New Roman" w:hAnsi="Times New Roman" w:cs="Times New Roman"/>
          <w:color w:val="000000"/>
          <w:sz w:val="24"/>
          <w:szCs w:val="24"/>
        </w:rPr>
        <w:t>Perbankan</w:t>
      </w:r>
      <w:proofErr w:type="spellEnd"/>
      <w:r w:rsidRPr="00556A24">
        <w:rPr>
          <w:rFonts w:ascii="Times New Roman" w:eastAsia="Times New Roman" w:hAnsi="Times New Roman" w:cs="Times New Roman"/>
          <w:color w:val="000000"/>
          <w:sz w:val="24"/>
          <w:szCs w:val="24"/>
        </w:rPr>
        <w:t xml:space="preserve"> (Journal of Economics, Management and Banking), 11(3), 493-516</w:t>
      </w:r>
    </w:p>
    <w:p w14:paraId="2EDB020D"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556A24">
        <w:rPr>
          <w:rFonts w:ascii="Times New Roman" w:eastAsia="Times New Roman" w:hAnsi="Times New Roman" w:cs="Times New Roman"/>
          <w:color w:val="000000"/>
          <w:sz w:val="24"/>
          <w:szCs w:val="24"/>
        </w:rPr>
        <w:t xml:space="preserve">Hidayatullah, R. A. (2025). </w:t>
      </w:r>
      <w:proofErr w:type="spellStart"/>
      <w:r w:rsidRPr="00556A24">
        <w:rPr>
          <w:rFonts w:ascii="Times New Roman" w:eastAsia="Times New Roman" w:hAnsi="Times New Roman" w:cs="Times New Roman"/>
          <w:color w:val="000000"/>
          <w:sz w:val="24"/>
          <w:szCs w:val="24"/>
        </w:rPr>
        <w:t>Pengaruh</w:t>
      </w:r>
      <w:proofErr w:type="spellEnd"/>
      <w:r w:rsidRPr="00556A24">
        <w:rPr>
          <w:rFonts w:ascii="Times New Roman" w:eastAsia="Times New Roman" w:hAnsi="Times New Roman" w:cs="Times New Roman"/>
          <w:color w:val="000000"/>
          <w:sz w:val="24"/>
          <w:szCs w:val="24"/>
        </w:rPr>
        <w:t xml:space="preserve"> Work Life Balance </w:t>
      </w:r>
      <w:proofErr w:type="spellStart"/>
      <w:r w:rsidRPr="00556A24">
        <w:rPr>
          <w:rFonts w:ascii="Times New Roman" w:eastAsia="Times New Roman" w:hAnsi="Times New Roman" w:cs="Times New Roman"/>
          <w:color w:val="000000"/>
          <w:sz w:val="24"/>
          <w:szCs w:val="24"/>
        </w:rPr>
        <w:t>Terhadap</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puasa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Pada </w:t>
      </w:r>
      <w:proofErr w:type="spellStart"/>
      <w:r w:rsidRPr="00556A24">
        <w:rPr>
          <w:rFonts w:ascii="Times New Roman" w:eastAsia="Times New Roman" w:hAnsi="Times New Roman" w:cs="Times New Roman"/>
          <w:color w:val="000000"/>
          <w:sz w:val="24"/>
          <w:szCs w:val="24"/>
        </w:rPr>
        <w:t>Aparatur</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Sipil</w:t>
      </w:r>
      <w:proofErr w:type="spellEnd"/>
      <w:r w:rsidRPr="00556A24">
        <w:rPr>
          <w:rFonts w:ascii="Times New Roman" w:eastAsia="Times New Roman" w:hAnsi="Times New Roman" w:cs="Times New Roman"/>
          <w:color w:val="000000"/>
          <w:sz w:val="24"/>
          <w:szCs w:val="24"/>
        </w:rPr>
        <w:t xml:space="preserve"> Negara </w:t>
      </w:r>
      <w:proofErr w:type="gramStart"/>
      <w:r w:rsidRPr="00556A24">
        <w:rPr>
          <w:rFonts w:ascii="Times New Roman" w:eastAsia="Times New Roman" w:hAnsi="Times New Roman" w:cs="Times New Roman"/>
          <w:color w:val="000000"/>
          <w:sz w:val="24"/>
          <w:szCs w:val="24"/>
        </w:rPr>
        <w:t>( ASN</w:t>
      </w:r>
      <w:proofErr w:type="gramEnd"/>
      <w:r w:rsidRPr="00556A24">
        <w:rPr>
          <w:rFonts w:ascii="Times New Roman" w:eastAsia="Times New Roman" w:hAnsi="Times New Roman" w:cs="Times New Roman"/>
          <w:color w:val="000000"/>
          <w:sz w:val="24"/>
          <w:szCs w:val="24"/>
        </w:rPr>
        <w:t xml:space="preserve"> ) di </w:t>
      </w:r>
      <w:proofErr w:type="spellStart"/>
      <w:r w:rsidRPr="00556A24">
        <w:rPr>
          <w:rFonts w:ascii="Times New Roman" w:eastAsia="Times New Roman" w:hAnsi="Times New Roman" w:cs="Times New Roman"/>
          <w:color w:val="000000"/>
          <w:sz w:val="24"/>
          <w:szCs w:val="24"/>
        </w:rPr>
        <w:t>Lingkungan</w:t>
      </w:r>
      <w:proofErr w:type="spellEnd"/>
      <w:r w:rsidRPr="00556A24">
        <w:rPr>
          <w:rFonts w:ascii="Times New Roman" w:eastAsia="Times New Roman" w:hAnsi="Times New Roman" w:cs="Times New Roman"/>
          <w:color w:val="000000"/>
          <w:sz w:val="24"/>
          <w:szCs w:val="24"/>
        </w:rPr>
        <w:t xml:space="preserve"> Kantor Pusat Badan </w:t>
      </w:r>
      <w:proofErr w:type="spellStart"/>
      <w:r w:rsidRPr="00556A24">
        <w:rPr>
          <w:rFonts w:ascii="Times New Roman" w:eastAsia="Times New Roman" w:hAnsi="Times New Roman" w:cs="Times New Roman"/>
          <w:color w:val="000000"/>
          <w:sz w:val="24"/>
          <w:szCs w:val="24"/>
        </w:rPr>
        <w:t>Kepegawaian</w:t>
      </w:r>
      <w:proofErr w:type="spellEnd"/>
      <w:r w:rsidRPr="00556A24">
        <w:rPr>
          <w:rFonts w:ascii="Times New Roman" w:eastAsia="Times New Roman" w:hAnsi="Times New Roman" w:cs="Times New Roman"/>
          <w:color w:val="000000"/>
          <w:sz w:val="24"/>
          <w:szCs w:val="24"/>
        </w:rPr>
        <w:t xml:space="preserve"> Negara </w:t>
      </w:r>
      <w:proofErr w:type="gramStart"/>
      <w:r w:rsidRPr="00556A24">
        <w:rPr>
          <w:rFonts w:ascii="Times New Roman" w:eastAsia="Times New Roman" w:hAnsi="Times New Roman" w:cs="Times New Roman"/>
          <w:color w:val="000000"/>
          <w:sz w:val="24"/>
          <w:szCs w:val="24"/>
        </w:rPr>
        <w:t>( BKN</w:t>
      </w:r>
      <w:proofErr w:type="gramEnd"/>
      <w:r w:rsidRPr="00556A24">
        <w:rPr>
          <w:rFonts w:ascii="Times New Roman" w:eastAsia="Times New Roman" w:hAnsi="Times New Roman" w:cs="Times New Roman"/>
          <w:color w:val="000000"/>
          <w:sz w:val="24"/>
          <w:szCs w:val="24"/>
        </w:rPr>
        <w:t xml:space="preserve"> ). 2(May).</w:t>
      </w:r>
    </w:p>
    <w:p w14:paraId="22EA6765"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556A24">
        <w:rPr>
          <w:rFonts w:ascii="Times New Roman" w:eastAsia="Times New Roman" w:hAnsi="Times New Roman" w:cs="Times New Roman"/>
          <w:color w:val="000000"/>
          <w:sz w:val="24"/>
          <w:szCs w:val="24"/>
        </w:rPr>
        <w:t xml:space="preserve">Hirawati, T. B. N. A. H. (2021). </w:t>
      </w:r>
      <w:proofErr w:type="spellStart"/>
      <w:r w:rsidRPr="00556A24">
        <w:rPr>
          <w:rFonts w:ascii="Times New Roman" w:eastAsia="Times New Roman" w:hAnsi="Times New Roman" w:cs="Times New Roman"/>
          <w:color w:val="000000"/>
          <w:sz w:val="24"/>
          <w:szCs w:val="24"/>
        </w:rPr>
        <w:t>Pengaruh</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Pelatihan</w:t>
      </w:r>
      <w:proofErr w:type="spellEnd"/>
      <w:r w:rsidRPr="00556A24">
        <w:rPr>
          <w:rFonts w:ascii="Times New Roman" w:eastAsia="Times New Roman" w:hAnsi="Times New Roman" w:cs="Times New Roman"/>
          <w:color w:val="000000"/>
          <w:sz w:val="24"/>
          <w:szCs w:val="24"/>
        </w:rPr>
        <w:t xml:space="preserve"> Dan Pengembangan </w:t>
      </w:r>
      <w:proofErr w:type="spellStart"/>
      <w:r w:rsidRPr="00556A24">
        <w:rPr>
          <w:rFonts w:ascii="Times New Roman" w:eastAsia="Times New Roman" w:hAnsi="Times New Roman" w:cs="Times New Roman"/>
          <w:color w:val="000000"/>
          <w:sz w:val="24"/>
          <w:szCs w:val="24"/>
        </w:rPr>
        <w:t>Sdm</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Terhadap</w:t>
      </w:r>
      <w:proofErr w:type="spellEnd"/>
      <w:r w:rsidRPr="00556A24">
        <w:rPr>
          <w:rFonts w:ascii="Times New Roman" w:eastAsia="Times New Roman" w:hAnsi="Times New Roman" w:cs="Times New Roman"/>
          <w:color w:val="000000"/>
          <w:sz w:val="24"/>
          <w:szCs w:val="24"/>
        </w:rPr>
        <w:t xml:space="preserve"> Kinerja </w:t>
      </w:r>
      <w:proofErr w:type="spellStart"/>
      <w:r w:rsidRPr="00556A24">
        <w:rPr>
          <w:rFonts w:ascii="Times New Roman" w:eastAsia="Times New Roman" w:hAnsi="Times New Roman" w:cs="Times New Roman"/>
          <w:color w:val="000000"/>
          <w:sz w:val="24"/>
          <w:szCs w:val="24"/>
        </w:rPr>
        <w:t>Karyawan</w:t>
      </w:r>
      <w:proofErr w:type="spellEnd"/>
      <w:r w:rsidRPr="00556A24">
        <w:rPr>
          <w:rFonts w:ascii="Times New Roman" w:eastAsia="Times New Roman" w:hAnsi="Times New Roman" w:cs="Times New Roman"/>
          <w:color w:val="000000"/>
          <w:sz w:val="24"/>
          <w:szCs w:val="24"/>
        </w:rPr>
        <w:t xml:space="preserve"> Pt Pos Indonesia Cabang Kota </w:t>
      </w:r>
      <w:proofErr w:type="spellStart"/>
      <w:r w:rsidRPr="00556A24">
        <w:rPr>
          <w:rFonts w:ascii="Times New Roman" w:eastAsia="Times New Roman" w:hAnsi="Times New Roman" w:cs="Times New Roman"/>
          <w:color w:val="000000"/>
          <w:sz w:val="24"/>
          <w:szCs w:val="24"/>
        </w:rPr>
        <w:t>Magelang</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Jurnal</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Ilmiah</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Manajemen</w:t>
      </w:r>
      <w:proofErr w:type="spellEnd"/>
      <w:r w:rsidRPr="00556A24">
        <w:rPr>
          <w:rFonts w:ascii="Times New Roman" w:eastAsia="Times New Roman" w:hAnsi="Times New Roman" w:cs="Times New Roman"/>
          <w:color w:val="000000"/>
          <w:sz w:val="24"/>
          <w:szCs w:val="24"/>
        </w:rPr>
        <w:t xml:space="preserve"> Ubhara, 3(2), </w:t>
      </w:r>
      <w:proofErr w:type="gramStart"/>
      <w:r w:rsidRPr="00556A24">
        <w:rPr>
          <w:rFonts w:ascii="Times New Roman" w:eastAsia="Times New Roman" w:hAnsi="Times New Roman" w:cs="Times New Roman"/>
          <w:color w:val="000000"/>
          <w:sz w:val="24"/>
          <w:szCs w:val="24"/>
        </w:rPr>
        <w:t>11..</w:t>
      </w:r>
      <w:proofErr w:type="gramEnd"/>
    </w:p>
    <w:p w14:paraId="158D49C9"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556A24">
        <w:rPr>
          <w:rFonts w:ascii="Times New Roman" w:eastAsia="Times New Roman" w:hAnsi="Times New Roman" w:cs="Times New Roman"/>
          <w:color w:val="000000"/>
          <w:sz w:val="24"/>
          <w:szCs w:val="24"/>
        </w:rPr>
        <w:t xml:space="preserve">Marcella, J., &amp; Ie, M. (2022). </w:t>
      </w:r>
      <w:proofErr w:type="spellStart"/>
      <w:r w:rsidRPr="00556A24">
        <w:rPr>
          <w:rFonts w:ascii="Times New Roman" w:eastAsia="Times New Roman" w:hAnsi="Times New Roman" w:cs="Times New Roman"/>
          <w:color w:val="000000"/>
          <w:sz w:val="24"/>
          <w:szCs w:val="24"/>
        </w:rPr>
        <w:t>Pengaruh</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stres</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puasa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dan </w:t>
      </w:r>
      <w:proofErr w:type="spellStart"/>
      <w:r w:rsidRPr="00556A24">
        <w:rPr>
          <w:rFonts w:ascii="Times New Roman" w:eastAsia="Times New Roman" w:hAnsi="Times New Roman" w:cs="Times New Roman"/>
          <w:color w:val="000000"/>
          <w:sz w:val="24"/>
          <w:szCs w:val="24"/>
        </w:rPr>
        <w:t>pengembanga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arir</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terhadap</w:t>
      </w:r>
      <w:proofErr w:type="spellEnd"/>
      <w:r w:rsidRPr="00556A24">
        <w:rPr>
          <w:rFonts w:ascii="Times New Roman" w:eastAsia="Times New Roman" w:hAnsi="Times New Roman" w:cs="Times New Roman"/>
          <w:color w:val="000000"/>
          <w:sz w:val="24"/>
          <w:szCs w:val="24"/>
        </w:rPr>
        <w:t xml:space="preserve"> turnover intention </w:t>
      </w:r>
      <w:proofErr w:type="spellStart"/>
      <w:r w:rsidRPr="00556A24">
        <w:rPr>
          <w:rFonts w:ascii="Times New Roman" w:eastAsia="Times New Roman" w:hAnsi="Times New Roman" w:cs="Times New Roman"/>
          <w:color w:val="000000"/>
          <w:sz w:val="24"/>
          <w:szCs w:val="24"/>
        </w:rPr>
        <w:t>karyawa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Jurnal</w:t>
      </w:r>
      <w:proofErr w:type="spellEnd"/>
      <w:r w:rsidRPr="00556A24">
        <w:rPr>
          <w:rFonts w:ascii="Times New Roman" w:eastAsia="Times New Roman" w:hAnsi="Times New Roman" w:cs="Times New Roman"/>
          <w:color w:val="000000"/>
          <w:sz w:val="24"/>
          <w:szCs w:val="24"/>
        </w:rPr>
        <w:t xml:space="preserve"> Muara </w:t>
      </w:r>
      <w:proofErr w:type="spellStart"/>
      <w:r w:rsidRPr="00556A24">
        <w:rPr>
          <w:rFonts w:ascii="Times New Roman" w:eastAsia="Times New Roman" w:hAnsi="Times New Roman" w:cs="Times New Roman"/>
          <w:color w:val="000000"/>
          <w:sz w:val="24"/>
          <w:szCs w:val="24"/>
        </w:rPr>
        <w:t>Ilmu</w:t>
      </w:r>
      <w:proofErr w:type="spellEnd"/>
      <w:r w:rsidRPr="00556A24">
        <w:rPr>
          <w:rFonts w:ascii="Times New Roman" w:eastAsia="Times New Roman" w:hAnsi="Times New Roman" w:cs="Times New Roman"/>
          <w:color w:val="000000"/>
          <w:sz w:val="24"/>
          <w:szCs w:val="24"/>
        </w:rPr>
        <w:t xml:space="preserve"> Ekonomi Dan Bisnis, 6(1), 213-223</w:t>
      </w:r>
    </w:p>
    <w:p w14:paraId="6854716B"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556A24">
        <w:rPr>
          <w:rFonts w:ascii="Times New Roman" w:eastAsia="Times New Roman" w:hAnsi="Times New Roman" w:cs="Times New Roman"/>
          <w:color w:val="000000"/>
          <w:sz w:val="24"/>
          <w:szCs w:val="24"/>
        </w:rPr>
        <w:t xml:space="preserve">Novel, C., &amp; </w:t>
      </w:r>
      <w:proofErr w:type="spellStart"/>
      <w:r w:rsidRPr="00556A24">
        <w:rPr>
          <w:rFonts w:ascii="Times New Roman" w:eastAsia="Times New Roman" w:hAnsi="Times New Roman" w:cs="Times New Roman"/>
          <w:color w:val="000000"/>
          <w:sz w:val="24"/>
          <w:szCs w:val="24"/>
        </w:rPr>
        <w:t>Marchyta</w:t>
      </w:r>
      <w:proofErr w:type="spellEnd"/>
      <w:r w:rsidRPr="00556A24">
        <w:rPr>
          <w:rFonts w:ascii="Times New Roman" w:eastAsia="Times New Roman" w:hAnsi="Times New Roman" w:cs="Times New Roman"/>
          <w:color w:val="000000"/>
          <w:sz w:val="24"/>
          <w:szCs w:val="24"/>
        </w:rPr>
        <w:t xml:space="preserve">, N. K. (2021). </w:t>
      </w:r>
      <w:proofErr w:type="spellStart"/>
      <w:r w:rsidRPr="00556A24">
        <w:rPr>
          <w:rFonts w:ascii="Times New Roman" w:eastAsia="Times New Roman" w:hAnsi="Times New Roman" w:cs="Times New Roman"/>
          <w:color w:val="000000"/>
          <w:sz w:val="24"/>
          <w:szCs w:val="24"/>
        </w:rPr>
        <w:t>Pengaruh</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beba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melalui</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puasa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terhadap</w:t>
      </w:r>
      <w:proofErr w:type="spellEnd"/>
      <w:r w:rsidRPr="00556A24">
        <w:rPr>
          <w:rFonts w:ascii="Times New Roman" w:eastAsia="Times New Roman" w:hAnsi="Times New Roman" w:cs="Times New Roman"/>
          <w:color w:val="000000"/>
          <w:sz w:val="24"/>
          <w:szCs w:val="24"/>
        </w:rPr>
        <w:t xml:space="preserve"> turnover intention </w:t>
      </w:r>
      <w:proofErr w:type="spellStart"/>
      <w:r w:rsidRPr="00556A24">
        <w:rPr>
          <w:rFonts w:ascii="Times New Roman" w:eastAsia="Times New Roman" w:hAnsi="Times New Roman" w:cs="Times New Roman"/>
          <w:color w:val="000000"/>
          <w:sz w:val="24"/>
          <w:szCs w:val="24"/>
        </w:rPr>
        <w:t>karyawa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swalayan</w:t>
      </w:r>
      <w:proofErr w:type="spellEnd"/>
      <w:r w:rsidRPr="00556A24">
        <w:rPr>
          <w:rFonts w:ascii="Times New Roman" w:eastAsia="Times New Roman" w:hAnsi="Times New Roman" w:cs="Times New Roman"/>
          <w:color w:val="000000"/>
          <w:sz w:val="24"/>
          <w:szCs w:val="24"/>
        </w:rPr>
        <w:t xml:space="preserve"> Valentine di </w:t>
      </w:r>
      <w:proofErr w:type="spellStart"/>
      <w:r w:rsidRPr="00556A24">
        <w:rPr>
          <w:rFonts w:ascii="Times New Roman" w:eastAsia="Times New Roman" w:hAnsi="Times New Roman" w:cs="Times New Roman"/>
          <w:color w:val="000000"/>
          <w:sz w:val="24"/>
          <w:szCs w:val="24"/>
        </w:rPr>
        <w:t>Kairatu</w:t>
      </w:r>
      <w:proofErr w:type="spellEnd"/>
      <w:r w:rsidRPr="00556A24">
        <w:rPr>
          <w:rFonts w:ascii="Times New Roman" w:eastAsia="Times New Roman" w:hAnsi="Times New Roman" w:cs="Times New Roman"/>
          <w:color w:val="000000"/>
          <w:sz w:val="24"/>
          <w:szCs w:val="24"/>
        </w:rPr>
        <w:t xml:space="preserve">. Agora, 9(2), </w:t>
      </w:r>
      <w:proofErr w:type="gramStart"/>
      <w:r w:rsidRPr="00556A24">
        <w:rPr>
          <w:rFonts w:ascii="Times New Roman" w:eastAsia="Times New Roman" w:hAnsi="Times New Roman" w:cs="Times New Roman"/>
          <w:color w:val="000000"/>
          <w:sz w:val="24"/>
          <w:szCs w:val="24"/>
        </w:rPr>
        <w:t>358467..</w:t>
      </w:r>
      <w:proofErr w:type="gramEnd"/>
    </w:p>
    <w:p w14:paraId="0A900811"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proofErr w:type="spellStart"/>
      <w:r w:rsidRPr="00556A24">
        <w:rPr>
          <w:rFonts w:ascii="Times New Roman" w:eastAsia="Times New Roman" w:hAnsi="Times New Roman" w:cs="Times New Roman"/>
          <w:color w:val="000000"/>
          <w:sz w:val="24"/>
          <w:szCs w:val="24"/>
        </w:rPr>
        <w:t>Nugraheni</w:t>
      </w:r>
      <w:proofErr w:type="spellEnd"/>
      <w:r w:rsidRPr="00556A24">
        <w:rPr>
          <w:rFonts w:ascii="Times New Roman" w:eastAsia="Times New Roman" w:hAnsi="Times New Roman" w:cs="Times New Roman"/>
          <w:color w:val="000000"/>
          <w:sz w:val="24"/>
          <w:szCs w:val="24"/>
        </w:rPr>
        <w:t xml:space="preserve">, I. P. (2025). Analisa </w:t>
      </w:r>
      <w:proofErr w:type="spellStart"/>
      <w:r w:rsidRPr="00556A24">
        <w:rPr>
          <w:rFonts w:ascii="Times New Roman" w:eastAsia="Times New Roman" w:hAnsi="Times New Roman" w:cs="Times New Roman"/>
          <w:color w:val="000000"/>
          <w:sz w:val="24"/>
          <w:szCs w:val="24"/>
        </w:rPr>
        <w:t>Terhadap</w:t>
      </w:r>
      <w:proofErr w:type="spellEnd"/>
      <w:r w:rsidRPr="00556A24">
        <w:rPr>
          <w:rFonts w:ascii="Times New Roman" w:eastAsia="Times New Roman" w:hAnsi="Times New Roman" w:cs="Times New Roman"/>
          <w:color w:val="000000"/>
          <w:sz w:val="24"/>
          <w:szCs w:val="24"/>
        </w:rPr>
        <w:t xml:space="preserve"> Kinerja </w:t>
      </w:r>
      <w:proofErr w:type="spellStart"/>
      <w:r w:rsidRPr="00556A24">
        <w:rPr>
          <w:rFonts w:ascii="Times New Roman" w:eastAsia="Times New Roman" w:hAnsi="Times New Roman" w:cs="Times New Roman"/>
          <w:color w:val="000000"/>
          <w:sz w:val="24"/>
          <w:szCs w:val="24"/>
        </w:rPr>
        <w:t>Sumber</w:t>
      </w:r>
      <w:proofErr w:type="spellEnd"/>
      <w:r w:rsidRPr="00556A24">
        <w:rPr>
          <w:rFonts w:ascii="Times New Roman" w:eastAsia="Times New Roman" w:hAnsi="Times New Roman" w:cs="Times New Roman"/>
          <w:color w:val="000000"/>
          <w:sz w:val="24"/>
          <w:szCs w:val="24"/>
        </w:rPr>
        <w:t xml:space="preserve"> Daya </w:t>
      </w:r>
      <w:proofErr w:type="spellStart"/>
      <w:r w:rsidRPr="00556A24">
        <w:rPr>
          <w:rFonts w:ascii="Times New Roman" w:eastAsia="Times New Roman" w:hAnsi="Times New Roman" w:cs="Times New Roman"/>
          <w:color w:val="000000"/>
          <w:sz w:val="24"/>
          <w:szCs w:val="24"/>
        </w:rPr>
        <w:t>Manusia</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Aparatur</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Sipil</w:t>
      </w:r>
      <w:proofErr w:type="spellEnd"/>
      <w:r w:rsidRPr="00556A24">
        <w:rPr>
          <w:rFonts w:ascii="Times New Roman" w:eastAsia="Times New Roman" w:hAnsi="Times New Roman" w:cs="Times New Roman"/>
          <w:color w:val="000000"/>
          <w:sz w:val="24"/>
          <w:szCs w:val="24"/>
        </w:rPr>
        <w:t xml:space="preserve"> Negara Di Kantor Badan </w:t>
      </w:r>
      <w:proofErr w:type="spellStart"/>
      <w:r w:rsidRPr="00556A24">
        <w:rPr>
          <w:rFonts w:ascii="Times New Roman" w:eastAsia="Times New Roman" w:hAnsi="Times New Roman" w:cs="Times New Roman"/>
          <w:color w:val="000000"/>
          <w:sz w:val="24"/>
          <w:szCs w:val="24"/>
        </w:rPr>
        <w:t>Kepegawaian</w:t>
      </w:r>
      <w:proofErr w:type="spellEnd"/>
      <w:r w:rsidRPr="00556A24">
        <w:rPr>
          <w:rFonts w:ascii="Times New Roman" w:eastAsia="Times New Roman" w:hAnsi="Times New Roman" w:cs="Times New Roman"/>
          <w:color w:val="000000"/>
          <w:sz w:val="24"/>
          <w:szCs w:val="24"/>
        </w:rPr>
        <w:t xml:space="preserve"> dan </w:t>
      </w:r>
      <w:proofErr w:type="spellStart"/>
      <w:r w:rsidRPr="00556A24">
        <w:rPr>
          <w:rFonts w:ascii="Times New Roman" w:eastAsia="Times New Roman" w:hAnsi="Times New Roman" w:cs="Times New Roman"/>
          <w:color w:val="000000"/>
          <w:sz w:val="24"/>
          <w:szCs w:val="24"/>
        </w:rPr>
        <w:t>Pengembanga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Sumber</w:t>
      </w:r>
      <w:proofErr w:type="spellEnd"/>
      <w:r w:rsidRPr="00556A24">
        <w:rPr>
          <w:rFonts w:ascii="Times New Roman" w:eastAsia="Times New Roman" w:hAnsi="Times New Roman" w:cs="Times New Roman"/>
          <w:color w:val="000000"/>
          <w:sz w:val="24"/>
          <w:szCs w:val="24"/>
        </w:rPr>
        <w:t xml:space="preserve"> Daya </w:t>
      </w:r>
      <w:proofErr w:type="spellStart"/>
      <w:r w:rsidRPr="00556A24">
        <w:rPr>
          <w:rFonts w:ascii="Times New Roman" w:eastAsia="Times New Roman" w:hAnsi="Times New Roman" w:cs="Times New Roman"/>
          <w:color w:val="000000"/>
          <w:sz w:val="24"/>
          <w:szCs w:val="24"/>
        </w:rPr>
        <w:t>Manusia</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abupate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bumen</w:t>
      </w:r>
      <w:proofErr w:type="spellEnd"/>
      <w:r w:rsidRPr="00556A24">
        <w:rPr>
          <w:rFonts w:ascii="Times New Roman" w:eastAsia="Times New Roman" w:hAnsi="Times New Roman" w:cs="Times New Roman"/>
          <w:color w:val="000000"/>
          <w:sz w:val="24"/>
          <w:szCs w:val="24"/>
        </w:rPr>
        <w:t xml:space="preserve">. Journal of </w:t>
      </w:r>
      <w:proofErr w:type="spellStart"/>
      <w:r w:rsidRPr="00556A24">
        <w:rPr>
          <w:rFonts w:ascii="Times New Roman" w:eastAsia="Times New Roman" w:hAnsi="Times New Roman" w:cs="Times New Roman"/>
          <w:color w:val="000000"/>
          <w:sz w:val="24"/>
          <w:szCs w:val="24"/>
        </w:rPr>
        <w:t>Politic</w:t>
      </w:r>
      <w:proofErr w:type="spellEnd"/>
      <w:r w:rsidRPr="00556A24">
        <w:rPr>
          <w:rFonts w:ascii="Times New Roman" w:eastAsia="Times New Roman" w:hAnsi="Times New Roman" w:cs="Times New Roman"/>
          <w:color w:val="000000"/>
          <w:sz w:val="24"/>
          <w:szCs w:val="24"/>
        </w:rPr>
        <w:t xml:space="preserve"> and Government Studies, 14(2), 1424-1436.</w:t>
      </w:r>
    </w:p>
    <w:p w14:paraId="529220C2"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proofErr w:type="spellStart"/>
      <w:r w:rsidRPr="00556A24">
        <w:rPr>
          <w:rFonts w:ascii="Times New Roman" w:eastAsia="Times New Roman" w:hAnsi="Times New Roman" w:cs="Times New Roman"/>
          <w:color w:val="000000"/>
          <w:sz w:val="24"/>
          <w:szCs w:val="24"/>
        </w:rPr>
        <w:t>Nuryanti</w:t>
      </w:r>
      <w:proofErr w:type="spellEnd"/>
      <w:r w:rsidRPr="00556A24">
        <w:rPr>
          <w:rFonts w:ascii="Times New Roman" w:eastAsia="Times New Roman" w:hAnsi="Times New Roman" w:cs="Times New Roman"/>
          <w:color w:val="000000"/>
          <w:sz w:val="24"/>
          <w:szCs w:val="24"/>
        </w:rPr>
        <w:t xml:space="preserve">, E., </w:t>
      </w:r>
      <w:proofErr w:type="spellStart"/>
      <w:r w:rsidRPr="00556A24">
        <w:rPr>
          <w:rFonts w:ascii="Times New Roman" w:eastAsia="Times New Roman" w:hAnsi="Times New Roman" w:cs="Times New Roman"/>
          <w:color w:val="000000"/>
          <w:sz w:val="24"/>
          <w:szCs w:val="24"/>
        </w:rPr>
        <w:t>Kustiningsih</w:t>
      </w:r>
      <w:proofErr w:type="spellEnd"/>
      <w:r w:rsidRPr="00556A24">
        <w:rPr>
          <w:rFonts w:ascii="Times New Roman" w:eastAsia="Times New Roman" w:hAnsi="Times New Roman" w:cs="Times New Roman"/>
          <w:color w:val="000000"/>
          <w:sz w:val="24"/>
          <w:szCs w:val="24"/>
        </w:rPr>
        <w:t xml:space="preserve">, N., &amp; Rahayu, S. (2024). </w:t>
      </w:r>
      <w:proofErr w:type="spellStart"/>
      <w:r w:rsidRPr="00556A24">
        <w:rPr>
          <w:rFonts w:ascii="Times New Roman" w:eastAsia="Times New Roman" w:hAnsi="Times New Roman" w:cs="Times New Roman"/>
          <w:color w:val="000000"/>
          <w:sz w:val="24"/>
          <w:szCs w:val="24"/>
        </w:rPr>
        <w:t>Pengaruh</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ompetensi</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Terhadap</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Implementasi</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Manajemen</w:t>
      </w:r>
      <w:proofErr w:type="spellEnd"/>
      <w:r w:rsidRPr="00556A24">
        <w:rPr>
          <w:rFonts w:ascii="Times New Roman" w:eastAsia="Times New Roman" w:hAnsi="Times New Roman" w:cs="Times New Roman"/>
          <w:color w:val="000000"/>
          <w:sz w:val="24"/>
          <w:szCs w:val="24"/>
        </w:rPr>
        <w:t xml:space="preserve"> SDM Di SMA Dharma Wanita 4 Taman. Media Bina </w:t>
      </w:r>
      <w:proofErr w:type="spellStart"/>
      <w:r w:rsidRPr="00556A24">
        <w:rPr>
          <w:rFonts w:ascii="Times New Roman" w:eastAsia="Times New Roman" w:hAnsi="Times New Roman" w:cs="Times New Roman"/>
          <w:color w:val="000000"/>
          <w:sz w:val="24"/>
          <w:szCs w:val="24"/>
        </w:rPr>
        <w:t>Ilmiah</w:t>
      </w:r>
      <w:proofErr w:type="spellEnd"/>
      <w:r w:rsidRPr="00556A24">
        <w:rPr>
          <w:rFonts w:ascii="Times New Roman" w:eastAsia="Times New Roman" w:hAnsi="Times New Roman" w:cs="Times New Roman"/>
          <w:color w:val="000000"/>
          <w:sz w:val="24"/>
          <w:szCs w:val="24"/>
        </w:rPr>
        <w:t>, 19(1), 3415-3422.</w:t>
      </w:r>
    </w:p>
    <w:p w14:paraId="4AFF8F3D"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556A24">
        <w:rPr>
          <w:rFonts w:ascii="Times New Roman" w:eastAsia="Times New Roman" w:hAnsi="Times New Roman" w:cs="Times New Roman"/>
          <w:color w:val="000000"/>
          <w:sz w:val="24"/>
          <w:szCs w:val="24"/>
        </w:rPr>
        <w:t xml:space="preserve">Patong, R., Hadun, P., &amp; Perkasa, D. H. (2025). </w:t>
      </w:r>
      <w:proofErr w:type="spellStart"/>
      <w:r w:rsidRPr="00556A24">
        <w:rPr>
          <w:rFonts w:ascii="Times New Roman" w:eastAsia="Times New Roman" w:hAnsi="Times New Roman" w:cs="Times New Roman"/>
          <w:color w:val="000000"/>
          <w:sz w:val="24"/>
          <w:szCs w:val="24"/>
        </w:rPr>
        <w:t>Pengaruh</w:t>
      </w:r>
      <w:proofErr w:type="spellEnd"/>
      <w:r w:rsidRPr="00556A24">
        <w:rPr>
          <w:rFonts w:ascii="Times New Roman" w:eastAsia="Times New Roman" w:hAnsi="Times New Roman" w:cs="Times New Roman"/>
          <w:color w:val="000000"/>
          <w:sz w:val="24"/>
          <w:szCs w:val="24"/>
        </w:rPr>
        <w:t xml:space="preserve"> Work-Life Balance dan </w:t>
      </w:r>
      <w:proofErr w:type="spellStart"/>
      <w:r w:rsidRPr="00556A24">
        <w:rPr>
          <w:rFonts w:ascii="Times New Roman" w:eastAsia="Times New Roman" w:hAnsi="Times New Roman" w:cs="Times New Roman"/>
          <w:color w:val="000000"/>
          <w:sz w:val="24"/>
          <w:szCs w:val="24"/>
        </w:rPr>
        <w:t>Kompensasi</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Terhadap</w:t>
      </w:r>
      <w:proofErr w:type="spellEnd"/>
      <w:r w:rsidRPr="00556A24">
        <w:rPr>
          <w:rFonts w:ascii="Times New Roman" w:eastAsia="Times New Roman" w:hAnsi="Times New Roman" w:cs="Times New Roman"/>
          <w:color w:val="000000"/>
          <w:sz w:val="24"/>
          <w:szCs w:val="24"/>
        </w:rPr>
        <w:t xml:space="preserve"> Turnover Intention Dengan </w:t>
      </w:r>
      <w:proofErr w:type="spellStart"/>
      <w:r w:rsidRPr="00556A24">
        <w:rPr>
          <w:rFonts w:ascii="Times New Roman" w:eastAsia="Times New Roman" w:hAnsi="Times New Roman" w:cs="Times New Roman"/>
          <w:color w:val="000000"/>
          <w:sz w:val="24"/>
          <w:szCs w:val="24"/>
        </w:rPr>
        <w:t>Stres</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Sebagai</w:t>
      </w:r>
      <w:proofErr w:type="spellEnd"/>
      <w:r w:rsidRPr="00556A24">
        <w:rPr>
          <w:rFonts w:ascii="Times New Roman" w:eastAsia="Times New Roman" w:hAnsi="Times New Roman" w:cs="Times New Roman"/>
          <w:color w:val="000000"/>
          <w:sz w:val="24"/>
          <w:szCs w:val="24"/>
        </w:rPr>
        <w:t xml:space="preserve"> Variabel Intervening Pada </w:t>
      </w:r>
      <w:proofErr w:type="spellStart"/>
      <w:r w:rsidRPr="00556A24">
        <w:rPr>
          <w:rFonts w:ascii="Times New Roman" w:eastAsia="Times New Roman" w:hAnsi="Times New Roman" w:cs="Times New Roman"/>
          <w:color w:val="000000"/>
          <w:sz w:val="24"/>
          <w:szCs w:val="24"/>
        </w:rPr>
        <w:t>Pekerja</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Generasi</w:t>
      </w:r>
      <w:proofErr w:type="spellEnd"/>
      <w:r w:rsidRPr="00556A24">
        <w:rPr>
          <w:rFonts w:ascii="Times New Roman" w:eastAsia="Times New Roman" w:hAnsi="Times New Roman" w:cs="Times New Roman"/>
          <w:color w:val="000000"/>
          <w:sz w:val="24"/>
          <w:szCs w:val="24"/>
        </w:rPr>
        <w:t xml:space="preserve"> Z </w:t>
      </w:r>
      <w:proofErr w:type="gramStart"/>
      <w:r w:rsidRPr="00556A24">
        <w:rPr>
          <w:rFonts w:ascii="Times New Roman" w:eastAsia="Times New Roman" w:hAnsi="Times New Roman" w:cs="Times New Roman"/>
          <w:color w:val="000000"/>
          <w:sz w:val="24"/>
          <w:szCs w:val="24"/>
        </w:rPr>
        <w:t>( Studi</w:t>
      </w:r>
      <w:proofErr w:type="gramEnd"/>
      <w:r w:rsidRPr="00556A24">
        <w:rPr>
          <w:rFonts w:ascii="Times New Roman" w:eastAsia="Times New Roman" w:hAnsi="Times New Roman" w:cs="Times New Roman"/>
          <w:color w:val="000000"/>
          <w:sz w:val="24"/>
          <w:szCs w:val="24"/>
        </w:rPr>
        <w:t xml:space="preserve"> Kasus PT Leasing Jakarta </w:t>
      </w:r>
      <w:proofErr w:type="gramStart"/>
      <w:r w:rsidRPr="00556A24">
        <w:rPr>
          <w:rFonts w:ascii="Times New Roman" w:eastAsia="Times New Roman" w:hAnsi="Times New Roman" w:cs="Times New Roman"/>
          <w:color w:val="000000"/>
          <w:sz w:val="24"/>
          <w:szCs w:val="24"/>
        </w:rPr>
        <w:t>Timur )</w:t>
      </w:r>
      <w:proofErr w:type="gramEnd"/>
      <w:r w:rsidRPr="00556A24">
        <w:rPr>
          <w:rFonts w:ascii="Times New Roman" w:eastAsia="Times New Roman" w:hAnsi="Times New Roman" w:cs="Times New Roman"/>
          <w:color w:val="000000"/>
          <w:sz w:val="24"/>
          <w:szCs w:val="24"/>
        </w:rPr>
        <w:t>. 6(1), 456–466.</w:t>
      </w:r>
    </w:p>
    <w:p w14:paraId="4926EC0E"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556A24">
        <w:rPr>
          <w:rFonts w:ascii="Times New Roman" w:eastAsia="Times New Roman" w:hAnsi="Times New Roman" w:cs="Times New Roman"/>
          <w:color w:val="000000"/>
          <w:sz w:val="24"/>
          <w:szCs w:val="24"/>
        </w:rPr>
        <w:t xml:space="preserve">Pratama, W. C. T., Ramlah, S., </w:t>
      </w:r>
      <w:proofErr w:type="spellStart"/>
      <w:r w:rsidRPr="00556A24">
        <w:rPr>
          <w:rFonts w:ascii="Times New Roman" w:eastAsia="Times New Roman" w:hAnsi="Times New Roman" w:cs="Times New Roman"/>
          <w:color w:val="000000"/>
          <w:sz w:val="24"/>
          <w:szCs w:val="24"/>
        </w:rPr>
        <w:t>Kusdiyanto</w:t>
      </w:r>
      <w:proofErr w:type="spellEnd"/>
      <w:r w:rsidRPr="00556A24">
        <w:rPr>
          <w:rFonts w:ascii="Times New Roman" w:eastAsia="Times New Roman" w:hAnsi="Times New Roman" w:cs="Times New Roman"/>
          <w:color w:val="000000"/>
          <w:sz w:val="24"/>
          <w:szCs w:val="24"/>
        </w:rPr>
        <w:t xml:space="preserve">, A., Widodo, M. R. S., &amp; Evelyna, N. (2024). </w:t>
      </w:r>
      <w:proofErr w:type="spellStart"/>
      <w:r w:rsidRPr="00556A24">
        <w:rPr>
          <w:rFonts w:ascii="Times New Roman" w:eastAsia="Times New Roman" w:hAnsi="Times New Roman" w:cs="Times New Roman"/>
          <w:color w:val="000000"/>
          <w:sz w:val="24"/>
          <w:szCs w:val="24"/>
        </w:rPr>
        <w:t>Pengaruh</w:t>
      </w:r>
      <w:proofErr w:type="spellEnd"/>
      <w:r w:rsidRPr="00556A24">
        <w:rPr>
          <w:rFonts w:ascii="Times New Roman" w:eastAsia="Times New Roman" w:hAnsi="Times New Roman" w:cs="Times New Roman"/>
          <w:color w:val="000000"/>
          <w:sz w:val="24"/>
          <w:szCs w:val="24"/>
        </w:rPr>
        <w:t xml:space="preserve"> Work Life Balance </w:t>
      </w:r>
      <w:proofErr w:type="spellStart"/>
      <w:r w:rsidRPr="00556A24">
        <w:rPr>
          <w:rFonts w:ascii="Times New Roman" w:eastAsia="Times New Roman" w:hAnsi="Times New Roman" w:cs="Times New Roman"/>
          <w:color w:val="000000"/>
          <w:sz w:val="24"/>
          <w:szCs w:val="24"/>
        </w:rPr>
        <w:t>terhadap</w:t>
      </w:r>
      <w:proofErr w:type="spellEnd"/>
      <w:r w:rsidRPr="00556A24">
        <w:rPr>
          <w:rFonts w:ascii="Times New Roman" w:eastAsia="Times New Roman" w:hAnsi="Times New Roman" w:cs="Times New Roman"/>
          <w:color w:val="000000"/>
          <w:sz w:val="24"/>
          <w:szCs w:val="24"/>
        </w:rPr>
        <w:t xml:space="preserve"> Turnover Intention pada </w:t>
      </w:r>
      <w:proofErr w:type="spellStart"/>
      <w:r w:rsidRPr="00556A24">
        <w:rPr>
          <w:rFonts w:ascii="Times New Roman" w:eastAsia="Times New Roman" w:hAnsi="Times New Roman" w:cs="Times New Roman"/>
          <w:color w:val="000000"/>
          <w:sz w:val="24"/>
          <w:szCs w:val="24"/>
        </w:rPr>
        <w:t>Generasi</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Milenial</w:t>
      </w:r>
      <w:proofErr w:type="spellEnd"/>
      <w:r w:rsidRPr="00556A24">
        <w:rPr>
          <w:rFonts w:ascii="Times New Roman" w:eastAsia="Times New Roman" w:hAnsi="Times New Roman" w:cs="Times New Roman"/>
          <w:color w:val="000000"/>
          <w:sz w:val="24"/>
          <w:szCs w:val="24"/>
        </w:rPr>
        <w:t xml:space="preserve"> dengan </w:t>
      </w:r>
      <w:proofErr w:type="spellStart"/>
      <w:r w:rsidRPr="00556A24">
        <w:rPr>
          <w:rFonts w:ascii="Times New Roman" w:eastAsia="Times New Roman" w:hAnsi="Times New Roman" w:cs="Times New Roman"/>
          <w:color w:val="000000"/>
          <w:sz w:val="24"/>
          <w:szCs w:val="24"/>
        </w:rPr>
        <w:t>Kepuasa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Sebagai</w:t>
      </w:r>
      <w:proofErr w:type="spellEnd"/>
      <w:r w:rsidRPr="00556A24">
        <w:rPr>
          <w:rFonts w:ascii="Times New Roman" w:eastAsia="Times New Roman" w:hAnsi="Times New Roman" w:cs="Times New Roman"/>
          <w:color w:val="000000"/>
          <w:sz w:val="24"/>
          <w:szCs w:val="24"/>
        </w:rPr>
        <w:t xml:space="preserve"> Variabel Mediasi. </w:t>
      </w:r>
      <w:proofErr w:type="spellStart"/>
      <w:r w:rsidRPr="00556A24">
        <w:rPr>
          <w:rFonts w:ascii="Times New Roman" w:eastAsia="Times New Roman" w:hAnsi="Times New Roman" w:cs="Times New Roman"/>
          <w:color w:val="000000"/>
          <w:sz w:val="24"/>
          <w:szCs w:val="24"/>
        </w:rPr>
        <w:t>Manajemen</w:t>
      </w:r>
      <w:proofErr w:type="spellEnd"/>
      <w:r w:rsidRPr="00556A24">
        <w:rPr>
          <w:rFonts w:ascii="Times New Roman" w:eastAsia="Times New Roman" w:hAnsi="Times New Roman" w:cs="Times New Roman"/>
          <w:color w:val="000000"/>
          <w:sz w:val="24"/>
          <w:szCs w:val="24"/>
        </w:rPr>
        <w:t xml:space="preserve"> Dewantara, 8(2), 301-308.</w:t>
      </w:r>
    </w:p>
    <w:p w14:paraId="753AA734"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556A24">
        <w:rPr>
          <w:rFonts w:ascii="Times New Roman" w:eastAsia="Times New Roman" w:hAnsi="Times New Roman" w:cs="Times New Roman"/>
          <w:color w:val="000000"/>
          <w:sz w:val="24"/>
          <w:szCs w:val="24"/>
        </w:rPr>
        <w:t xml:space="preserve">Setiawan, K. C., </w:t>
      </w:r>
      <w:proofErr w:type="spellStart"/>
      <w:r w:rsidRPr="00556A24">
        <w:rPr>
          <w:rFonts w:ascii="Times New Roman" w:eastAsia="Times New Roman" w:hAnsi="Times New Roman" w:cs="Times New Roman"/>
          <w:color w:val="000000"/>
          <w:sz w:val="24"/>
          <w:szCs w:val="24"/>
        </w:rPr>
        <w:t>Prayuda</w:t>
      </w:r>
      <w:proofErr w:type="spellEnd"/>
      <w:r w:rsidRPr="00556A24">
        <w:rPr>
          <w:rFonts w:ascii="Times New Roman" w:eastAsia="Times New Roman" w:hAnsi="Times New Roman" w:cs="Times New Roman"/>
          <w:color w:val="000000"/>
          <w:sz w:val="24"/>
          <w:szCs w:val="24"/>
        </w:rPr>
        <w:t xml:space="preserve">, F., Putri, D. D. A., Hanifah, R. P., Egissa, S. A., &amp; </w:t>
      </w:r>
      <w:proofErr w:type="spellStart"/>
      <w:r w:rsidRPr="00556A24">
        <w:rPr>
          <w:rFonts w:ascii="Times New Roman" w:eastAsia="Times New Roman" w:hAnsi="Times New Roman" w:cs="Times New Roman"/>
          <w:color w:val="000000"/>
          <w:sz w:val="24"/>
          <w:szCs w:val="24"/>
        </w:rPr>
        <w:t>Trisna</w:t>
      </w:r>
      <w:proofErr w:type="spellEnd"/>
      <w:r w:rsidRPr="00556A24">
        <w:rPr>
          <w:rFonts w:ascii="Times New Roman" w:eastAsia="Times New Roman" w:hAnsi="Times New Roman" w:cs="Times New Roman"/>
          <w:color w:val="000000"/>
          <w:sz w:val="24"/>
          <w:szCs w:val="24"/>
        </w:rPr>
        <w:t xml:space="preserve">, M. (2025). </w:t>
      </w:r>
      <w:proofErr w:type="spellStart"/>
      <w:r w:rsidRPr="00556A24">
        <w:rPr>
          <w:rFonts w:ascii="Times New Roman" w:eastAsia="Times New Roman" w:hAnsi="Times New Roman" w:cs="Times New Roman"/>
          <w:color w:val="000000"/>
          <w:sz w:val="24"/>
          <w:szCs w:val="24"/>
        </w:rPr>
        <w:t>Frustasi</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Sebagai</w:t>
      </w:r>
      <w:proofErr w:type="spellEnd"/>
      <w:r w:rsidRPr="00556A24">
        <w:rPr>
          <w:rFonts w:ascii="Times New Roman" w:eastAsia="Times New Roman" w:hAnsi="Times New Roman" w:cs="Times New Roman"/>
          <w:color w:val="000000"/>
          <w:sz w:val="24"/>
          <w:szCs w:val="24"/>
        </w:rPr>
        <w:t xml:space="preserve"> Bentuk Stress Psikologis: </w:t>
      </w:r>
      <w:proofErr w:type="spellStart"/>
      <w:r w:rsidRPr="00556A24">
        <w:rPr>
          <w:rFonts w:ascii="Times New Roman" w:eastAsia="Times New Roman" w:hAnsi="Times New Roman" w:cs="Times New Roman"/>
          <w:color w:val="000000"/>
          <w:sz w:val="24"/>
          <w:szCs w:val="24"/>
        </w:rPr>
        <w:t>Analisis</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Literatur</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Tentang</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Regulasi</w:t>
      </w:r>
      <w:proofErr w:type="spellEnd"/>
      <w:r w:rsidRPr="00556A24">
        <w:rPr>
          <w:rFonts w:ascii="Times New Roman" w:eastAsia="Times New Roman" w:hAnsi="Times New Roman" w:cs="Times New Roman"/>
          <w:color w:val="000000"/>
          <w:sz w:val="24"/>
          <w:szCs w:val="24"/>
        </w:rPr>
        <w:t xml:space="preserve"> Emosi dan </w:t>
      </w:r>
      <w:proofErr w:type="spellStart"/>
      <w:r w:rsidRPr="00556A24">
        <w:rPr>
          <w:rFonts w:ascii="Times New Roman" w:eastAsia="Times New Roman" w:hAnsi="Times New Roman" w:cs="Times New Roman"/>
          <w:color w:val="000000"/>
          <w:sz w:val="24"/>
          <w:szCs w:val="24"/>
        </w:rPr>
        <w:t>Resiliensi</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aryawan</w:t>
      </w:r>
      <w:proofErr w:type="spellEnd"/>
      <w:r w:rsidRPr="00556A24">
        <w:rPr>
          <w:rFonts w:ascii="Times New Roman" w:eastAsia="Times New Roman" w:hAnsi="Times New Roman" w:cs="Times New Roman"/>
          <w:color w:val="000000"/>
          <w:sz w:val="24"/>
          <w:szCs w:val="24"/>
        </w:rPr>
        <w:t>. Journal of Health and Medical Science, 1(2), 36-42.</w:t>
      </w:r>
    </w:p>
    <w:p w14:paraId="662D7917"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proofErr w:type="spellStart"/>
      <w:r w:rsidRPr="00556A24">
        <w:rPr>
          <w:rFonts w:ascii="Times New Roman" w:eastAsia="Times New Roman" w:hAnsi="Times New Roman" w:cs="Times New Roman"/>
          <w:color w:val="000000"/>
          <w:sz w:val="24"/>
          <w:szCs w:val="24"/>
        </w:rPr>
        <w:t>Sitorus</w:t>
      </w:r>
      <w:proofErr w:type="spellEnd"/>
      <w:r w:rsidRPr="00556A24">
        <w:rPr>
          <w:rFonts w:ascii="Times New Roman" w:eastAsia="Times New Roman" w:hAnsi="Times New Roman" w:cs="Times New Roman"/>
          <w:color w:val="000000"/>
          <w:sz w:val="24"/>
          <w:szCs w:val="24"/>
        </w:rPr>
        <w:t xml:space="preserve">, E. S., Simanjuntak, J., </w:t>
      </w:r>
      <w:proofErr w:type="spellStart"/>
      <w:r w:rsidRPr="00556A24">
        <w:rPr>
          <w:rFonts w:ascii="Times New Roman" w:eastAsia="Times New Roman" w:hAnsi="Times New Roman" w:cs="Times New Roman"/>
          <w:color w:val="000000"/>
          <w:sz w:val="24"/>
          <w:szCs w:val="24"/>
        </w:rPr>
        <w:t>Sianipar</w:t>
      </w:r>
      <w:proofErr w:type="spellEnd"/>
      <w:r w:rsidRPr="00556A24">
        <w:rPr>
          <w:rFonts w:ascii="Times New Roman" w:eastAsia="Times New Roman" w:hAnsi="Times New Roman" w:cs="Times New Roman"/>
          <w:color w:val="000000"/>
          <w:sz w:val="24"/>
          <w:szCs w:val="24"/>
        </w:rPr>
        <w:t xml:space="preserve">, G. J., &amp; Simanjuntak, S. I. R. (2024). </w:t>
      </w:r>
      <w:proofErr w:type="spellStart"/>
      <w:r w:rsidRPr="00556A24">
        <w:rPr>
          <w:rFonts w:ascii="Times New Roman" w:eastAsia="Times New Roman" w:hAnsi="Times New Roman" w:cs="Times New Roman"/>
          <w:color w:val="000000"/>
          <w:sz w:val="24"/>
          <w:szCs w:val="24"/>
        </w:rPr>
        <w:t>Pengaruh</w:t>
      </w:r>
      <w:proofErr w:type="spellEnd"/>
      <w:r w:rsidRPr="00556A24">
        <w:rPr>
          <w:rFonts w:ascii="Times New Roman" w:eastAsia="Times New Roman" w:hAnsi="Times New Roman" w:cs="Times New Roman"/>
          <w:color w:val="000000"/>
          <w:sz w:val="24"/>
          <w:szCs w:val="24"/>
        </w:rPr>
        <w:t xml:space="preserve"> Beban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dan </w:t>
      </w:r>
      <w:proofErr w:type="spellStart"/>
      <w:r w:rsidRPr="00556A24">
        <w:rPr>
          <w:rFonts w:ascii="Times New Roman" w:eastAsia="Times New Roman" w:hAnsi="Times New Roman" w:cs="Times New Roman"/>
          <w:color w:val="000000"/>
          <w:sz w:val="24"/>
          <w:szCs w:val="24"/>
        </w:rPr>
        <w:t>Motivasi</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Terhadap</w:t>
      </w:r>
      <w:proofErr w:type="spellEnd"/>
      <w:r w:rsidRPr="00556A24">
        <w:rPr>
          <w:rFonts w:ascii="Times New Roman" w:eastAsia="Times New Roman" w:hAnsi="Times New Roman" w:cs="Times New Roman"/>
          <w:color w:val="000000"/>
          <w:sz w:val="24"/>
          <w:szCs w:val="24"/>
        </w:rPr>
        <w:t xml:space="preserve"> Turnover Intention </w:t>
      </w:r>
      <w:proofErr w:type="spellStart"/>
      <w:r w:rsidRPr="00556A24">
        <w:rPr>
          <w:rFonts w:ascii="Times New Roman" w:eastAsia="Times New Roman" w:hAnsi="Times New Roman" w:cs="Times New Roman"/>
          <w:color w:val="000000"/>
          <w:sz w:val="24"/>
          <w:szCs w:val="24"/>
        </w:rPr>
        <w:t>Pegawai</w:t>
      </w:r>
      <w:proofErr w:type="spellEnd"/>
      <w:r w:rsidRPr="00556A24">
        <w:rPr>
          <w:rFonts w:ascii="Times New Roman" w:eastAsia="Times New Roman" w:hAnsi="Times New Roman" w:cs="Times New Roman"/>
          <w:color w:val="000000"/>
          <w:sz w:val="24"/>
          <w:szCs w:val="24"/>
        </w:rPr>
        <w:t xml:space="preserve"> NON-ASN </w:t>
      </w:r>
      <w:proofErr w:type="spellStart"/>
      <w:r w:rsidRPr="00556A24">
        <w:rPr>
          <w:rFonts w:ascii="Times New Roman" w:eastAsia="Times New Roman" w:hAnsi="Times New Roman" w:cs="Times New Roman"/>
          <w:color w:val="000000"/>
          <w:sz w:val="24"/>
          <w:szCs w:val="24"/>
        </w:rPr>
        <w:t>Melalui</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lastRenderedPageBreak/>
        <w:t>Kepuasan</w:t>
      </w:r>
      <w:proofErr w:type="spellEnd"/>
      <w:r w:rsidRPr="00556A24">
        <w:rPr>
          <w:rFonts w:ascii="Times New Roman" w:eastAsia="Times New Roman" w:hAnsi="Times New Roman" w:cs="Times New Roman"/>
          <w:color w:val="000000"/>
          <w:sz w:val="24"/>
          <w:szCs w:val="24"/>
        </w:rPr>
        <w:t xml:space="preserve"> Kerja. GENUNG: Entrepreneurship, Management, and Business Journal, 1(02), 115-129.</w:t>
      </w:r>
    </w:p>
    <w:p w14:paraId="798B434A"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proofErr w:type="spellStart"/>
      <w:r w:rsidRPr="00556A24">
        <w:rPr>
          <w:rFonts w:ascii="Times New Roman" w:eastAsia="Times New Roman" w:hAnsi="Times New Roman" w:cs="Times New Roman"/>
          <w:color w:val="000000"/>
          <w:sz w:val="24"/>
          <w:szCs w:val="24"/>
        </w:rPr>
        <w:t>Sugiyono</w:t>
      </w:r>
      <w:proofErr w:type="spellEnd"/>
      <w:r w:rsidRPr="00556A24">
        <w:rPr>
          <w:rFonts w:ascii="Times New Roman" w:eastAsia="Times New Roman" w:hAnsi="Times New Roman" w:cs="Times New Roman"/>
          <w:color w:val="000000"/>
          <w:sz w:val="24"/>
          <w:szCs w:val="24"/>
        </w:rPr>
        <w:t xml:space="preserve">. (2018). </w:t>
      </w:r>
      <w:proofErr w:type="spellStart"/>
      <w:r w:rsidRPr="00556A24">
        <w:rPr>
          <w:rFonts w:ascii="Times New Roman" w:eastAsia="Times New Roman" w:hAnsi="Times New Roman" w:cs="Times New Roman"/>
          <w:color w:val="000000"/>
          <w:sz w:val="24"/>
          <w:szCs w:val="24"/>
        </w:rPr>
        <w:t>Statistika</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untuk</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Penelitia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Alfabeta</w:t>
      </w:r>
      <w:proofErr w:type="spellEnd"/>
      <w:r w:rsidRPr="00556A24">
        <w:rPr>
          <w:rFonts w:ascii="Times New Roman" w:eastAsia="Times New Roman" w:hAnsi="Times New Roman" w:cs="Times New Roman"/>
          <w:color w:val="000000"/>
          <w:sz w:val="24"/>
          <w:szCs w:val="24"/>
        </w:rPr>
        <w:t>.</w:t>
      </w:r>
    </w:p>
    <w:p w14:paraId="6EA16936"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proofErr w:type="spellStart"/>
      <w:r w:rsidRPr="00556A24">
        <w:rPr>
          <w:rFonts w:ascii="Times New Roman" w:eastAsia="Times New Roman" w:hAnsi="Times New Roman" w:cs="Times New Roman"/>
          <w:color w:val="000000"/>
          <w:sz w:val="24"/>
          <w:szCs w:val="24"/>
        </w:rPr>
        <w:t>Widati</w:t>
      </w:r>
      <w:proofErr w:type="spellEnd"/>
      <w:r w:rsidRPr="00556A24">
        <w:rPr>
          <w:rFonts w:ascii="Times New Roman" w:eastAsia="Times New Roman" w:hAnsi="Times New Roman" w:cs="Times New Roman"/>
          <w:color w:val="000000"/>
          <w:sz w:val="24"/>
          <w:szCs w:val="24"/>
        </w:rPr>
        <w:t xml:space="preserve">, M. A., &amp; </w:t>
      </w:r>
      <w:proofErr w:type="spellStart"/>
      <w:r w:rsidRPr="00556A24">
        <w:rPr>
          <w:rFonts w:ascii="Times New Roman" w:eastAsia="Times New Roman" w:hAnsi="Times New Roman" w:cs="Times New Roman"/>
          <w:color w:val="000000"/>
          <w:sz w:val="24"/>
          <w:szCs w:val="24"/>
        </w:rPr>
        <w:t>Muafi</w:t>
      </w:r>
      <w:proofErr w:type="spellEnd"/>
      <w:r w:rsidRPr="00556A24">
        <w:rPr>
          <w:rFonts w:ascii="Times New Roman" w:eastAsia="Times New Roman" w:hAnsi="Times New Roman" w:cs="Times New Roman"/>
          <w:color w:val="000000"/>
          <w:sz w:val="24"/>
          <w:szCs w:val="24"/>
        </w:rPr>
        <w:t xml:space="preserve">, M. (2020). </w:t>
      </w:r>
      <w:proofErr w:type="spellStart"/>
      <w:r w:rsidRPr="00556A24">
        <w:rPr>
          <w:rFonts w:ascii="Times New Roman" w:eastAsia="Times New Roman" w:hAnsi="Times New Roman" w:cs="Times New Roman"/>
          <w:color w:val="000000"/>
          <w:sz w:val="24"/>
          <w:szCs w:val="24"/>
        </w:rPr>
        <w:t>Analisis</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pengaruh</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makna</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dan </w:t>
      </w:r>
      <w:proofErr w:type="spellStart"/>
      <w:r w:rsidRPr="00556A24">
        <w:rPr>
          <w:rFonts w:ascii="Times New Roman" w:eastAsia="Times New Roman" w:hAnsi="Times New Roman" w:cs="Times New Roman"/>
          <w:color w:val="000000"/>
          <w:sz w:val="24"/>
          <w:szCs w:val="24"/>
        </w:rPr>
        <w:t>resiliensi</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terhadap</w:t>
      </w:r>
      <w:proofErr w:type="spellEnd"/>
      <w:r w:rsidRPr="00556A24">
        <w:rPr>
          <w:rFonts w:ascii="Times New Roman" w:eastAsia="Times New Roman" w:hAnsi="Times New Roman" w:cs="Times New Roman"/>
          <w:color w:val="000000"/>
          <w:sz w:val="24"/>
          <w:szCs w:val="24"/>
        </w:rPr>
        <w:t xml:space="preserve"> intention to leave yang </w:t>
      </w:r>
      <w:proofErr w:type="spellStart"/>
      <w:r w:rsidRPr="00556A24">
        <w:rPr>
          <w:rFonts w:ascii="Times New Roman" w:eastAsia="Times New Roman" w:hAnsi="Times New Roman" w:cs="Times New Roman"/>
          <w:color w:val="000000"/>
          <w:sz w:val="24"/>
          <w:szCs w:val="24"/>
        </w:rPr>
        <w:t>dimediasi</w:t>
      </w:r>
      <w:proofErr w:type="spellEnd"/>
      <w:r w:rsidRPr="00556A24">
        <w:rPr>
          <w:rFonts w:ascii="Times New Roman" w:eastAsia="Times New Roman" w:hAnsi="Times New Roman" w:cs="Times New Roman"/>
          <w:color w:val="000000"/>
          <w:sz w:val="24"/>
          <w:szCs w:val="24"/>
        </w:rPr>
        <w:t xml:space="preserve"> oleh </w:t>
      </w:r>
      <w:proofErr w:type="spellStart"/>
      <w:r w:rsidRPr="00556A24">
        <w:rPr>
          <w:rFonts w:ascii="Times New Roman" w:eastAsia="Times New Roman" w:hAnsi="Times New Roman" w:cs="Times New Roman"/>
          <w:color w:val="000000"/>
          <w:sz w:val="24"/>
          <w:szCs w:val="24"/>
        </w:rPr>
        <w:t>kepuasa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erja</w:t>
      </w:r>
      <w:proofErr w:type="spellEnd"/>
      <w:r w:rsidRPr="00556A24">
        <w:rPr>
          <w:rFonts w:ascii="Times New Roman" w:eastAsia="Times New Roman" w:hAnsi="Times New Roman" w:cs="Times New Roman"/>
          <w:color w:val="000000"/>
          <w:sz w:val="24"/>
          <w:szCs w:val="24"/>
        </w:rPr>
        <w:t xml:space="preserve">. JBTI: </w:t>
      </w:r>
      <w:proofErr w:type="spellStart"/>
      <w:r w:rsidRPr="00556A24">
        <w:rPr>
          <w:rFonts w:ascii="Times New Roman" w:eastAsia="Times New Roman" w:hAnsi="Times New Roman" w:cs="Times New Roman"/>
          <w:color w:val="000000"/>
          <w:sz w:val="24"/>
          <w:szCs w:val="24"/>
        </w:rPr>
        <w:t>Jurnal</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Bisnis</w:t>
      </w:r>
      <w:proofErr w:type="spellEnd"/>
      <w:r w:rsidRPr="00556A24">
        <w:rPr>
          <w:rFonts w:ascii="Times New Roman" w:eastAsia="Times New Roman" w:hAnsi="Times New Roman" w:cs="Times New Roman"/>
          <w:color w:val="000000"/>
          <w:sz w:val="24"/>
          <w:szCs w:val="24"/>
        </w:rPr>
        <w:t>: Teori Dan Implementasi, 11(2), 149-166</w:t>
      </w:r>
    </w:p>
    <w:p w14:paraId="414E3C38" w14:textId="77777777" w:rsidR="00556A24" w:rsidRPr="00556A24" w:rsidRDefault="00556A24"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sidRPr="00556A24">
        <w:rPr>
          <w:rFonts w:ascii="Times New Roman" w:eastAsia="Times New Roman" w:hAnsi="Times New Roman" w:cs="Times New Roman"/>
          <w:color w:val="000000"/>
          <w:sz w:val="24"/>
          <w:szCs w:val="24"/>
        </w:rPr>
        <w:t xml:space="preserve">Wulandari, D., </w:t>
      </w:r>
      <w:proofErr w:type="spellStart"/>
      <w:r w:rsidRPr="00556A24">
        <w:rPr>
          <w:rFonts w:ascii="Times New Roman" w:eastAsia="Times New Roman" w:hAnsi="Times New Roman" w:cs="Times New Roman"/>
          <w:color w:val="000000"/>
          <w:sz w:val="24"/>
          <w:szCs w:val="24"/>
        </w:rPr>
        <w:t>Nurman</w:t>
      </w:r>
      <w:proofErr w:type="spellEnd"/>
      <w:r w:rsidRPr="00556A24">
        <w:rPr>
          <w:rFonts w:ascii="Times New Roman" w:eastAsia="Times New Roman" w:hAnsi="Times New Roman" w:cs="Times New Roman"/>
          <w:color w:val="000000"/>
          <w:sz w:val="24"/>
          <w:szCs w:val="24"/>
        </w:rPr>
        <w:t xml:space="preserve">, N., Ruma, Z., Sahabuddin, R., &amp; Burhanuddin, B. (2026). </w:t>
      </w:r>
      <w:proofErr w:type="spellStart"/>
      <w:r w:rsidRPr="00556A24">
        <w:rPr>
          <w:rFonts w:ascii="Times New Roman" w:eastAsia="Times New Roman" w:hAnsi="Times New Roman" w:cs="Times New Roman"/>
          <w:color w:val="000000"/>
          <w:sz w:val="24"/>
          <w:szCs w:val="24"/>
        </w:rPr>
        <w:t>Implementasi</w:t>
      </w:r>
      <w:proofErr w:type="spellEnd"/>
      <w:r w:rsidRPr="00556A24">
        <w:rPr>
          <w:rFonts w:ascii="Times New Roman" w:eastAsia="Times New Roman" w:hAnsi="Times New Roman" w:cs="Times New Roman"/>
          <w:color w:val="000000"/>
          <w:sz w:val="24"/>
          <w:szCs w:val="24"/>
        </w:rPr>
        <w:t xml:space="preserve"> Work-Life Balance </w:t>
      </w:r>
      <w:proofErr w:type="spellStart"/>
      <w:r w:rsidRPr="00556A24">
        <w:rPr>
          <w:rFonts w:ascii="Times New Roman" w:eastAsia="Times New Roman" w:hAnsi="Times New Roman" w:cs="Times New Roman"/>
          <w:color w:val="000000"/>
          <w:sz w:val="24"/>
          <w:szCs w:val="24"/>
        </w:rPr>
        <w:t>dalam</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Meningkatkan</w:t>
      </w:r>
      <w:proofErr w:type="spellEnd"/>
      <w:r w:rsidRPr="00556A24">
        <w:rPr>
          <w:rFonts w:ascii="Times New Roman" w:eastAsia="Times New Roman" w:hAnsi="Times New Roman" w:cs="Times New Roman"/>
          <w:color w:val="000000"/>
          <w:sz w:val="24"/>
          <w:szCs w:val="24"/>
        </w:rPr>
        <w:t xml:space="preserve"> Kinerja </w:t>
      </w:r>
      <w:proofErr w:type="spellStart"/>
      <w:r w:rsidRPr="00556A24">
        <w:rPr>
          <w:rFonts w:ascii="Times New Roman" w:eastAsia="Times New Roman" w:hAnsi="Times New Roman" w:cs="Times New Roman"/>
          <w:color w:val="000000"/>
          <w:sz w:val="24"/>
          <w:szCs w:val="24"/>
        </w:rPr>
        <w:t>Pegawai</w:t>
      </w:r>
      <w:proofErr w:type="spellEnd"/>
      <w:r w:rsidRPr="00556A24">
        <w:rPr>
          <w:rFonts w:ascii="Times New Roman" w:eastAsia="Times New Roman" w:hAnsi="Times New Roman" w:cs="Times New Roman"/>
          <w:color w:val="000000"/>
          <w:sz w:val="24"/>
          <w:szCs w:val="24"/>
        </w:rPr>
        <w:t xml:space="preserve"> di Dinas </w:t>
      </w:r>
      <w:proofErr w:type="spellStart"/>
      <w:r w:rsidRPr="00556A24">
        <w:rPr>
          <w:rFonts w:ascii="Times New Roman" w:eastAsia="Times New Roman" w:hAnsi="Times New Roman" w:cs="Times New Roman"/>
          <w:color w:val="000000"/>
          <w:sz w:val="24"/>
          <w:szCs w:val="24"/>
        </w:rPr>
        <w:t>Sosial</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abupate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Bantaeng</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Kompeten</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Jurnal</w:t>
      </w:r>
      <w:proofErr w:type="spellEnd"/>
      <w:r w:rsidRPr="00556A24">
        <w:rPr>
          <w:rFonts w:ascii="Times New Roman" w:eastAsia="Times New Roman" w:hAnsi="Times New Roman" w:cs="Times New Roman"/>
          <w:color w:val="000000"/>
          <w:sz w:val="24"/>
          <w:szCs w:val="24"/>
        </w:rPr>
        <w:t xml:space="preserve"> </w:t>
      </w:r>
      <w:proofErr w:type="spellStart"/>
      <w:r w:rsidRPr="00556A24">
        <w:rPr>
          <w:rFonts w:ascii="Times New Roman" w:eastAsia="Times New Roman" w:hAnsi="Times New Roman" w:cs="Times New Roman"/>
          <w:color w:val="000000"/>
          <w:sz w:val="24"/>
          <w:szCs w:val="24"/>
        </w:rPr>
        <w:t>Ilmiah</w:t>
      </w:r>
      <w:proofErr w:type="spellEnd"/>
      <w:r w:rsidRPr="00556A24">
        <w:rPr>
          <w:rFonts w:ascii="Times New Roman" w:eastAsia="Times New Roman" w:hAnsi="Times New Roman" w:cs="Times New Roman"/>
          <w:color w:val="000000"/>
          <w:sz w:val="24"/>
          <w:szCs w:val="24"/>
        </w:rPr>
        <w:t xml:space="preserve"> Ekonomi dan </w:t>
      </w:r>
      <w:proofErr w:type="spellStart"/>
      <w:r w:rsidRPr="00556A24">
        <w:rPr>
          <w:rFonts w:ascii="Times New Roman" w:eastAsia="Times New Roman" w:hAnsi="Times New Roman" w:cs="Times New Roman"/>
          <w:color w:val="000000"/>
          <w:sz w:val="24"/>
          <w:szCs w:val="24"/>
        </w:rPr>
        <w:t>Bisnis</w:t>
      </w:r>
      <w:proofErr w:type="spellEnd"/>
      <w:r w:rsidRPr="00556A24">
        <w:rPr>
          <w:rFonts w:ascii="Times New Roman" w:eastAsia="Times New Roman" w:hAnsi="Times New Roman" w:cs="Times New Roman"/>
          <w:color w:val="000000"/>
          <w:sz w:val="24"/>
          <w:szCs w:val="24"/>
        </w:rPr>
        <w:t>, 4(4), 1436-1447.</w:t>
      </w:r>
    </w:p>
    <w:p w14:paraId="24B3C297" w14:textId="54792053" w:rsidR="0073540E" w:rsidRPr="002E0CDF" w:rsidRDefault="0073540E" w:rsidP="00556A24">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p>
    <w:sectPr w:rsidR="0073540E" w:rsidRPr="002E0CDF" w:rsidSect="00AD4EE3">
      <w:headerReference w:type="default" r:id="rId13"/>
      <w:footerReference w:type="even" r:id="rId14"/>
      <w:footerReference w:type="default" r:id="rId15"/>
      <w:pgSz w:w="11907" w:h="16840"/>
      <w:pgMar w:top="1440" w:right="1440" w:bottom="1440" w:left="1440" w:header="720" w:footer="1155" w:gutter="0"/>
      <w:pgNumType w:start="234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73A5CE" w14:textId="77777777" w:rsidR="00F45D36" w:rsidRDefault="00F45D36">
      <w:pPr>
        <w:spacing w:after="0" w:line="240" w:lineRule="auto"/>
      </w:pPr>
      <w:r>
        <w:separator/>
      </w:r>
    </w:p>
  </w:endnote>
  <w:endnote w:type="continuationSeparator" w:id="0">
    <w:p w14:paraId="10330356" w14:textId="77777777" w:rsidR="00F45D36" w:rsidRDefault="00F45D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6BF16B" w14:textId="77777777" w:rsidR="00C23D82" w:rsidRDefault="00C86B21">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4B197C13" w14:textId="77777777" w:rsidR="00C23D82" w:rsidRDefault="00C23D82">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000000"/>
      </w:rPr>
      <w:id w:val="50351660"/>
      <w:docPartObj>
        <w:docPartGallery w:val="Page Numbers (Bottom of Page)"/>
        <w:docPartUnique/>
      </w:docPartObj>
    </w:sdtPr>
    <w:sdtContent>
      <w:p w14:paraId="0E72E0BC" w14:textId="3FDFA314" w:rsidR="00C23D82" w:rsidRDefault="007D19D4">
        <w:pPr>
          <w:pBdr>
            <w:top w:val="nil"/>
            <w:left w:val="nil"/>
            <w:bottom w:val="nil"/>
            <w:right w:val="nil"/>
            <w:between w:val="nil"/>
          </w:pBdr>
          <w:tabs>
            <w:tab w:val="center" w:pos="4680"/>
            <w:tab w:val="right" w:pos="9360"/>
          </w:tabs>
          <w:spacing w:after="0" w:line="240" w:lineRule="auto"/>
          <w:rPr>
            <w:color w:val="000000"/>
          </w:rPr>
        </w:pPr>
        <w:r w:rsidRPr="007D19D4">
          <w:rPr>
            <w:noProof/>
            <w:color w:val="000000"/>
          </w:rPr>
          <mc:AlternateContent>
            <mc:Choice Requires="wps">
              <w:drawing>
                <wp:anchor distT="0" distB="0" distL="114300" distR="114300" simplePos="0" relativeHeight="251665408" behindDoc="0" locked="0" layoutInCell="1" allowOverlap="1" wp14:anchorId="0C4CB85B" wp14:editId="2D98F745">
                  <wp:simplePos x="0" y="0"/>
                  <wp:positionH relativeFrom="margin">
                    <wp:align>center</wp:align>
                  </wp:positionH>
                  <wp:positionV relativeFrom="bottomMargin">
                    <wp:align>center</wp:align>
                  </wp:positionV>
                  <wp:extent cx="551815" cy="238760"/>
                  <wp:effectExtent l="19050" t="19050" r="19685" b="18415"/>
                  <wp:wrapNone/>
                  <wp:docPr id="251821558" name="Double Bracket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7359AF1B" w14:textId="77777777" w:rsidR="007D19D4" w:rsidRDefault="007D19D4">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0C4CB85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6" o:spid="_x0000_s1026" type="#_x0000_t185" style="position:absolute;margin-left:0;margin-top:0;width:43.45pt;height:18.8pt;z-index:25166540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" filled="t" strokecolor="gray" strokeweight="2.25pt">
                  <v:textbox inset=",0,,0">
                    <w:txbxContent>
                      <w:p w14:paraId="7359AF1B" w14:textId="77777777" w:rsidR="007D19D4" w:rsidRDefault="007D19D4">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r w:rsidRPr="007D19D4">
          <w:rPr>
            <w:noProof/>
            <w:color w:val="000000"/>
          </w:rPr>
          <mc:AlternateContent>
            <mc:Choice Requires="wps">
              <w:drawing>
                <wp:anchor distT="0" distB="0" distL="114300" distR="114300" simplePos="0" relativeHeight="251664384" behindDoc="0" locked="0" layoutInCell="1" allowOverlap="1" wp14:anchorId="76494143" wp14:editId="3D84DA71">
                  <wp:simplePos x="0" y="0"/>
                  <wp:positionH relativeFrom="margin">
                    <wp:align>center</wp:align>
                  </wp:positionH>
                  <wp:positionV relativeFrom="bottomMargin">
                    <wp:align>center</wp:align>
                  </wp:positionV>
                  <wp:extent cx="5518150" cy="0"/>
                  <wp:effectExtent l="9525" t="9525" r="6350" b="9525"/>
                  <wp:wrapNone/>
                  <wp:docPr id="945965246"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3DD5BCAD" id="_x0000_t32" coordsize="21600,21600" o:spt="32" o:oned="t" path="m,l21600,21600e" filled="f">
                  <v:path arrowok="t" fillok="f" o:connecttype="none"/>
                  <o:lock v:ext="edit" shapetype="t"/>
                </v:shapetype>
                <v:shape id="Straight Arrow Connector 5" o:spid="_x0000_s1026" type="#_x0000_t32" style="position:absolute;margin-left:0;margin-top:0;width:434.5pt;height:0;z-index:25166438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C0D056" w14:textId="77777777" w:rsidR="00F45D36" w:rsidRDefault="00F45D36">
      <w:pPr>
        <w:spacing w:after="0" w:line="240" w:lineRule="auto"/>
      </w:pPr>
      <w:r>
        <w:separator/>
      </w:r>
    </w:p>
  </w:footnote>
  <w:footnote w:type="continuationSeparator" w:id="0">
    <w:p w14:paraId="4B935A00" w14:textId="77777777" w:rsidR="00F45D36" w:rsidRDefault="00F45D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E83C96" w14:textId="16CF2D8F" w:rsidR="003355F4" w:rsidRPr="0047716D" w:rsidRDefault="003355F4" w:rsidP="003355F4">
    <w:pPr>
      <w:pBdr>
        <w:top w:val="nil"/>
        <w:left w:val="nil"/>
        <w:bottom w:val="nil"/>
        <w:right w:val="nil"/>
        <w:between w:val="nil"/>
      </w:pBdr>
      <w:tabs>
        <w:tab w:val="right" w:pos="9360"/>
      </w:tabs>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  </w:t>
    </w:r>
    <w:r w:rsidRPr="0047716D">
      <w:rPr>
        <w:rFonts w:ascii="Times New Roman" w:hAnsi="Times New Roman" w:cs="Times New Roman"/>
        <w:b/>
        <w:color w:val="000000"/>
        <w:sz w:val="20"/>
        <w:szCs w:val="20"/>
      </w:rPr>
      <w:t xml:space="preserve">Vol. </w:t>
    </w:r>
    <w:r w:rsidR="00291A95">
      <w:rPr>
        <w:rFonts w:ascii="Times New Roman" w:hAnsi="Times New Roman" w:cs="Times New Roman"/>
        <w:b/>
        <w:color w:val="000000"/>
        <w:sz w:val="20"/>
        <w:szCs w:val="20"/>
      </w:rPr>
      <w:t>3</w:t>
    </w:r>
    <w:r w:rsidRPr="0047716D">
      <w:rPr>
        <w:rFonts w:ascii="Times New Roman" w:hAnsi="Times New Roman" w:cs="Times New Roman"/>
        <w:b/>
        <w:color w:val="000000"/>
        <w:sz w:val="20"/>
        <w:szCs w:val="20"/>
      </w:rPr>
      <w:t xml:space="preserve"> No. </w:t>
    </w:r>
    <w:r w:rsidR="00291A95">
      <w:rPr>
        <w:rFonts w:ascii="Times New Roman" w:hAnsi="Times New Roman" w:cs="Times New Roman"/>
        <w:b/>
        <w:color w:val="000000"/>
        <w:sz w:val="20"/>
        <w:szCs w:val="20"/>
      </w:rPr>
      <w:t>1</w:t>
    </w:r>
    <w:r w:rsidRPr="0047716D">
      <w:rPr>
        <w:rFonts w:ascii="Times New Roman" w:hAnsi="Times New Roman" w:cs="Times New Roman"/>
        <w:b/>
        <w:color w:val="000000"/>
        <w:sz w:val="20"/>
        <w:szCs w:val="20"/>
      </w:rPr>
      <w:t xml:space="preserve"> </w:t>
    </w:r>
    <w:proofErr w:type="spellStart"/>
    <w:r w:rsidRPr="0047716D">
      <w:rPr>
        <w:rFonts w:ascii="Times New Roman" w:hAnsi="Times New Roman" w:cs="Times New Roman"/>
        <w:b/>
        <w:color w:val="000000"/>
        <w:sz w:val="20"/>
        <w:szCs w:val="20"/>
      </w:rPr>
      <w:t>Edisi</w:t>
    </w:r>
    <w:proofErr w:type="spellEnd"/>
    <w:r w:rsidRPr="0047716D">
      <w:rPr>
        <w:rFonts w:ascii="Times New Roman" w:hAnsi="Times New Roman" w:cs="Times New Roman"/>
        <w:b/>
        <w:color w:val="000000"/>
        <w:sz w:val="20"/>
        <w:szCs w:val="20"/>
      </w:rPr>
      <w:t xml:space="preserve"> </w:t>
    </w:r>
    <w:r w:rsidR="00B43FFB">
      <w:rPr>
        <w:rFonts w:ascii="Times New Roman" w:hAnsi="Times New Roman" w:cs="Times New Roman"/>
        <w:b/>
        <w:color w:val="000000"/>
        <w:sz w:val="20"/>
        <w:szCs w:val="20"/>
      </w:rPr>
      <w:t>J</w:t>
    </w:r>
    <w:r w:rsidR="00291A95">
      <w:rPr>
        <w:rFonts w:ascii="Times New Roman" w:hAnsi="Times New Roman" w:cs="Times New Roman"/>
        <w:b/>
        <w:color w:val="000000"/>
        <w:sz w:val="20"/>
        <w:szCs w:val="20"/>
      </w:rPr>
      <w:t xml:space="preserve">anuari </w:t>
    </w:r>
    <w:r w:rsidRPr="0047716D">
      <w:rPr>
        <w:rFonts w:ascii="Times New Roman" w:hAnsi="Times New Roman" w:cs="Times New Roman"/>
        <w:b/>
        <w:color w:val="000000"/>
        <w:sz w:val="20"/>
        <w:szCs w:val="20"/>
      </w:rPr>
      <w:t>202</w:t>
    </w:r>
    <w:r w:rsidR="00291A95">
      <w:rPr>
        <w:rFonts w:ascii="Times New Roman" w:hAnsi="Times New Roman" w:cs="Times New Roman"/>
        <w:b/>
        <w:color w:val="000000"/>
        <w:sz w:val="20"/>
        <w:szCs w:val="20"/>
      </w:rPr>
      <w:t>6</w:t>
    </w:r>
    <w:r w:rsidRPr="0047716D">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47716D">
      <w:rPr>
        <w:rFonts w:ascii="Times New Roman" w:hAnsi="Times New Roman" w:cs="Times New Roman"/>
        <w:b/>
        <w:sz w:val="20"/>
        <w:szCs w:val="20"/>
      </w:rPr>
      <w:t>E.</w:t>
    </w:r>
    <w:r>
      <w:rPr>
        <w:b/>
        <w:sz w:val="20"/>
        <w:szCs w:val="20"/>
      </w:rPr>
      <w:t xml:space="preserve"> </w:t>
    </w:r>
    <w:r w:rsidRPr="0047716D">
      <w:rPr>
        <w:rFonts w:ascii="Times New Roman" w:hAnsi="Times New Roman" w:cs="Times New Roman"/>
        <w:b/>
        <w:color w:val="000000"/>
        <w:sz w:val="20"/>
        <w:szCs w:val="20"/>
      </w:rPr>
      <w:t>ISSN. 3032-2472</w:t>
    </w:r>
    <w:r w:rsidRPr="0047716D">
      <w:rPr>
        <w:rFonts w:ascii="Times New Roman" w:hAnsi="Times New Roman" w:cs="Times New Roman"/>
        <w:b/>
        <w:sz w:val="20"/>
        <w:szCs w:val="20"/>
      </w:rPr>
      <w:t xml:space="preserve">                                                                                                                    </w:t>
    </w:r>
    <w:r>
      <w:rPr>
        <w:rFonts w:ascii="Times New Roman" w:hAnsi="Times New Roman" w:cs="Times New Roman"/>
        <w:b/>
        <w:sz w:val="20"/>
        <w:szCs w:val="20"/>
      </w:rPr>
      <w:t xml:space="preserve">                    </w:t>
    </w:r>
  </w:p>
  <w:tbl>
    <w:tblPr>
      <w:tblW w:w="8964" w:type="dxa"/>
      <w:tblInd w:w="108" w:type="dxa"/>
      <w:tblLayout w:type="fixed"/>
      <w:tblLook w:val="0400" w:firstRow="0" w:lastRow="0" w:firstColumn="0" w:lastColumn="0" w:noHBand="0" w:noVBand="1"/>
    </w:tblPr>
    <w:tblGrid>
      <w:gridCol w:w="7122"/>
      <w:gridCol w:w="261"/>
      <w:gridCol w:w="261"/>
      <w:gridCol w:w="1320"/>
    </w:tblGrid>
    <w:tr w:rsidR="003355F4" w:rsidRPr="0047716D" w14:paraId="08B891AC" w14:textId="77777777" w:rsidTr="000375ED">
      <w:trPr>
        <w:trHeight w:val="511"/>
      </w:trPr>
      <w:tc>
        <w:tcPr>
          <w:tcW w:w="7122" w:type="dxa"/>
          <w:shd w:val="clear" w:color="auto" w:fill="C6D9F1"/>
          <w:vAlign w:val="center"/>
        </w:tcPr>
        <w:p w14:paraId="4568F938" w14:textId="77777777" w:rsidR="003355F4" w:rsidRPr="0047716D" w:rsidRDefault="003355F4" w:rsidP="003355F4">
          <w:pPr>
            <w:spacing w:after="0" w:line="240" w:lineRule="auto"/>
            <w:ind w:right="68" w:hanging="11"/>
            <w:jc w:val="right"/>
            <w:rPr>
              <w:rFonts w:ascii="Times New Roman" w:hAnsi="Times New Roman" w:cs="Times New Roman"/>
              <w:sz w:val="20"/>
              <w:szCs w:val="20"/>
            </w:rPr>
          </w:pPr>
          <w:r w:rsidRPr="0047716D">
            <w:rPr>
              <w:rFonts w:ascii="Times New Roman" w:hAnsi="Times New Roman" w:cs="Times New Roman"/>
              <w:noProof/>
              <w:sz w:val="20"/>
              <w:szCs w:val="20"/>
            </w:rPr>
            <w:drawing>
              <wp:anchor distT="0" distB="0" distL="114300" distR="114300" simplePos="0" relativeHeight="251668480" behindDoc="0" locked="0" layoutInCell="1" allowOverlap="1" wp14:anchorId="633F2ACB" wp14:editId="0959A7F5">
                <wp:simplePos x="0" y="0"/>
                <wp:positionH relativeFrom="column">
                  <wp:posOffset>-32385</wp:posOffset>
                </wp:positionH>
                <wp:positionV relativeFrom="paragraph">
                  <wp:posOffset>21590</wp:posOffset>
                </wp:positionV>
                <wp:extent cx="742950" cy="638175"/>
                <wp:effectExtent l="0" t="0" r="0" b="9525"/>
                <wp:wrapSquare wrapText="bothSides"/>
                <wp:docPr id="119764915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2950" cy="638175"/>
                        </a:xfrm>
                        <a:prstGeom prst="rect">
                          <a:avLst/>
                        </a:prstGeom>
                        <a:noFill/>
                        <a:ln>
                          <a:noFill/>
                        </a:ln>
                      </pic:spPr>
                    </pic:pic>
                  </a:graphicData>
                </a:graphic>
                <wp14:sizeRelH relativeFrom="margin">
                  <wp14:pctWidth>0</wp14:pctWidth>
                </wp14:sizeRelH>
                <wp14:sizeRelV relativeFrom="margin">
                  <wp14:pctHeight>0</wp14:pctHeight>
                </wp14:sizeRelV>
              </wp:anchor>
            </w:drawing>
          </w:r>
          <w:hyperlink r:id="rId2">
            <w:r w:rsidRPr="0047716D">
              <w:rPr>
                <w:rFonts w:ascii="Times New Roman" w:hAnsi="Times New Roman" w:cs="Times New Roman"/>
                <w:color w:val="0000FF"/>
                <w:sz w:val="20"/>
                <w:szCs w:val="20"/>
              </w:rPr>
              <w:t>Multidisciplinary Indonesian Center Journal (MICJO)</w:t>
            </w:r>
          </w:hyperlink>
        </w:p>
        <w:p w14:paraId="672DB20F"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right="68" w:hanging="11"/>
            <w:jc w:val="center"/>
            <w:rPr>
              <w:rFonts w:ascii="Times New Roman" w:hAnsi="Times New Roman" w:cs="Times New Roman"/>
              <w:sz w:val="20"/>
              <w:szCs w:val="20"/>
            </w:rPr>
          </w:pPr>
          <w:r w:rsidRPr="0047716D">
            <w:rPr>
              <w:rFonts w:ascii="Times New Roman" w:hAnsi="Times New Roman" w:cs="Times New Roman"/>
              <w:sz w:val="20"/>
              <w:szCs w:val="20"/>
            </w:rPr>
            <w:t xml:space="preserve">                  Journal page is available to</w:t>
          </w:r>
        </w:p>
        <w:p w14:paraId="5F14DCB0"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right="68" w:hanging="11"/>
            <w:jc w:val="center"/>
            <w:rPr>
              <w:rFonts w:ascii="Times New Roman" w:hAnsi="Times New Roman" w:cs="Times New Roman"/>
              <w:b/>
              <w:sz w:val="20"/>
              <w:szCs w:val="20"/>
            </w:rPr>
          </w:pPr>
          <w:r w:rsidRPr="0047716D">
            <w:rPr>
              <w:rFonts w:ascii="Times New Roman" w:hAnsi="Times New Roman" w:cs="Times New Roman"/>
              <w:sz w:val="20"/>
              <w:szCs w:val="20"/>
            </w:rPr>
            <w:t xml:space="preserve">              </w:t>
          </w:r>
          <w:hyperlink r:id="rId3">
            <w:r w:rsidRPr="0047716D">
              <w:rPr>
                <w:rFonts w:ascii="Times New Roman" w:hAnsi="Times New Roman" w:cs="Times New Roman"/>
                <w:color w:val="0000FF"/>
                <w:sz w:val="20"/>
                <w:szCs w:val="20"/>
                <w:u w:val="single"/>
              </w:rPr>
              <w:t>https://e-jurnal.jurnalcenter.com/index.php/micjo</w:t>
            </w:r>
          </w:hyperlink>
        </w:p>
        <w:p w14:paraId="3E6333B7"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right="68" w:hanging="11"/>
            <w:jc w:val="center"/>
            <w:rPr>
              <w:rFonts w:ascii="Times New Roman" w:hAnsi="Times New Roman" w:cs="Times New Roman"/>
              <w:sz w:val="20"/>
              <w:szCs w:val="20"/>
            </w:rPr>
          </w:pPr>
          <w:r w:rsidRPr="0047716D">
            <w:rPr>
              <w:rFonts w:ascii="Times New Roman" w:hAnsi="Times New Roman" w:cs="Times New Roman"/>
              <w:sz w:val="20"/>
              <w:szCs w:val="20"/>
            </w:rPr>
            <w:t xml:space="preserve">                 Email: admin@jurnalcenter.com</w:t>
          </w:r>
        </w:p>
      </w:tc>
      <w:tc>
        <w:tcPr>
          <w:tcW w:w="261" w:type="dxa"/>
          <w:shd w:val="clear" w:color="auto" w:fill="C6D9F1"/>
        </w:tcPr>
        <w:p w14:paraId="7EC3BCE8"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hanging="11"/>
            <w:rPr>
              <w:rFonts w:ascii="Times New Roman" w:hAnsi="Times New Roman" w:cs="Times New Roman"/>
              <w:color w:val="000000"/>
              <w:sz w:val="20"/>
              <w:szCs w:val="20"/>
            </w:rPr>
          </w:pPr>
        </w:p>
      </w:tc>
      <w:tc>
        <w:tcPr>
          <w:tcW w:w="261" w:type="dxa"/>
          <w:shd w:val="clear" w:color="auto" w:fill="C6D9F1"/>
        </w:tcPr>
        <w:p w14:paraId="363310C9"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hanging="11"/>
            <w:rPr>
              <w:rFonts w:ascii="Times New Roman" w:hAnsi="Times New Roman" w:cs="Times New Roman"/>
              <w:color w:val="000000"/>
              <w:sz w:val="20"/>
              <w:szCs w:val="20"/>
            </w:rPr>
          </w:pPr>
        </w:p>
      </w:tc>
      <w:tc>
        <w:tcPr>
          <w:tcW w:w="1320" w:type="dxa"/>
          <w:shd w:val="clear" w:color="auto" w:fill="C6D9F1"/>
        </w:tcPr>
        <w:p w14:paraId="6017B646"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left="-92" w:hanging="11"/>
            <w:rPr>
              <w:rFonts w:ascii="Times New Roman" w:hAnsi="Times New Roman" w:cs="Times New Roman"/>
              <w:sz w:val="20"/>
              <w:szCs w:val="20"/>
            </w:rPr>
          </w:pPr>
          <w:r w:rsidRPr="0047716D">
            <w:rPr>
              <w:rFonts w:ascii="Times New Roman" w:hAnsi="Times New Roman" w:cs="Times New Roman"/>
              <w:noProof/>
              <w:sz w:val="20"/>
              <w:szCs w:val="20"/>
            </w:rPr>
            <w:drawing>
              <wp:anchor distT="0" distB="0" distL="114300" distR="114300" simplePos="0" relativeHeight="251667456" behindDoc="0" locked="0" layoutInCell="1" allowOverlap="1" wp14:anchorId="4F8D1F4B" wp14:editId="73F67069">
                <wp:simplePos x="0" y="0"/>
                <wp:positionH relativeFrom="column">
                  <wp:posOffset>28575</wp:posOffset>
                </wp:positionH>
                <wp:positionV relativeFrom="paragraph">
                  <wp:posOffset>15875</wp:posOffset>
                </wp:positionV>
                <wp:extent cx="647537" cy="600075"/>
                <wp:effectExtent l="0" t="0" r="635" b="0"/>
                <wp:wrapNone/>
                <wp:docPr id="18950478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532575" name="Picture 1800532575"/>
                        <pic:cNvPicPr/>
                      </pic:nvPicPr>
                      <pic:blipFill>
                        <a:blip r:embed="rId4">
                          <a:extLst>
                            <a:ext uri="{28A0092B-C50C-407E-A947-70E740481C1C}">
                              <a14:useLocalDpi xmlns:a14="http://schemas.microsoft.com/office/drawing/2010/main" val="0"/>
                            </a:ext>
                          </a:extLst>
                        </a:blip>
                        <a:stretch>
                          <a:fillRect/>
                        </a:stretch>
                      </pic:blipFill>
                      <pic:spPr>
                        <a:xfrm>
                          <a:off x="0" y="0"/>
                          <a:ext cx="648645" cy="601102"/>
                        </a:xfrm>
                        <a:prstGeom prst="rect">
                          <a:avLst/>
                        </a:prstGeom>
                      </pic:spPr>
                    </pic:pic>
                  </a:graphicData>
                </a:graphic>
                <wp14:sizeRelH relativeFrom="margin">
                  <wp14:pctWidth>0</wp14:pctWidth>
                </wp14:sizeRelH>
                <wp14:sizeRelV relativeFrom="margin">
                  <wp14:pctHeight>0</wp14:pctHeight>
                </wp14:sizeRelV>
              </wp:anchor>
            </w:drawing>
          </w:r>
          <w:r w:rsidRPr="0047716D">
            <w:rPr>
              <w:rFonts w:ascii="Times New Roman" w:hAnsi="Times New Roman" w:cs="Times New Roman"/>
              <w:b/>
              <w:sz w:val="20"/>
              <w:szCs w:val="20"/>
            </w:rPr>
            <w:t xml:space="preserve"> </w:t>
          </w:r>
        </w:p>
      </w:tc>
    </w:tr>
  </w:tbl>
  <w:p w14:paraId="2BB918BA" w14:textId="77777777" w:rsidR="003355F4" w:rsidRPr="0047716D" w:rsidRDefault="003355F4" w:rsidP="003355F4">
    <w:pPr>
      <w:pStyle w:val="Header"/>
      <w:rPr>
        <w:rFonts w:ascii="Times New Roman" w:hAnsi="Times New Roman" w:cs="Times New Roman"/>
        <w:sz w:val="20"/>
        <w:szCs w:val="20"/>
      </w:rPr>
    </w:pPr>
  </w:p>
  <w:p w14:paraId="58CD7D7E" w14:textId="77777777" w:rsidR="00C23D82" w:rsidRPr="003355F4" w:rsidRDefault="00C23D82" w:rsidP="003355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4"/>
    <w:multiLevelType w:val="hybridMultilevel"/>
    <w:tmpl w:val="396E841E"/>
    <w:lvl w:ilvl="0" w:tplc="1E5E3CA4">
      <w:start w:val="1"/>
      <w:numFmt w:val="lowerLetter"/>
      <w:lvlRestart w:val="0"/>
      <w:lvlText w:val="%1."/>
      <w:lvlJc w:val="left"/>
      <w:pPr>
        <w:tabs>
          <w:tab w:val="num" w:pos="4177"/>
        </w:tabs>
        <w:ind w:left="4897" w:hanging="360"/>
      </w:pPr>
    </w:lvl>
    <w:lvl w:ilvl="1" w:tplc="EC004646">
      <w:start w:val="1"/>
      <w:numFmt w:val="lowerLetter"/>
      <w:lvlText w:val="%2."/>
      <w:lvlJc w:val="left"/>
      <w:pPr>
        <w:tabs>
          <w:tab w:val="num" w:pos="4177"/>
        </w:tabs>
        <w:ind w:left="5617" w:hanging="360"/>
      </w:pPr>
    </w:lvl>
    <w:lvl w:ilvl="2" w:tplc="60982F7A">
      <w:start w:val="1"/>
      <w:numFmt w:val="lowerRoman"/>
      <w:lvlText w:val="%3."/>
      <w:lvlJc w:val="right"/>
      <w:pPr>
        <w:tabs>
          <w:tab w:val="num" w:pos="4177"/>
        </w:tabs>
        <w:ind w:left="6337" w:hanging="180"/>
      </w:pPr>
    </w:lvl>
    <w:lvl w:ilvl="3" w:tplc="CD4A3EC2">
      <w:start w:val="1"/>
      <w:numFmt w:val="decimal"/>
      <w:lvlText w:val="%4."/>
      <w:lvlJc w:val="left"/>
      <w:pPr>
        <w:tabs>
          <w:tab w:val="num" w:pos="4177"/>
        </w:tabs>
        <w:ind w:left="7057" w:hanging="360"/>
      </w:pPr>
    </w:lvl>
    <w:lvl w:ilvl="4" w:tplc="FC222B1E">
      <w:start w:val="1"/>
      <w:numFmt w:val="lowerLetter"/>
      <w:lvlText w:val="%5."/>
      <w:lvlJc w:val="left"/>
      <w:pPr>
        <w:tabs>
          <w:tab w:val="num" w:pos="4177"/>
        </w:tabs>
        <w:ind w:left="7777" w:hanging="360"/>
      </w:pPr>
    </w:lvl>
    <w:lvl w:ilvl="5" w:tplc="68AE40F4">
      <w:start w:val="1"/>
      <w:numFmt w:val="lowerRoman"/>
      <w:lvlText w:val="%6."/>
      <w:lvlJc w:val="right"/>
      <w:pPr>
        <w:tabs>
          <w:tab w:val="num" w:pos="4177"/>
        </w:tabs>
        <w:ind w:left="8497" w:hanging="180"/>
      </w:pPr>
    </w:lvl>
    <w:lvl w:ilvl="6" w:tplc="202CBE5A">
      <w:start w:val="1"/>
      <w:numFmt w:val="decimal"/>
      <w:lvlText w:val="%7."/>
      <w:lvlJc w:val="left"/>
      <w:pPr>
        <w:tabs>
          <w:tab w:val="num" w:pos="4177"/>
        </w:tabs>
        <w:ind w:left="9217" w:hanging="360"/>
      </w:pPr>
    </w:lvl>
    <w:lvl w:ilvl="7" w:tplc="0118776E">
      <w:start w:val="1"/>
      <w:numFmt w:val="lowerLetter"/>
      <w:lvlText w:val="%8."/>
      <w:lvlJc w:val="left"/>
      <w:pPr>
        <w:tabs>
          <w:tab w:val="num" w:pos="4177"/>
        </w:tabs>
        <w:ind w:left="9937" w:hanging="360"/>
      </w:pPr>
    </w:lvl>
    <w:lvl w:ilvl="8" w:tplc="175C627A">
      <w:start w:val="1"/>
      <w:numFmt w:val="lowerRoman"/>
      <w:lvlText w:val="%9."/>
      <w:lvlJc w:val="right"/>
      <w:pPr>
        <w:tabs>
          <w:tab w:val="num" w:pos="4177"/>
        </w:tabs>
        <w:ind w:left="10657" w:hanging="180"/>
      </w:pPr>
    </w:lvl>
  </w:abstractNum>
  <w:abstractNum w:abstractNumId="1" w15:restartNumberingAfterBreak="0">
    <w:nsid w:val="0000000B"/>
    <w:multiLevelType w:val="hybridMultilevel"/>
    <w:tmpl w:val="6B68079A"/>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197504"/>
    <w:multiLevelType w:val="hybridMultilevel"/>
    <w:tmpl w:val="65CEE5D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07837A3"/>
    <w:multiLevelType w:val="hybridMultilevel"/>
    <w:tmpl w:val="6756E85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08E65F4"/>
    <w:multiLevelType w:val="hybridMultilevel"/>
    <w:tmpl w:val="506A828A"/>
    <w:lvl w:ilvl="0" w:tplc="6C64A820">
      <w:start w:val="3"/>
      <w:numFmt w:val="bullet"/>
      <w:lvlText w:val="•"/>
      <w:lvlJc w:val="left"/>
      <w:pPr>
        <w:ind w:left="930" w:hanging="57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0A6132E"/>
    <w:multiLevelType w:val="hybridMultilevel"/>
    <w:tmpl w:val="DCE60C5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0B95D5B"/>
    <w:multiLevelType w:val="hybridMultilevel"/>
    <w:tmpl w:val="EE803A2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13340DE"/>
    <w:multiLevelType w:val="hybridMultilevel"/>
    <w:tmpl w:val="33F00D32"/>
    <w:lvl w:ilvl="0" w:tplc="2DEC1808">
      <w:start w:val="3"/>
      <w:numFmt w:val="bullet"/>
      <w:lvlText w:val="•"/>
      <w:lvlJc w:val="left"/>
      <w:pPr>
        <w:ind w:left="930" w:hanging="57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01EC72E1"/>
    <w:multiLevelType w:val="hybridMultilevel"/>
    <w:tmpl w:val="9692EC5C"/>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26804C8"/>
    <w:multiLevelType w:val="hybridMultilevel"/>
    <w:tmpl w:val="1930C7C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02C14A04"/>
    <w:multiLevelType w:val="multilevel"/>
    <w:tmpl w:val="9BD49218"/>
    <w:lvl w:ilvl="0">
      <w:start w:val="5"/>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1" w15:restartNumberingAfterBreak="0">
    <w:nsid w:val="02C157E7"/>
    <w:multiLevelType w:val="multilevel"/>
    <w:tmpl w:val="9446AA7C"/>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sz w:val="20"/>
      </w:rPr>
    </w:lvl>
    <w:lvl w:ilvl="2">
      <w:start w:val="4"/>
      <w:numFmt w:val="bullet"/>
      <w:lvlText w:val="-"/>
      <w:lvlJc w:val="left"/>
      <w:pPr>
        <w:ind w:left="2160" w:hanging="360"/>
      </w:pPr>
      <w:rPr>
        <w:rFonts w:ascii="Times New Roman" w:eastAsia="Times New Roman" w:hAnsi="Times New Roman"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2D5583F"/>
    <w:multiLevelType w:val="hybridMultilevel"/>
    <w:tmpl w:val="5A2E18F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031E4B02"/>
    <w:multiLevelType w:val="hybridMultilevel"/>
    <w:tmpl w:val="D7D20D4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3A335BD"/>
    <w:multiLevelType w:val="hybridMultilevel"/>
    <w:tmpl w:val="5FE414F8"/>
    <w:lvl w:ilvl="0" w:tplc="27065A22">
      <w:start w:val="5"/>
      <w:numFmt w:val="bullet"/>
      <w:lvlText w:val="•"/>
      <w:lvlJc w:val="left"/>
      <w:pPr>
        <w:ind w:left="930" w:hanging="57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03B438C2"/>
    <w:multiLevelType w:val="hybridMultilevel"/>
    <w:tmpl w:val="EC10BDA6"/>
    <w:lvl w:ilvl="0" w:tplc="3A78850E">
      <w:start w:val="1"/>
      <w:numFmt w:val="lowerLetter"/>
      <w:lvlText w:val="%1."/>
      <w:lvlJc w:val="left"/>
      <w:pPr>
        <w:ind w:left="720" w:hanging="360"/>
      </w:pPr>
      <w:rPr>
        <w:rFonts w:ascii="Times New Roman" w:eastAsia="Times New Roman" w:hAnsi="Times New Roman" w:cs="Times New Roman" w:hint="default"/>
        <w:b/>
        <w:bCs/>
        <w:i w:val="0"/>
        <w:iCs w:val="0"/>
        <w:color w:val="000000" w:themeColor="text1"/>
        <w:spacing w:val="0"/>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3FB614E"/>
    <w:multiLevelType w:val="hybridMultilevel"/>
    <w:tmpl w:val="968E2D7A"/>
    <w:lvl w:ilvl="0" w:tplc="04210017">
      <w:start w:val="1"/>
      <w:numFmt w:val="lowerLetter"/>
      <w:lvlText w:val="%1)"/>
      <w:lvlJc w:val="left"/>
      <w:pPr>
        <w:ind w:left="1560" w:hanging="360"/>
      </w:pPr>
    </w:lvl>
    <w:lvl w:ilvl="1" w:tplc="08090019" w:tentative="1">
      <w:start w:val="1"/>
      <w:numFmt w:val="lowerLetter"/>
      <w:lvlText w:val="%2."/>
      <w:lvlJc w:val="left"/>
      <w:pPr>
        <w:ind w:left="2280" w:hanging="360"/>
      </w:pPr>
    </w:lvl>
    <w:lvl w:ilvl="2" w:tplc="0809001B" w:tentative="1">
      <w:start w:val="1"/>
      <w:numFmt w:val="lowerRoman"/>
      <w:lvlText w:val="%3."/>
      <w:lvlJc w:val="right"/>
      <w:pPr>
        <w:ind w:left="3000" w:hanging="180"/>
      </w:pPr>
    </w:lvl>
    <w:lvl w:ilvl="3" w:tplc="0809000F" w:tentative="1">
      <w:start w:val="1"/>
      <w:numFmt w:val="decimal"/>
      <w:lvlText w:val="%4."/>
      <w:lvlJc w:val="left"/>
      <w:pPr>
        <w:ind w:left="3720" w:hanging="360"/>
      </w:pPr>
    </w:lvl>
    <w:lvl w:ilvl="4" w:tplc="08090019" w:tentative="1">
      <w:start w:val="1"/>
      <w:numFmt w:val="lowerLetter"/>
      <w:lvlText w:val="%5."/>
      <w:lvlJc w:val="left"/>
      <w:pPr>
        <w:ind w:left="4440" w:hanging="360"/>
      </w:pPr>
    </w:lvl>
    <w:lvl w:ilvl="5" w:tplc="0809001B" w:tentative="1">
      <w:start w:val="1"/>
      <w:numFmt w:val="lowerRoman"/>
      <w:lvlText w:val="%6."/>
      <w:lvlJc w:val="right"/>
      <w:pPr>
        <w:ind w:left="5160" w:hanging="180"/>
      </w:pPr>
    </w:lvl>
    <w:lvl w:ilvl="6" w:tplc="0809000F" w:tentative="1">
      <w:start w:val="1"/>
      <w:numFmt w:val="decimal"/>
      <w:lvlText w:val="%7."/>
      <w:lvlJc w:val="left"/>
      <w:pPr>
        <w:ind w:left="5880" w:hanging="360"/>
      </w:pPr>
    </w:lvl>
    <w:lvl w:ilvl="7" w:tplc="08090019" w:tentative="1">
      <w:start w:val="1"/>
      <w:numFmt w:val="lowerLetter"/>
      <w:lvlText w:val="%8."/>
      <w:lvlJc w:val="left"/>
      <w:pPr>
        <w:ind w:left="6600" w:hanging="360"/>
      </w:pPr>
    </w:lvl>
    <w:lvl w:ilvl="8" w:tplc="0809001B" w:tentative="1">
      <w:start w:val="1"/>
      <w:numFmt w:val="lowerRoman"/>
      <w:lvlText w:val="%9."/>
      <w:lvlJc w:val="right"/>
      <w:pPr>
        <w:ind w:left="7320" w:hanging="180"/>
      </w:pPr>
    </w:lvl>
  </w:abstractNum>
  <w:abstractNum w:abstractNumId="17" w15:restartNumberingAfterBreak="0">
    <w:nsid w:val="042C33BA"/>
    <w:multiLevelType w:val="hybridMultilevel"/>
    <w:tmpl w:val="2C8A0A6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04333F4A"/>
    <w:multiLevelType w:val="hybridMultilevel"/>
    <w:tmpl w:val="63C882D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04346833"/>
    <w:multiLevelType w:val="hybridMultilevel"/>
    <w:tmpl w:val="83FAA20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04670B46"/>
    <w:multiLevelType w:val="hybridMultilevel"/>
    <w:tmpl w:val="C2A6030E"/>
    <w:lvl w:ilvl="0" w:tplc="6A04B1B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04A32063"/>
    <w:multiLevelType w:val="hybridMultilevel"/>
    <w:tmpl w:val="4B94DA0A"/>
    <w:lvl w:ilvl="0" w:tplc="FFFFFFF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04B07B9D"/>
    <w:multiLevelType w:val="hybridMultilevel"/>
    <w:tmpl w:val="F31E9050"/>
    <w:lvl w:ilvl="0" w:tplc="3809000D">
      <w:start w:val="1"/>
      <w:numFmt w:val="bullet"/>
      <w:lvlText w:val=""/>
      <w:lvlJc w:val="left"/>
      <w:pPr>
        <w:ind w:left="5039" w:hanging="360"/>
      </w:pPr>
      <w:rPr>
        <w:rFonts w:ascii="Wingdings" w:hAnsi="Wingdings" w:hint="default"/>
      </w:rPr>
    </w:lvl>
    <w:lvl w:ilvl="1" w:tplc="3809000D">
      <w:start w:val="1"/>
      <w:numFmt w:val="bullet"/>
      <w:lvlText w:val=""/>
      <w:lvlJc w:val="left"/>
      <w:pPr>
        <w:ind w:left="5039" w:hanging="360"/>
      </w:pPr>
      <w:rPr>
        <w:rFonts w:ascii="Wingdings" w:hAnsi="Wingdings" w:hint="default"/>
      </w:rPr>
    </w:lvl>
    <w:lvl w:ilvl="2" w:tplc="38090005" w:tentative="1">
      <w:start w:val="1"/>
      <w:numFmt w:val="bullet"/>
      <w:lvlText w:val=""/>
      <w:lvlJc w:val="left"/>
      <w:pPr>
        <w:ind w:left="6479" w:hanging="360"/>
      </w:pPr>
      <w:rPr>
        <w:rFonts w:ascii="Wingdings" w:hAnsi="Wingdings" w:hint="default"/>
      </w:rPr>
    </w:lvl>
    <w:lvl w:ilvl="3" w:tplc="38090001" w:tentative="1">
      <w:start w:val="1"/>
      <w:numFmt w:val="bullet"/>
      <w:lvlText w:val=""/>
      <w:lvlJc w:val="left"/>
      <w:pPr>
        <w:ind w:left="7199" w:hanging="360"/>
      </w:pPr>
      <w:rPr>
        <w:rFonts w:ascii="Symbol" w:hAnsi="Symbol" w:hint="default"/>
      </w:rPr>
    </w:lvl>
    <w:lvl w:ilvl="4" w:tplc="38090003" w:tentative="1">
      <w:start w:val="1"/>
      <w:numFmt w:val="bullet"/>
      <w:lvlText w:val="o"/>
      <w:lvlJc w:val="left"/>
      <w:pPr>
        <w:ind w:left="7919" w:hanging="360"/>
      </w:pPr>
      <w:rPr>
        <w:rFonts w:ascii="Courier New" w:hAnsi="Courier New" w:cs="Courier New" w:hint="default"/>
      </w:rPr>
    </w:lvl>
    <w:lvl w:ilvl="5" w:tplc="38090005" w:tentative="1">
      <w:start w:val="1"/>
      <w:numFmt w:val="bullet"/>
      <w:lvlText w:val=""/>
      <w:lvlJc w:val="left"/>
      <w:pPr>
        <w:ind w:left="8639" w:hanging="360"/>
      </w:pPr>
      <w:rPr>
        <w:rFonts w:ascii="Wingdings" w:hAnsi="Wingdings" w:hint="default"/>
      </w:rPr>
    </w:lvl>
    <w:lvl w:ilvl="6" w:tplc="38090001" w:tentative="1">
      <w:start w:val="1"/>
      <w:numFmt w:val="bullet"/>
      <w:lvlText w:val=""/>
      <w:lvlJc w:val="left"/>
      <w:pPr>
        <w:ind w:left="9359" w:hanging="360"/>
      </w:pPr>
      <w:rPr>
        <w:rFonts w:ascii="Symbol" w:hAnsi="Symbol" w:hint="default"/>
      </w:rPr>
    </w:lvl>
    <w:lvl w:ilvl="7" w:tplc="38090003" w:tentative="1">
      <w:start w:val="1"/>
      <w:numFmt w:val="bullet"/>
      <w:lvlText w:val="o"/>
      <w:lvlJc w:val="left"/>
      <w:pPr>
        <w:ind w:left="10079" w:hanging="360"/>
      </w:pPr>
      <w:rPr>
        <w:rFonts w:ascii="Courier New" w:hAnsi="Courier New" w:cs="Courier New" w:hint="default"/>
      </w:rPr>
    </w:lvl>
    <w:lvl w:ilvl="8" w:tplc="38090005" w:tentative="1">
      <w:start w:val="1"/>
      <w:numFmt w:val="bullet"/>
      <w:lvlText w:val=""/>
      <w:lvlJc w:val="left"/>
      <w:pPr>
        <w:ind w:left="10799" w:hanging="360"/>
      </w:pPr>
      <w:rPr>
        <w:rFonts w:ascii="Wingdings" w:hAnsi="Wingdings" w:hint="default"/>
      </w:rPr>
    </w:lvl>
  </w:abstractNum>
  <w:abstractNum w:abstractNumId="23" w15:restartNumberingAfterBreak="0">
    <w:nsid w:val="04EC09A9"/>
    <w:multiLevelType w:val="hybridMultilevel"/>
    <w:tmpl w:val="6C94EE4C"/>
    <w:lvl w:ilvl="0" w:tplc="6A04B1B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19">
      <w:start w:val="1"/>
      <w:numFmt w:val="lowerLetter"/>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052D5197"/>
    <w:multiLevelType w:val="multilevel"/>
    <w:tmpl w:val="F6D4BEC2"/>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056A74DF"/>
    <w:multiLevelType w:val="hybridMultilevel"/>
    <w:tmpl w:val="E61A1C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05751C1F"/>
    <w:multiLevelType w:val="multilevel"/>
    <w:tmpl w:val="02C4687C"/>
    <w:lvl w:ilvl="0">
      <w:start w:val="2"/>
      <w:numFmt w:val="decimal"/>
      <w:lvlText w:val="%1."/>
      <w:lvlJc w:val="left"/>
      <w:pPr>
        <w:ind w:left="360" w:hanging="360"/>
      </w:pPr>
      <w:rPr>
        <w:rFonts w:hint="default"/>
        <w:sz w:val="24"/>
        <w:szCs w:val="24"/>
      </w:rPr>
    </w:lvl>
    <w:lvl w:ilvl="1">
      <w:start w:val="4"/>
      <w:numFmt w:val="lowerLetter"/>
      <w:lvlText w:val="%2."/>
      <w:lvlJc w:val="left"/>
      <w:pPr>
        <w:ind w:left="1080" w:hanging="360"/>
      </w:pPr>
      <w:rPr>
        <w:rFonts w:hint="default"/>
        <w:b/>
        <w:bCs/>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7" w15:restartNumberingAfterBreak="0">
    <w:nsid w:val="05861B82"/>
    <w:multiLevelType w:val="hybridMultilevel"/>
    <w:tmpl w:val="1598DE96"/>
    <w:lvl w:ilvl="0" w:tplc="03BEE1F2">
      <w:start w:val="2"/>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06063E9C"/>
    <w:multiLevelType w:val="hybridMultilevel"/>
    <w:tmpl w:val="4E56A3DC"/>
    <w:lvl w:ilvl="0" w:tplc="04090011">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9" w15:restartNumberingAfterBreak="0">
    <w:nsid w:val="06675EE7"/>
    <w:multiLevelType w:val="hybridMultilevel"/>
    <w:tmpl w:val="155A9CF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06983071"/>
    <w:multiLevelType w:val="hybridMultilevel"/>
    <w:tmpl w:val="5CCECAC2"/>
    <w:lvl w:ilvl="0" w:tplc="32D0BF02">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07366199"/>
    <w:multiLevelType w:val="hybridMultilevel"/>
    <w:tmpl w:val="E880234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07D92E6B"/>
    <w:multiLevelType w:val="hybridMultilevel"/>
    <w:tmpl w:val="F5A0B09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D">
      <w:start w:val="1"/>
      <w:numFmt w:val="bullet"/>
      <w:lvlText w:val=""/>
      <w:lvlJc w:val="left"/>
      <w:pPr>
        <w:ind w:left="5040" w:hanging="360"/>
      </w:pPr>
      <w:rPr>
        <w:rFonts w:ascii="Wingdings" w:hAnsi="Wingdings"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07FD25E6"/>
    <w:multiLevelType w:val="hybridMultilevel"/>
    <w:tmpl w:val="BB38E910"/>
    <w:lvl w:ilvl="0" w:tplc="8A0444BC">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08402970"/>
    <w:multiLevelType w:val="hybridMultilevel"/>
    <w:tmpl w:val="8706747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086420BD"/>
    <w:multiLevelType w:val="multilevel"/>
    <w:tmpl w:val="38A0C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087D631F"/>
    <w:multiLevelType w:val="hybridMultilevel"/>
    <w:tmpl w:val="AFCCA2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08944EAD"/>
    <w:multiLevelType w:val="hybridMultilevel"/>
    <w:tmpl w:val="EF2E668A"/>
    <w:lvl w:ilvl="0" w:tplc="C3A2CD9E">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089559E1"/>
    <w:multiLevelType w:val="hybridMultilevel"/>
    <w:tmpl w:val="7C6008C2"/>
    <w:lvl w:ilvl="0" w:tplc="1DC45C94">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089A283B"/>
    <w:multiLevelType w:val="multilevel"/>
    <w:tmpl w:val="68F6234E"/>
    <w:lvl w:ilvl="0">
      <w:start w:val="3"/>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7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0" w15:restartNumberingAfterBreak="0">
    <w:nsid w:val="08AB4BEA"/>
    <w:multiLevelType w:val="hybridMultilevel"/>
    <w:tmpl w:val="96E6973A"/>
    <w:lvl w:ilvl="0" w:tplc="3809000D">
      <w:start w:val="1"/>
      <w:numFmt w:val="bullet"/>
      <w:lvlText w:val=""/>
      <w:lvlJc w:val="left"/>
      <w:pPr>
        <w:ind w:left="720" w:hanging="360"/>
      </w:pPr>
      <w:rPr>
        <w:rFonts w:ascii="Wingdings" w:hAnsi="Wingdings"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08CA6961"/>
    <w:multiLevelType w:val="hybridMultilevel"/>
    <w:tmpl w:val="D87E0564"/>
    <w:lvl w:ilvl="0" w:tplc="0080AE36">
      <w:start w:val="1"/>
      <w:numFmt w:val="lowerLetter"/>
      <w:lvlText w:val="%1."/>
      <w:lvlJc w:val="left"/>
      <w:pPr>
        <w:ind w:left="1146" w:hanging="360"/>
      </w:pPr>
      <w:rPr>
        <w:b/>
        <w:bCs/>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2" w15:restartNumberingAfterBreak="0">
    <w:nsid w:val="08FB4598"/>
    <w:multiLevelType w:val="multilevel"/>
    <w:tmpl w:val="08FB459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3" w15:restartNumberingAfterBreak="0">
    <w:nsid w:val="090421FF"/>
    <w:multiLevelType w:val="hybridMultilevel"/>
    <w:tmpl w:val="CFEC518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0A3B2398"/>
    <w:multiLevelType w:val="hybridMultilevel"/>
    <w:tmpl w:val="3B0CCB1A"/>
    <w:lvl w:ilvl="0" w:tplc="747090DA">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0A5A527D"/>
    <w:multiLevelType w:val="hybridMultilevel"/>
    <w:tmpl w:val="1A2A380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0A74399B"/>
    <w:multiLevelType w:val="multilevel"/>
    <w:tmpl w:val="A7922BDA"/>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0A964E80"/>
    <w:multiLevelType w:val="hybridMultilevel"/>
    <w:tmpl w:val="075A4AF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0AD8251E"/>
    <w:multiLevelType w:val="hybridMultilevel"/>
    <w:tmpl w:val="267CCFFE"/>
    <w:lvl w:ilvl="0" w:tplc="38090019">
      <w:start w:val="1"/>
      <w:numFmt w:val="lowerLetter"/>
      <w:lvlText w:val="%1."/>
      <w:lvlJc w:val="left"/>
      <w:pPr>
        <w:ind w:left="720" w:hanging="360"/>
      </w:pPr>
      <w:rPr>
        <w:rFonts w:hint="default"/>
        <w:b/>
        <w:b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0BA45442"/>
    <w:multiLevelType w:val="multilevel"/>
    <w:tmpl w:val="A41A1D1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0BB8338F"/>
    <w:multiLevelType w:val="hybridMultilevel"/>
    <w:tmpl w:val="98601D48"/>
    <w:lvl w:ilvl="0" w:tplc="FB64BFA0">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0C0C4A43"/>
    <w:multiLevelType w:val="hybridMultilevel"/>
    <w:tmpl w:val="FA2AD1A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0CAA1437"/>
    <w:multiLevelType w:val="hybridMultilevel"/>
    <w:tmpl w:val="4D76217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3" w15:restartNumberingAfterBreak="0">
    <w:nsid w:val="0CF30084"/>
    <w:multiLevelType w:val="multilevel"/>
    <w:tmpl w:val="E65297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4" w15:restartNumberingAfterBreak="0">
    <w:nsid w:val="0D727E30"/>
    <w:multiLevelType w:val="hybridMultilevel"/>
    <w:tmpl w:val="76562960"/>
    <w:lvl w:ilvl="0" w:tplc="256289D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0DAB19CE"/>
    <w:multiLevelType w:val="multilevel"/>
    <w:tmpl w:val="FCF610C0"/>
    <w:lvl w:ilvl="0">
      <w:start w:val="1"/>
      <w:numFmt w:val="decimal"/>
      <w:lvlText w:val="%1)"/>
      <w:lvlJc w:val="left"/>
      <w:pPr>
        <w:tabs>
          <w:tab w:val="left" w:pos="0"/>
          <w:tab w:val="num" w:pos="720"/>
        </w:tabs>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6" w15:restartNumberingAfterBreak="0">
    <w:nsid w:val="0E28386F"/>
    <w:multiLevelType w:val="hybridMultilevel"/>
    <w:tmpl w:val="CF404A64"/>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0E9362BA"/>
    <w:multiLevelType w:val="hybridMultilevel"/>
    <w:tmpl w:val="82904818"/>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8" w15:restartNumberingAfterBreak="0">
    <w:nsid w:val="0EBA2733"/>
    <w:multiLevelType w:val="hybridMultilevel"/>
    <w:tmpl w:val="90709E3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0F9327D1"/>
    <w:multiLevelType w:val="multilevel"/>
    <w:tmpl w:val="816ED24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0" w15:restartNumberingAfterBreak="0">
    <w:nsid w:val="1004170A"/>
    <w:multiLevelType w:val="hybridMultilevel"/>
    <w:tmpl w:val="38FA1992"/>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10692E1F"/>
    <w:multiLevelType w:val="hybridMultilevel"/>
    <w:tmpl w:val="C0540758"/>
    <w:lvl w:ilvl="0" w:tplc="3B1ABD54">
      <w:start w:val="1"/>
      <w:numFmt w:val="lowerLetter"/>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2" w15:restartNumberingAfterBreak="0">
    <w:nsid w:val="10C75347"/>
    <w:multiLevelType w:val="hybridMultilevel"/>
    <w:tmpl w:val="0C72B64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3" w15:restartNumberingAfterBreak="0">
    <w:nsid w:val="10C8757F"/>
    <w:multiLevelType w:val="hybridMultilevel"/>
    <w:tmpl w:val="A42A6154"/>
    <w:lvl w:ilvl="0" w:tplc="3FDC5BBC">
      <w:start w:val="1"/>
      <w:numFmt w:val="lowerLetter"/>
      <w:lvlText w:val="%1)"/>
      <w:lvlJc w:val="left"/>
      <w:pPr>
        <w:ind w:left="1996" w:hanging="360"/>
      </w:pPr>
      <w:rPr>
        <w:rFonts w:hint="default"/>
        <w:b w:val="0"/>
        <w:bCs w:val="0"/>
        <w:i w:val="0"/>
        <w:iCs w:val="0"/>
        <w:spacing w:val="0"/>
        <w:w w:val="100"/>
        <w:sz w:val="24"/>
        <w:szCs w:val="24"/>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4" w15:restartNumberingAfterBreak="0">
    <w:nsid w:val="10EF5298"/>
    <w:multiLevelType w:val="multilevel"/>
    <w:tmpl w:val="B4A0FF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5" w15:restartNumberingAfterBreak="0">
    <w:nsid w:val="112C7BD3"/>
    <w:multiLevelType w:val="multilevel"/>
    <w:tmpl w:val="03845FC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112F6298"/>
    <w:multiLevelType w:val="multilevel"/>
    <w:tmpl w:val="64383B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11D24928"/>
    <w:multiLevelType w:val="hybridMultilevel"/>
    <w:tmpl w:val="7ABA8EF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8" w15:restartNumberingAfterBreak="0">
    <w:nsid w:val="11E82EF6"/>
    <w:multiLevelType w:val="multilevel"/>
    <w:tmpl w:val="B3F42A5E"/>
    <w:lvl w:ilvl="0">
      <w:start w:val="1"/>
      <w:numFmt w:val="bullet"/>
      <w:lvlText w:val=""/>
      <w:lvlJc w:val="left"/>
      <w:pPr>
        <w:tabs>
          <w:tab w:val="num" w:pos="360"/>
        </w:tabs>
        <w:ind w:left="360" w:hanging="360"/>
      </w:pPr>
      <w:rPr>
        <w:rFonts w:ascii="Wingdings" w:hAnsi="Wingding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9" w15:restartNumberingAfterBreak="0">
    <w:nsid w:val="120A3CCB"/>
    <w:multiLevelType w:val="hybridMultilevel"/>
    <w:tmpl w:val="0BD6693E"/>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12237E4D"/>
    <w:multiLevelType w:val="hybridMultilevel"/>
    <w:tmpl w:val="F522B110"/>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138A4B0C"/>
    <w:multiLevelType w:val="multilevel"/>
    <w:tmpl w:val="BB3C761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2" w15:restartNumberingAfterBreak="0">
    <w:nsid w:val="1422031D"/>
    <w:multiLevelType w:val="hybridMultilevel"/>
    <w:tmpl w:val="5B62272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142E684E"/>
    <w:multiLevelType w:val="hybridMultilevel"/>
    <w:tmpl w:val="AEE88BC2"/>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14356670"/>
    <w:multiLevelType w:val="hybridMultilevel"/>
    <w:tmpl w:val="2C701FC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5" w15:restartNumberingAfterBreak="0">
    <w:nsid w:val="144E26DF"/>
    <w:multiLevelType w:val="hybridMultilevel"/>
    <w:tmpl w:val="015C76DE"/>
    <w:lvl w:ilvl="0" w:tplc="7C424B80">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147C0FCB"/>
    <w:multiLevelType w:val="hybridMultilevel"/>
    <w:tmpl w:val="98DCC82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1531256C"/>
    <w:multiLevelType w:val="multilevel"/>
    <w:tmpl w:val="C4A6B9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15883D68"/>
    <w:multiLevelType w:val="hybridMultilevel"/>
    <w:tmpl w:val="16424100"/>
    <w:lvl w:ilvl="0" w:tplc="FFFFFFFF">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15D005EC"/>
    <w:multiLevelType w:val="multilevel"/>
    <w:tmpl w:val="E968F61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161E3193"/>
    <w:multiLevelType w:val="multilevel"/>
    <w:tmpl w:val="34A63FD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1" w15:restartNumberingAfterBreak="0">
    <w:nsid w:val="163D4530"/>
    <w:multiLevelType w:val="multilevel"/>
    <w:tmpl w:val="4EF0D2B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2" w15:restartNumberingAfterBreak="0">
    <w:nsid w:val="16B41E82"/>
    <w:multiLevelType w:val="hybridMultilevel"/>
    <w:tmpl w:val="CA50E5D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171F2FD4"/>
    <w:multiLevelType w:val="hybridMultilevel"/>
    <w:tmpl w:val="14C4ED5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4" w15:restartNumberingAfterBreak="0">
    <w:nsid w:val="17333EB8"/>
    <w:multiLevelType w:val="multilevel"/>
    <w:tmpl w:val="AEFA245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5" w15:restartNumberingAfterBreak="0">
    <w:nsid w:val="17432B97"/>
    <w:multiLevelType w:val="hybridMultilevel"/>
    <w:tmpl w:val="163666C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177E00AF"/>
    <w:multiLevelType w:val="hybridMultilevel"/>
    <w:tmpl w:val="C5E6862E"/>
    <w:lvl w:ilvl="0" w:tplc="3FDC5BBC">
      <w:start w:val="1"/>
      <w:numFmt w:val="lowerLetter"/>
      <w:lvlText w:val="%1)"/>
      <w:lvlJc w:val="left"/>
      <w:pPr>
        <w:ind w:left="720" w:hanging="360"/>
      </w:pPr>
      <w:rPr>
        <w:rFonts w:hint="default"/>
        <w:b w:val="0"/>
        <w:bCs w:val="0"/>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15:restartNumberingAfterBreak="0">
    <w:nsid w:val="17E14C1F"/>
    <w:multiLevelType w:val="multilevel"/>
    <w:tmpl w:val="0B946F92"/>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8" w15:restartNumberingAfterBreak="0">
    <w:nsid w:val="183B4044"/>
    <w:multiLevelType w:val="hybridMultilevel"/>
    <w:tmpl w:val="8A50869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187B50B5"/>
    <w:multiLevelType w:val="hybridMultilevel"/>
    <w:tmpl w:val="CC268C6C"/>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0" w15:restartNumberingAfterBreak="0">
    <w:nsid w:val="190D4077"/>
    <w:multiLevelType w:val="hybridMultilevel"/>
    <w:tmpl w:val="575607E8"/>
    <w:lvl w:ilvl="0" w:tplc="38090019">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190E7167"/>
    <w:multiLevelType w:val="hybridMultilevel"/>
    <w:tmpl w:val="03CC0648"/>
    <w:lvl w:ilvl="0" w:tplc="3809000D">
      <w:start w:val="1"/>
      <w:numFmt w:val="bullet"/>
      <w:lvlText w:val=""/>
      <w:lvlJc w:val="left"/>
      <w:pPr>
        <w:ind w:left="720" w:hanging="360"/>
      </w:pPr>
      <w:rPr>
        <w:rFonts w:ascii="Wingdings" w:hAnsi="Wingdings" w:hint="default"/>
      </w:rPr>
    </w:lvl>
    <w:lvl w:ilvl="1" w:tplc="3809000D">
      <w:start w:val="1"/>
      <w:numFmt w:val="bullet"/>
      <w:lvlText w:val=""/>
      <w:lvlJc w:val="left"/>
      <w:pPr>
        <w:ind w:left="720" w:hanging="360"/>
      </w:pPr>
      <w:rPr>
        <w:rFonts w:ascii="Wingdings" w:hAnsi="Wingdings"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2" w15:restartNumberingAfterBreak="0">
    <w:nsid w:val="19285A6B"/>
    <w:multiLevelType w:val="hybridMultilevel"/>
    <w:tmpl w:val="E348EDF8"/>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19EB1578"/>
    <w:multiLevelType w:val="hybridMultilevel"/>
    <w:tmpl w:val="A628F07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4" w15:restartNumberingAfterBreak="0">
    <w:nsid w:val="19ED3FEC"/>
    <w:multiLevelType w:val="multilevel"/>
    <w:tmpl w:val="F6942ED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95" w15:restartNumberingAfterBreak="0">
    <w:nsid w:val="1A607FD6"/>
    <w:multiLevelType w:val="hybridMultilevel"/>
    <w:tmpl w:val="933868CC"/>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1A9B7142"/>
    <w:multiLevelType w:val="hybridMultilevel"/>
    <w:tmpl w:val="E232342E"/>
    <w:lvl w:ilvl="0" w:tplc="59847D82">
      <w:start w:val="1"/>
      <w:numFmt w:val="lowerLetter"/>
      <w:lvlText w:val="%1."/>
      <w:lvlJc w:val="left"/>
      <w:pPr>
        <w:ind w:left="939" w:hanging="360"/>
      </w:pPr>
      <w:rPr>
        <w:rFonts w:hint="default"/>
        <w:b w:val="0"/>
        <w:bCs/>
        <w:u w:val="none"/>
      </w:rPr>
    </w:lvl>
    <w:lvl w:ilvl="1" w:tplc="0C090019" w:tentative="1">
      <w:start w:val="1"/>
      <w:numFmt w:val="lowerLetter"/>
      <w:lvlText w:val="%2."/>
      <w:lvlJc w:val="left"/>
      <w:pPr>
        <w:ind w:left="1659" w:hanging="360"/>
      </w:pPr>
    </w:lvl>
    <w:lvl w:ilvl="2" w:tplc="0C09001B" w:tentative="1">
      <w:start w:val="1"/>
      <w:numFmt w:val="lowerRoman"/>
      <w:lvlText w:val="%3."/>
      <w:lvlJc w:val="right"/>
      <w:pPr>
        <w:ind w:left="2379" w:hanging="180"/>
      </w:pPr>
    </w:lvl>
    <w:lvl w:ilvl="3" w:tplc="0C09000F" w:tentative="1">
      <w:start w:val="1"/>
      <w:numFmt w:val="decimal"/>
      <w:lvlText w:val="%4."/>
      <w:lvlJc w:val="left"/>
      <w:pPr>
        <w:ind w:left="3099" w:hanging="360"/>
      </w:pPr>
    </w:lvl>
    <w:lvl w:ilvl="4" w:tplc="0C090019" w:tentative="1">
      <w:start w:val="1"/>
      <w:numFmt w:val="lowerLetter"/>
      <w:lvlText w:val="%5."/>
      <w:lvlJc w:val="left"/>
      <w:pPr>
        <w:ind w:left="3819" w:hanging="360"/>
      </w:pPr>
    </w:lvl>
    <w:lvl w:ilvl="5" w:tplc="0C09001B" w:tentative="1">
      <w:start w:val="1"/>
      <w:numFmt w:val="lowerRoman"/>
      <w:lvlText w:val="%6."/>
      <w:lvlJc w:val="right"/>
      <w:pPr>
        <w:ind w:left="4539" w:hanging="180"/>
      </w:pPr>
    </w:lvl>
    <w:lvl w:ilvl="6" w:tplc="0C09000F" w:tentative="1">
      <w:start w:val="1"/>
      <w:numFmt w:val="decimal"/>
      <w:lvlText w:val="%7."/>
      <w:lvlJc w:val="left"/>
      <w:pPr>
        <w:ind w:left="5259" w:hanging="360"/>
      </w:pPr>
    </w:lvl>
    <w:lvl w:ilvl="7" w:tplc="0C090019" w:tentative="1">
      <w:start w:val="1"/>
      <w:numFmt w:val="lowerLetter"/>
      <w:lvlText w:val="%8."/>
      <w:lvlJc w:val="left"/>
      <w:pPr>
        <w:ind w:left="5979" w:hanging="360"/>
      </w:pPr>
    </w:lvl>
    <w:lvl w:ilvl="8" w:tplc="0C09001B" w:tentative="1">
      <w:start w:val="1"/>
      <w:numFmt w:val="lowerRoman"/>
      <w:lvlText w:val="%9."/>
      <w:lvlJc w:val="right"/>
      <w:pPr>
        <w:ind w:left="6699" w:hanging="180"/>
      </w:pPr>
    </w:lvl>
  </w:abstractNum>
  <w:abstractNum w:abstractNumId="97" w15:restartNumberingAfterBreak="0">
    <w:nsid w:val="1AAD1B24"/>
    <w:multiLevelType w:val="hybridMultilevel"/>
    <w:tmpl w:val="47A29044"/>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1ACD71F5"/>
    <w:multiLevelType w:val="hybridMultilevel"/>
    <w:tmpl w:val="452862A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9" w15:restartNumberingAfterBreak="0">
    <w:nsid w:val="1AF849CA"/>
    <w:multiLevelType w:val="hybridMultilevel"/>
    <w:tmpl w:val="A83EBE1C"/>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0" w15:restartNumberingAfterBreak="0">
    <w:nsid w:val="1B067D79"/>
    <w:multiLevelType w:val="hybridMultilevel"/>
    <w:tmpl w:val="BCE2A67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15:restartNumberingAfterBreak="0">
    <w:nsid w:val="1B1D65A1"/>
    <w:multiLevelType w:val="hybridMultilevel"/>
    <w:tmpl w:val="81201E52"/>
    <w:lvl w:ilvl="0" w:tplc="AE36E44E">
      <w:start w:val="1"/>
      <w:numFmt w:val="lowerLetter"/>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2" w15:restartNumberingAfterBreak="0">
    <w:nsid w:val="1B500A5F"/>
    <w:multiLevelType w:val="hybridMultilevel"/>
    <w:tmpl w:val="EBB0585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3" w15:restartNumberingAfterBreak="0">
    <w:nsid w:val="1B6D69B6"/>
    <w:multiLevelType w:val="hybridMultilevel"/>
    <w:tmpl w:val="78D62B6A"/>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15:restartNumberingAfterBreak="0">
    <w:nsid w:val="1B891CAE"/>
    <w:multiLevelType w:val="hybridMultilevel"/>
    <w:tmpl w:val="D8A6034C"/>
    <w:lvl w:ilvl="0" w:tplc="BD8083F4">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5" w15:restartNumberingAfterBreak="0">
    <w:nsid w:val="1BBE6EC0"/>
    <w:multiLevelType w:val="hybridMultilevel"/>
    <w:tmpl w:val="0392310C"/>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1BEB2E04"/>
    <w:multiLevelType w:val="hybridMultilevel"/>
    <w:tmpl w:val="05947AC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7" w15:restartNumberingAfterBreak="0">
    <w:nsid w:val="1BF36FC5"/>
    <w:multiLevelType w:val="hybridMultilevel"/>
    <w:tmpl w:val="713EE51C"/>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1CBE603D"/>
    <w:multiLevelType w:val="hybridMultilevel"/>
    <w:tmpl w:val="67083804"/>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9" w15:restartNumberingAfterBreak="0">
    <w:nsid w:val="1CDF5442"/>
    <w:multiLevelType w:val="hybridMultilevel"/>
    <w:tmpl w:val="6CD6DEF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0" w15:restartNumberingAfterBreak="0">
    <w:nsid w:val="1DF0349F"/>
    <w:multiLevelType w:val="multilevel"/>
    <w:tmpl w:val="B626653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1E36333F"/>
    <w:multiLevelType w:val="hybridMultilevel"/>
    <w:tmpl w:val="863410B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2" w15:restartNumberingAfterBreak="0">
    <w:nsid w:val="1E7D4C9E"/>
    <w:multiLevelType w:val="hybridMultilevel"/>
    <w:tmpl w:val="157A620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3" w15:restartNumberingAfterBreak="0">
    <w:nsid w:val="1E9E393D"/>
    <w:multiLevelType w:val="hybridMultilevel"/>
    <w:tmpl w:val="4544A3E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4" w15:restartNumberingAfterBreak="0">
    <w:nsid w:val="1EC511AB"/>
    <w:multiLevelType w:val="multilevel"/>
    <w:tmpl w:val="0DEC6AA2"/>
    <w:lvl w:ilvl="0">
      <w:start w:val="1"/>
      <w:numFmt w:val="decimal"/>
      <w:lvlText w:val="%1."/>
      <w:lvlJc w:val="left"/>
      <w:pPr>
        <w:tabs>
          <w:tab w:val="num" w:pos="720"/>
        </w:tabs>
        <w:ind w:left="720" w:hanging="360"/>
      </w:pPr>
      <w:rPr>
        <w:rFonts w:ascii="Palatino Linotype" w:eastAsia="SimSun" w:hAnsi="Palatino Linotype" w:cs="Palatino Linotype"/>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5" w15:restartNumberingAfterBreak="0">
    <w:nsid w:val="1FC50493"/>
    <w:multiLevelType w:val="hybridMultilevel"/>
    <w:tmpl w:val="AE92C97C"/>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6" w15:restartNumberingAfterBreak="0">
    <w:nsid w:val="1FE83325"/>
    <w:multiLevelType w:val="multilevel"/>
    <w:tmpl w:val="9446AA7C"/>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sz w:val="20"/>
      </w:rPr>
    </w:lvl>
    <w:lvl w:ilvl="2">
      <w:start w:val="4"/>
      <w:numFmt w:val="bullet"/>
      <w:lvlText w:val="-"/>
      <w:lvlJc w:val="left"/>
      <w:pPr>
        <w:ind w:left="2160" w:hanging="360"/>
      </w:pPr>
      <w:rPr>
        <w:rFonts w:ascii="Times New Roman" w:eastAsia="Times New Roman" w:hAnsi="Times New Roman"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2028622C"/>
    <w:multiLevelType w:val="hybridMultilevel"/>
    <w:tmpl w:val="55865950"/>
    <w:lvl w:ilvl="0" w:tplc="FFFFFFF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8" w15:restartNumberingAfterBreak="0">
    <w:nsid w:val="2071471A"/>
    <w:multiLevelType w:val="hybridMultilevel"/>
    <w:tmpl w:val="4322044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9" w15:restartNumberingAfterBreak="0">
    <w:nsid w:val="20836F48"/>
    <w:multiLevelType w:val="hybridMultilevel"/>
    <w:tmpl w:val="FE4E9D3E"/>
    <w:lvl w:ilvl="0" w:tplc="441419A4">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20C97C37"/>
    <w:multiLevelType w:val="hybridMultilevel"/>
    <w:tmpl w:val="164805C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1" w15:restartNumberingAfterBreak="0">
    <w:nsid w:val="20F91ADB"/>
    <w:multiLevelType w:val="hybridMultilevel"/>
    <w:tmpl w:val="CDC21C1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2" w15:restartNumberingAfterBreak="0">
    <w:nsid w:val="21305699"/>
    <w:multiLevelType w:val="hybridMultilevel"/>
    <w:tmpl w:val="F996B932"/>
    <w:lvl w:ilvl="0" w:tplc="0409000B">
      <w:start w:val="1"/>
      <w:numFmt w:val="bullet"/>
      <w:lvlText w:val=""/>
      <w:lvlJc w:val="left"/>
      <w:pPr>
        <w:ind w:left="2138" w:hanging="360"/>
      </w:pPr>
      <w:rPr>
        <w:rFonts w:ascii="Wingdings" w:hAnsi="Wingdings" w:hint="default"/>
      </w:rPr>
    </w:lvl>
    <w:lvl w:ilvl="1" w:tplc="0409000F">
      <w:start w:val="1"/>
      <w:numFmt w:val="decimal"/>
      <w:lvlText w:val="%2."/>
      <w:lvlJc w:val="left"/>
      <w:pPr>
        <w:ind w:left="2858" w:hanging="360"/>
      </w:pPr>
      <w:rPr>
        <w:rFonts w:hint="default"/>
      </w:rPr>
    </w:lvl>
    <w:lvl w:ilvl="2" w:tplc="505E9126">
      <w:start w:val="1"/>
      <w:numFmt w:val="lowerLetter"/>
      <w:lvlText w:val="%3."/>
      <w:lvlJc w:val="left"/>
      <w:pPr>
        <w:ind w:left="3578" w:hanging="360"/>
      </w:pPr>
      <w:rPr>
        <w:rFonts w:hint="default"/>
        <w:u w:val="none"/>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123" w15:restartNumberingAfterBreak="0">
    <w:nsid w:val="21696F0C"/>
    <w:multiLevelType w:val="multilevel"/>
    <w:tmpl w:val="9446AA7C"/>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sz w:val="20"/>
      </w:rPr>
    </w:lvl>
    <w:lvl w:ilvl="2">
      <w:start w:val="4"/>
      <w:numFmt w:val="bullet"/>
      <w:lvlText w:val="-"/>
      <w:lvlJc w:val="left"/>
      <w:pPr>
        <w:ind w:left="2160" w:hanging="360"/>
      </w:pPr>
      <w:rPr>
        <w:rFonts w:ascii="Times New Roman" w:eastAsia="Times New Roman" w:hAnsi="Times New Roman"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15:restartNumberingAfterBreak="0">
    <w:nsid w:val="216C5756"/>
    <w:multiLevelType w:val="hybridMultilevel"/>
    <w:tmpl w:val="6F8CC48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5" w15:restartNumberingAfterBreak="0">
    <w:nsid w:val="21A62353"/>
    <w:multiLevelType w:val="hybridMultilevel"/>
    <w:tmpl w:val="2430CF3C"/>
    <w:lvl w:ilvl="0" w:tplc="E2FCA23A">
      <w:start w:val="1"/>
      <w:numFmt w:val="lowerLetter"/>
      <w:lvlText w:val="%1."/>
      <w:lvlJc w:val="left"/>
      <w:pPr>
        <w:ind w:left="720"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58F881DC">
      <w:start w:val="1"/>
      <w:numFmt w:val="lowerLetter"/>
      <w:lvlText w:val="%7."/>
      <w:lvlJc w:val="left"/>
      <w:pPr>
        <w:ind w:left="720" w:hanging="360"/>
      </w:pPr>
      <w:rPr>
        <w:rFonts w:hint="default"/>
        <w:b w:val="0"/>
        <w:bCs w:val="0"/>
        <w:i w:val="0"/>
        <w:iCs w:val="0"/>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6" w15:restartNumberingAfterBreak="0">
    <w:nsid w:val="21FB6452"/>
    <w:multiLevelType w:val="hybridMultilevel"/>
    <w:tmpl w:val="72884FCE"/>
    <w:lvl w:ilvl="0" w:tplc="1DC45C94">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1C705D90">
      <w:start w:val="1"/>
      <w:numFmt w:val="lowerLetter"/>
      <w:lvlText w:val="%7."/>
      <w:lvlJc w:val="left"/>
      <w:pPr>
        <w:ind w:left="5040" w:hanging="360"/>
      </w:pPr>
      <w:rPr>
        <w:b w:val="0"/>
        <w:bCs w:val="0"/>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7" w15:restartNumberingAfterBreak="0">
    <w:nsid w:val="2269415C"/>
    <w:multiLevelType w:val="hybridMultilevel"/>
    <w:tmpl w:val="5128DAAE"/>
    <w:lvl w:ilvl="0" w:tplc="8A0444BC">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8" w15:restartNumberingAfterBreak="0">
    <w:nsid w:val="226B27A0"/>
    <w:multiLevelType w:val="hybridMultilevel"/>
    <w:tmpl w:val="3F5401BE"/>
    <w:lvl w:ilvl="0" w:tplc="81DAFAF0">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29" w15:restartNumberingAfterBreak="0">
    <w:nsid w:val="226F33EE"/>
    <w:multiLevelType w:val="hybridMultilevel"/>
    <w:tmpl w:val="8244DAC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0" w15:restartNumberingAfterBreak="0">
    <w:nsid w:val="229B43E7"/>
    <w:multiLevelType w:val="multilevel"/>
    <w:tmpl w:val="6E621C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1" w15:restartNumberingAfterBreak="0">
    <w:nsid w:val="22EE3185"/>
    <w:multiLevelType w:val="hybridMultilevel"/>
    <w:tmpl w:val="906A9A8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2" w15:restartNumberingAfterBreak="0">
    <w:nsid w:val="23273E6D"/>
    <w:multiLevelType w:val="multilevel"/>
    <w:tmpl w:val="534E46F2"/>
    <w:lvl w:ilvl="0">
      <w:start w:val="1"/>
      <w:numFmt w:val="decimal"/>
      <w:lvlText w:val="%1."/>
      <w:lvlJc w:val="left"/>
      <w:pPr>
        <w:ind w:left="36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3" w15:restartNumberingAfterBreak="0">
    <w:nsid w:val="239D6451"/>
    <w:multiLevelType w:val="hybridMultilevel"/>
    <w:tmpl w:val="B1021FC4"/>
    <w:lvl w:ilvl="0" w:tplc="3809000D">
      <w:start w:val="1"/>
      <w:numFmt w:val="bullet"/>
      <w:lvlText w:val=""/>
      <w:lvlJc w:val="left"/>
      <w:pPr>
        <w:ind w:left="720" w:hanging="360"/>
      </w:pPr>
      <w:rPr>
        <w:rFonts w:ascii="Wingdings" w:hAnsi="Wingdings" w:hint="default"/>
      </w:rPr>
    </w:lvl>
    <w:lvl w:ilvl="1" w:tplc="3809000D">
      <w:start w:val="1"/>
      <w:numFmt w:val="bullet"/>
      <w:lvlText w:val=""/>
      <w:lvlJc w:val="left"/>
      <w:pPr>
        <w:ind w:left="720" w:hanging="360"/>
      </w:pPr>
      <w:rPr>
        <w:rFonts w:ascii="Wingdings" w:hAnsi="Wingdings"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4" w15:restartNumberingAfterBreak="0">
    <w:nsid w:val="23C628C4"/>
    <w:multiLevelType w:val="multilevel"/>
    <w:tmpl w:val="9368885C"/>
    <w:lvl w:ilvl="0">
      <w:start w:val="1"/>
      <w:numFmt w:val="bullet"/>
      <w:lvlText w:val=""/>
      <w:lvlJc w:val="left"/>
      <w:pPr>
        <w:ind w:left="720" w:hanging="360"/>
      </w:pPr>
      <w:rPr>
        <w:rFonts w:ascii="Wingdings" w:hAnsi="Wingding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24C01E61"/>
    <w:multiLevelType w:val="hybridMultilevel"/>
    <w:tmpl w:val="FD287872"/>
    <w:lvl w:ilvl="0" w:tplc="FFFFFFFF">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6" w15:restartNumberingAfterBreak="0">
    <w:nsid w:val="24DF4645"/>
    <w:multiLevelType w:val="hybridMultilevel"/>
    <w:tmpl w:val="D7940B92"/>
    <w:lvl w:ilvl="0" w:tplc="8BB87CA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7" w15:restartNumberingAfterBreak="0">
    <w:nsid w:val="24E2214F"/>
    <w:multiLevelType w:val="hybridMultilevel"/>
    <w:tmpl w:val="1876EBA4"/>
    <w:lvl w:ilvl="0" w:tplc="B7909BB0">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8" w15:restartNumberingAfterBreak="0">
    <w:nsid w:val="24E80BE4"/>
    <w:multiLevelType w:val="hybridMultilevel"/>
    <w:tmpl w:val="60227CE4"/>
    <w:lvl w:ilvl="0" w:tplc="38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9" w15:restartNumberingAfterBreak="0">
    <w:nsid w:val="24F04EA7"/>
    <w:multiLevelType w:val="hybridMultilevel"/>
    <w:tmpl w:val="2844241E"/>
    <w:lvl w:ilvl="0" w:tplc="FF6A3114">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0" w15:restartNumberingAfterBreak="0">
    <w:nsid w:val="250B436C"/>
    <w:multiLevelType w:val="multilevel"/>
    <w:tmpl w:val="3A647F00"/>
    <w:lvl w:ilvl="0">
      <w:start w:val="1"/>
      <w:numFmt w:val="lowerLetter"/>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1" w15:restartNumberingAfterBreak="0">
    <w:nsid w:val="2539442D"/>
    <w:multiLevelType w:val="hybridMultilevel"/>
    <w:tmpl w:val="A87AED68"/>
    <w:lvl w:ilvl="0" w:tplc="5AA25F28">
      <w:start w:val="1"/>
      <w:numFmt w:val="lowerLetter"/>
      <w:lvlText w:val="%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2" w15:restartNumberingAfterBreak="0">
    <w:nsid w:val="255A274A"/>
    <w:multiLevelType w:val="hybridMultilevel"/>
    <w:tmpl w:val="DA7E8C7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3" w15:restartNumberingAfterBreak="0">
    <w:nsid w:val="260373F8"/>
    <w:multiLevelType w:val="hybridMultilevel"/>
    <w:tmpl w:val="AA40EB7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4" w15:restartNumberingAfterBreak="0">
    <w:nsid w:val="26170090"/>
    <w:multiLevelType w:val="multilevel"/>
    <w:tmpl w:val="C3841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5" w15:restartNumberingAfterBreak="0">
    <w:nsid w:val="26275EBE"/>
    <w:multiLevelType w:val="hybridMultilevel"/>
    <w:tmpl w:val="D86C50E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6" w15:restartNumberingAfterBreak="0">
    <w:nsid w:val="265C4761"/>
    <w:multiLevelType w:val="hybridMultilevel"/>
    <w:tmpl w:val="48D46BA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7" w15:restartNumberingAfterBreak="0">
    <w:nsid w:val="268C04A9"/>
    <w:multiLevelType w:val="hybridMultilevel"/>
    <w:tmpl w:val="EFF6483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8" w15:restartNumberingAfterBreak="0">
    <w:nsid w:val="26AC5503"/>
    <w:multiLevelType w:val="hybridMultilevel"/>
    <w:tmpl w:val="1374ACB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9" w15:restartNumberingAfterBreak="0">
    <w:nsid w:val="2753551C"/>
    <w:multiLevelType w:val="hybridMultilevel"/>
    <w:tmpl w:val="E042CF1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0" w15:restartNumberingAfterBreak="0">
    <w:nsid w:val="27AF26D5"/>
    <w:multiLevelType w:val="multilevel"/>
    <w:tmpl w:val="D9005EC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27B21D3D"/>
    <w:multiLevelType w:val="hybridMultilevel"/>
    <w:tmpl w:val="59B83DCE"/>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2" w15:restartNumberingAfterBreak="0">
    <w:nsid w:val="27E3690F"/>
    <w:multiLevelType w:val="multilevel"/>
    <w:tmpl w:val="27E3690F"/>
    <w:lvl w:ilvl="0">
      <w:start w:val="1"/>
      <w:numFmt w:val="decimal"/>
      <w:lvlText w:val="%1."/>
      <w:lvlJc w:val="left"/>
      <w:pPr>
        <w:ind w:left="720" w:hanging="360"/>
      </w:p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3" w15:restartNumberingAfterBreak="0">
    <w:nsid w:val="27F816FB"/>
    <w:multiLevelType w:val="hybridMultilevel"/>
    <w:tmpl w:val="42784980"/>
    <w:lvl w:ilvl="0" w:tplc="04090011">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4" w15:restartNumberingAfterBreak="0">
    <w:nsid w:val="27F93FBC"/>
    <w:multiLevelType w:val="hybridMultilevel"/>
    <w:tmpl w:val="9DD8E58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5" w15:restartNumberingAfterBreak="0">
    <w:nsid w:val="27FF0EDA"/>
    <w:multiLevelType w:val="multilevel"/>
    <w:tmpl w:val="5B08BA88"/>
    <w:lvl w:ilvl="0">
      <w:start w:val="1"/>
      <w:numFmt w:val="decimal"/>
      <w:lvlText w:val="%1."/>
      <w:lvlJc w:val="left"/>
      <w:pPr>
        <w:ind w:left="360" w:hanging="360"/>
      </w:pPr>
      <w:rPr>
        <w:sz w:val="24"/>
        <w:szCs w:val="24"/>
      </w:rPr>
    </w:lvl>
    <w:lvl w:ilvl="1">
      <w:start w:val="1"/>
      <w:numFmt w:val="lowerLetter"/>
      <w:lvlText w:val="%2."/>
      <w:lvlJc w:val="left"/>
      <w:pPr>
        <w:ind w:left="1080" w:hanging="360"/>
      </w:pPr>
      <w:rPr>
        <w:b/>
        <w:bCs/>
      </w:rPr>
    </w:lvl>
    <w:lvl w:ilvl="2">
      <w:start w:val="1"/>
      <w:numFmt w:val="lowerRoman"/>
      <w:lvlText w:val="%3."/>
      <w:lvlJc w:val="right"/>
      <w:pPr>
        <w:ind w:left="1800" w:hanging="180"/>
      </w:pPr>
    </w:lvl>
    <w:lvl w:ilvl="3">
      <w:start w:val="1"/>
      <w:numFmt w:val="lowerLetter"/>
      <w:lvlText w:val="%4)"/>
      <w:lvlJc w:val="left"/>
      <w:pPr>
        <w:ind w:left="2520" w:hanging="360"/>
      </w:pPr>
      <w:rPr>
        <w:b w:val="0"/>
        <w:bCs/>
      </w:r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6" w15:restartNumberingAfterBreak="0">
    <w:nsid w:val="28113D78"/>
    <w:multiLevelType w:val="hybridMultilevel"/>
    <w:tmpl w:val="2160E488"/>
    <w:lvl w:ilvl="0" w:tplc="93C68D24">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7" w15:restartNumberingAfterBreak="0">
    <w:nsid w:val="28492802"/>
    <w:multiLevelType w:val="hybridMultilevel"/>
    <w:tmpl w:val="487ADB12"/>
    <w:lvl w:ilvl="0" w:tplc="63D8E1BA">
      <w:start w:val="3"/>
      <w:numFmt w:val="bullet"/>
      <w:lvlText w:val="•"/>
      <w:lvlJc w:val="left"/>
      <w:pPr>
        <w:ind w:left="930" w:hanging="57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8" w15:restartNumberingAfterBreak="0">
    <w:nsid w:val="28DA632B"/>
    <w:multiLevelType w:val="hybridMultilevel"/>
    <w:tmpl w:val="40509F6A"/>
    <w:lvl w:ilvl="0" w:tplc="4044BEAA">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28F6262F"/>
    <w:multiLevelType w:val="hybridMultilevel"/>
    <w:tmpl w:val="14184D48"/>
    <w:lvl w:ilvl="0" w:tplc="8A0444BC">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0" w15:restartNumberingAfterBreak="0">
    <w:nsid w:val="29303EBA"/>
    <w:multiLevelType w:val="hybridMultilevel"/>
    <w:tmpl w:val="100A9348"/>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1" w15:restartNumberingAfterBreak="0">
    <w:nsid w:val="29320FA5"/>
    <w:multiLevelType w:val="hybridMultilevel"/>
    <w:tmpl w:val="41D85C84"/>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2" w15:restartNumberingAfterBreak="0">
    <w:nsid w:val="2970690D"/>
    <w:multiLevelType w:val="hybridMultilevel"/>
    <w:tmpl w:val="3C701D8E"/>
    <w:lvl w:ilvl="0" w:tplc="8A0444BC">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3" w15:restartNumberingAfterBreak="0">
    <w:nsid w:val="29D16024"/>
    <w:multiLevelType w:val="hybridMultilevel"/>
    <w:tmpl w:val="E360A04E"/>
    <w:lvl w:ilvl="0" w:tplc="8BB87CA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4" w15:restartNumberingAfterBreak="0">
    <w:nsid w:val="29D508D3"/>
    <w:multiLevelType w:val="hybridMultilevel"/>
    <w:tmpl w:val="0770D72C"/>
    <w:lvl w:ilvl="0" w:tplc="A60453B6">
      <w:start w:val="3"/>
      <w:numFmt w:val="bullet"/>
      <w:lvlText w:val="•"/>
      <w:lvlJc w:val="left"/>
      <w:pPr>
        <w:ind w:left="1080" w:hanging="72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5" w15:restartNumberingAfterBreak="0">
    <w:nsid w:val="29D912F1"/>
    <w:multiLevelType w:val="hybridMultilevel"/>
    <w:tmpl w:val="C21C519E"/>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6" w15:restartNumberingAfterBreak="0">
    <w:nsid w:val="29E31E73"/>
    <w:multiLevelType w:val="hybridMultilevel"/>
    <w:tmpl w:val="FA5AFD06"/>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7" w15:restartNumberingAfterBreak="0">
    <w:nsid w:val="2A3021A3"/>
    <w:multiLevelType w:val="hybridMultilevel"/>
    <w:tmpl w:val="378C5D86"/>
    <w:lvl w:ilvl="0" w:tplc="787E1062">
      <w:start w:val="1"/>
      <w:numFmt w:val="upperLetter"/>
      <w:lvlText w:val="%1."/>
      <w:lvlJc w:val="left"/>
      <w:pPr>
        <w:ind w:left="1211" w:hanging="360"/>
      </w:pPr>
      <w:rPr>
        <w:rFonts w:ascii="Arial" w:eastAsia="Arial" w:hAnsi="Arial" w:cs="Arial" w:hint="default"/>
        <w:b/>
        <w:bCs/>
        <w:i w:val="0"/>
        <w:iCs w:val="0"/>
        <w:spacing w:val="-1"/>
        <w:w w:val="100"/>
        <w:sz w:val="24"/>
        <w:szCs w:val="24"/>
        <w:lang w:eastAsia="en-US" w:bidi="ar-SA"/>
      </w:rPr>
    </w:lvl>
    <w:lvl w:ilvl="1" w:tplc="D354C818">
      <w:start w:val="1"/>
      <w:numFmt w:val="decimal"/>
      <w:lvlText w:val="%2."/>
      <w:lvlJc w:val="left"/>
      <w:pPr>
        <w:ind w:left="1495" w:hanging="360"/>
      </w:pPr>
      <w:rPr>
        <w:spacing w:val="0"/>
        <w:w w:val="100"/>
        <w:lang w:eastAsia="en-US" w:bidi="ar-SA"/>
      </w:rPr>
    </w:lvl>
    <w:lvl w:ilvl="2" w:tplc="D5CEE262">
      <w:numFmt w:val="bullet"/>
      <w:lvlText w:val="•"/>
      <w:lvlJc w:val="left"/>
      <w:pPr>
        <w:ind w:left="2538" w:hanging="360"/>
      </w:pPr>
      <w:rPr>
        <w:lang w:eastAsia="en-US" w:bidi="ar-SA"/>
      </w:rPr>
    </w:lvl>
    <w:lvl w:ilvl="3" w:tplc="87A8B24A">
      <w:numFmt w:val="bullet"/>
      <w:lvlText w:val="•"/>
      <w:lvlJc w:val="left"/>
      <w:pPr>
        <w:ind w:left="3496" w:hanging="360"/>
      </w:pPr>
      <w:rPr>
        <w:lang w:eastAsia="en-US" w:bidi="ar-SA"/>
      </w:rPr>
    </w:lvl>
    <w:lvl w:ilvl="4" w:tplc="5B6E2280">
      <w:numFmt w:val="bullet"/>
      <w:lvlText w:val="•"/>
      <w:lvlJc w:val="left"/>
      <w:pPr>
        <w:ind w:left="4455" w:hanging="360"/>
      </w:pPr>
      <w:rPr>
        <w:lang w:eastAsia="en-US" w:bidi="ar-SA"/>
      </w:rPr>
    </w:lvl>
    <w:lvl w:ilvl="5" w:tplc="DF22C5DC">
      <w:numFmt w:val="bullet"/>
      <w:lvlText w:val="•"/>
      <w:lvlJc w:val="left"/>
      <w:pPr>
        <w:ind w:left="5413" w:hanging="360"/>
      </w:pPr>
      <w:rPr>
        <w:lang w:eastAsia="en-US" w:bidi="ar-SA"/>
      </w:rPr>
    </w:lvl>
    <w:lvl w:ilvl="6" w:tplc="FE48D4EE">
      <w:numFmt w:val="bullet"/>
      <w:lvlText w:val="•"/>
      <w:lvlJc w:val="left"/>
      <w:pPr>
        <w:ind w:left="6372" w:hanging="360"/>
      </w:pPr>
      <w:rPr>
        <w:lang w:eastAsia="en-US" w:bidi="ar-SA"/>
      </w:rPr>
    </w:lvl>
    <w:lvl w:ilvl="7" w:tplc="591C093C">
      <w:numFmt w:val="bullet"/>
      <w:lvlText w:val="•"/>
      <w:lvlJc w:val="left"/>
      <w:pPr>
        <w:ind w:left="7330" w:hanging="360"/>
      </w:pPr>
      <w:rPr>
        <w:lang w:eastAsia="en-US" w:bidi="ar-SA"/>
      </w:rPr>
    </w:lvl>
    <w:lvl w:ilvl="8" w:tplc="9FB46684">
      <w:numFmt w:val="bullet"/>
      <w:lvlText w:val="•"/>
      <w:lvlJc w:val="left"/>
      <w:pPr>
        <w:ind w:left="8289" w:hanging="360"/>
      </w:pPr>
      <w:rPr>
        <w:lang w:eastAsia="en-US" w:bidi="ar-SA"/>
      </w:rPr>
    </w:lvl>
  </w:abstractNum>
  <w:abstractNum w:abstractNumId="168" w15:restartNumberingAfterBreak="0">
    <w:nsid w:val="2A496210"/>
    <w:multiLevelType w:val="hybridMultilevel"/>
    <w:tmpl w:val="AFE6757E"/>
    <w:lvl w:ilvl="0" w:tplc="4B44E5FC">
      <w:start w:val="3"/>
      <w:numFmt w:val="bullet"/>
      <w:lvlText w:val="•"/>
      <w:lvlJc w:val="left"/>
      <w:pPr>
        <w:ind w:left="930" w:hanging="57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9" w15:restartNumberingAfterBreak="0">
    <w:nsid w:val="2A7C1E1F"/>
    <w:multiLevelType w:val="hybridMultilevel"/>
    <w:tmpl w:val="7252231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0" w15:restartNumberingAfterBreak="0">
    <w:nsid w:val="2AB64E12"/>
    <w:multiLevelType w:val="hybridMultilevel"/>
    <w:tmpl w:val="73C0FAA6"/>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1" w15:restartNumberingAfterBreak="0">
    <w:nsid w:val="2B1A3D53"/>
    <w:multiLevelType w:val="multilevel"/>
    <w:tmpl w:val="84E4A8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2" w15:restartNumberingAfterBreak="0">
    <w:nsid w:val="2B3D7429"/>
    <w:multiLevelType w:val="hybridMultilevel"/>
    <w:tmpl w:val="7A186CB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19">
      <w:start w:val="1"/>
      <w:numFmt w:val="lowerLetter"/>
      <w:lvlText w:val="%7."/>
      <w:lvlJc w:val="left"/>
      <w:pPr>
        <w:ind w:left="72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3" w15:restartNumberingAfterBreak="0">
    <w:nsid w:val="2B5C2BAD"/>
    <w:multiLevelType w:val="hybridMultilevel"/>
    <w:tmpl w:val="9B8829EE"/>
    <w:lvl w:ilvl="0" w:tplc="FB64BFA0">
      <w:start w:val="1"/>
      <w:numFmt w:val="lowerLetter"/>
      <w:lvlText w:val="%1."/>
      <w:lvlJc w:val="left"/>
      <w:pPr>
        <w:ind w:left="1080" w:hanging="360"/>
      </w:pPr>
      <w:rPr>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4" w15:restartNumberingAfterBreak="0">
    <w:nsid w:val="2B692923"/>
    <w:multiLevelType w:val="multilevel"/>
    <w:tmpl w:val="0152E762"/>
    <w:lvl w:ilvl="0">
      <w:start w:val="4"/>
      <w:numFmt w:val="decimal"/>
      <w:lvlText w:val="%1)"/>
      <w:lvlJc w:val="left"/>
      <w:pPr>
        <w:ind w:left="360" w:hanging="360"/>
      </w:pPr>
      <w:rPr>
        <w:rFonts w:hint="default"/>
      </w:rPr>
    </w:lvl>
    <w:lvl w:ilvl="1">
      <w:start w:val="1"/>
      <w:numFmt w:val="lowerLetter"/>
      <w:lvlText w:val="%2."/>
      <w:lvlJc w:val="left"/>
      <w:pPr>
        <w:ind w:left="1080" w:hanging="360"/>
      </w:pPr>
      <w:rPr>
        <w:rFonts w:hint="default"/>
        <w:b w:val="0"/>
        <w:bCs/>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75" w15:restartNumberingAfterBreak="0">
    <w:nsid w:val="2B7A22A0"/>
    <w:multiLevelType w:val="hybridMultilevel"/>
    <w:tmpl w:val="3C0AD820"/>
    <w:lvl w:ilvl="0" w:tplc="38090019">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6" w15:restartNumberingAfterBreak="0">
    <w:nsid w:val="2BBE64FA"/>
    <w:multiLevelType w:val="hybridMultilevel"/>
    <w:tmpl w:val="50204EB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7" w15:restartNumberingAfterBreak="0">
    <w:nsid w:val="2BF918F2"/>
    <w:multiLevelType w:val="hybridMultilevel"/>
    <w:tmpl w:val="5464EEBA"/>
    <w:lvl w:ilvl="0" w:tplc="9F087BA2">
      <w:start w:val="3"/>
      <w:numFmt w:val="bullet"/>
      <w:lvlText w:val="•"/>
      <w:lvlJc w:val="left"/>
      <w:pPr>
        <w:ind w:left="930" w:hanging="57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8" w15:restartNumberingAfterBreak="0">
    <w:nsid w:val="2BFA462D"/>
    <w:multiLevelType w:val="hybridMultilevel"/>
    <w:tmpl w:val="01080F0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19">
      <w:start w:val="1"/>
      <w:numFmt w:val="lowerLetter"/>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9" w15:restartNumberingAfterBreak="0">
    <w:nsid w:val="2CF202BC"/>
    <w:multiLevelType w:val="hybridMultilevel"/>
    <w:tmpl w:val="40E642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0" w15:restartNumberingAfterBreak="0">
    <w:nsid w:val="2D056455"/>
    <w:multiLevelType w:val="hybridMultilevel"/>
    <w:tmpl w:val="372A963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1" w15:restartNumberingAfterBreak="0">
    <w:nsid w:val="2DB002F6"/>
    <w:multiLevelType w:val="hybridMultilevel"/>
    <w:tmpl w:val="3F4A79AE"/>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2" w15:restartNumberingAfterBreak="0">
    <w:nsid w:val="2DF97281"/>
    <w:multiLevelType w:val="hybridMultilevel"/>
    <w:tmpl w:val="1C320080"/>
    <w:lvl w:ilvl="0" w:tplc="4E626B86">
      <w:numFmt w:val="bullet"/>
      <w:lvlText w:val="•"/>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3" w15:restartNumberingAfterBreak="0">
    <w:nsid w:val="2E2F71EF"/>
    <w:multiLevelType w:val="multilevel"/>
    <w:tmpl w:val="482E77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4" w15:restartNumberingAfterBreak="0">
    <w:nsid w:val="2ECC737C"/>
    <w:multiLevelType w:val="hybridMultilevel"/>
    <w:tmpl w:val="FD287872"/>
    <w:lvl w:ilvl="0" w:tplc="4F6EADC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5" w15:restartNumberingAfterBreak="0">
    <w:nsid w:val="2ED67C42"/>
    <w:multiLevelType w:val="hybridMultilevel"/>
    <w:tmpl w:val="880230F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6" w15:restartNumberingAfterBreak="0">
    <w:nsid w:val="2EE422DA"/>
    <w:multiLevelType w:val="hybridMultilevel"/>
    <w:tmpl w:val="8A76402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7" w15:restartNumberingAfterBreak="0">
    <w:nsid w:val="2F0339C5"/>
    <w:multiLevelType w:val="hybridMultilevel"/>
    <w:tmpl w:val="D5D8390C"/>
    <w:lvl w:ilvl="0" w:tplc="C2FE0242">
      <w:start w:val="3"/>
      <w:numFmt w:val="bullet"/>
      <w:lvlText w:val="•"/>
      <w:lvlJc w:val="left"/>
      <w:pPr>
        <w:ind w:left="930" w:hanging="57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8" w15:restartNumberingAfterBreak="0">
    <w:nsid w:val="2F2440F8"/>
    <w:multiLevelType w:val="multilevel"/>
    <w:tmpl w:val="5F92C274"/>
    <w:lvl w:ilvl="0">
      <w:start w:val="1"/>
      <w:numFmt w:val="decimal"/>
      <w:lvlText w:val="%1)"/>
      <w:lvlJc w:val="left"/>
      <w:pPr>
        <w:ind w:left="360" w:hanging="360"/>
      </w:pPr>
    </w:lvl>
    <w:lvl w:ilvl="1">
      <w:start w:val="1"/>
      <w:numFmt w:val="lowerLetter"/>
      <w:lvlText w:val="%2."/>
      <w:lvlJc w:val="left"/>
      <w:pPr>
        <w:ind w:left="1080" w:hanging="360"/>
      </w:pPr>
      <w:rPr>
        <w:b/>
        <w:bCs w:val="0"/>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9" w15:restartNumberingAfterBreak="0">
    <w:nsid w:val="2F382335"/>
    <w:multiLevelType w:val="hybridMultilevel"/>
    <w:tmpl w:val="26DE78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0" w15:restartNumberingAfterBreak="0">
    <w:nsid w:val="2F435BD7"/>
    <w:multiLevelType w:val="multilevel"/>
    <w:tmpl w:val="3258E572"/>
    <w:lvl w:ilvl="0">
      <w:start w:val="1"/>
      <w:numFmt w:val="lowerLetter"/>
      <w:lvlText w:val="%1)"/>
      <w:lvlJc w:val="left"/>
      <w:pPr>
        <w:ind w:left="360" w:hanging="36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1" w15:restartNumberingAfterBreak="0">
    <w:nsid w:val="2F464AB0"/>
    <w:multiLevelType w:val="hybridMultilevel"/>
    <w:tmpl w:val="3FD40DE0"/>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19">
      <w:start w:val="1"/>
      <w:numFmt w:val="lowerLetter"/>
      <w:lvlText w:val="%7."/>
      <w:lvlJc w:val="left"/>
      <w:pPr>
        <w:ind w:left="720" w:hanging="360"/>
      </w:pPr>
      <w:rPr>
        <w:rFonts w:hint="default"/>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2" w15:restartNumberingAfterBreak="0">
    <w:nsid w:val="2F61690F"/>
    <w:multiLevelType w:val="hybridMultilevel"/>
    <w:tmpl w:val="909E9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3" w15:restartNumberingAfterBreak="0">
    <w:nsid w:val="2FA039ED"/>
    <w:multiLevelType w:val="hybridMultilevel"/>
    <w:tmpl w:val="2C4E0F5A"/>
    <w:lvl w:ilvl="0" w:tplc="3809000D">
      <w:start w:val="1"/>
      <w:numFmt w:val="bullet"/>
      <w:lvlText w:val=""/>
      <w:lvlJc w:val="left"/>
      <w:pPr>
        <w:ind w:left="1080" w:hanging="360"/>
      </w:pPr>
      <w:rPr>
        <w:rFonts w:ascii="Wingdings" w:hAnsi="Wingding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D">
      <w:start w:val="1"/>
      <w:numFmt w:val="bullet"/>
      <w:lvlText w:val=""/>
      <w:lvlJc w:val="left"/>
      <w:pPr>
        <w:ind w:left="5400" w:hanging="360"/>
      </w:pPr>
      <w:rPr>
        <w:rFonts w:ascii="Wingdings" w:hAnsi="Wingdings"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94" w15:restartNumberingAfterBreak="0">
    <w:nsid w:val="2FD6700B"/>
    <w:multiLevelType w:val="multilevel"/>
    <w:tmpl w:val="265C17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5" w15:restartNumberingAfterBreak="0">
    <w:nsid w:val="300B4F67"/>
    <w:multiLevelType w:val="hybridMultilevel"/>
    <w:tmpl w:val="AEF8F4C2"/>
    <w:lvl w:ilvl="0" w:tplc="4E626B86">
      <w:numFmt w:val="bullet"/>
      <w:lvlText w:val="•"/>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96" w15:restartNumberingAfterBreak="0">
    <w:nsid w:val="30137C21"/>
    <w:multiLevelType w:val="hybridMultilevel"/>
    <w:tmpl w:val="CCEE4B62"/>
    <w:lvl w:ilvl="0" w:tplc="38090011">
      <w:start w:val="1"/>
      <w:numFmt w:val="decimal"/>
      <w:lvlText w:val="%1)"/>
      <w:lvlJc w:val="left"/>
      <w:pPr>
        <w:ind w:left="1100" w:hanging="360"/>
      </w:pPr>
      <w:rPr>
        <w:rFonts w:hint="default"/>
      </w:rPr>
    </w:lvl>
    <w:lvl w:ilvl="1" w:tplc="0C090019" w:tentative="1">
      <w:start w:val="1"/>
      <w:numFmt w:val="lowerLetter"/>
      <w:lvlText w:val="%2."/>
      <w:lvlJc w:val="left"/>
      <w:pPr>
        <w:ind w:left="1820" w:hanging="360"/>
      </w:pPr>
    </w:lvl>
    <w:lvl w:ilvl="2" w:tplc="0C09001B" w:tentative="1">
      <w:start w:val="1"/>
      <w:numFmt w:val="lowerRoman"/>
      <w:lvlText w:val="%3."/>
      <w:lvlJc w:val="right"/>
      <w:pPr>
        <w:ind w:left="2540" w:hanging="180"/>
      </w:pPr>
    </w:lvl>
    <w:lvl w:ilvl="3" w:tplc="0C09000F" w:tentative="1">
      <w:start w:val="1"/>
      <w:numFmt w:val="decimal"/>
      <w:lvlText w:val="%4."/>
      <w:lvlJc w:val="left"/>
      <w:pPr>
        <w:ind w:left="3260" w:hanging="360"/>
      </w:pPr>
    </w:lvl>
    <w:lvl w:ilvl="4" w:tplc="0C090019" w:tentative="1">
      <w:start w:val="1"/>
      <w:numFmt w:val="lowerLetter"/>
      <w:lvlText w:val="%5."/>
      <w:lvlJc w:val="left"/>
      <w:pPr>
        <w:ind w:left="3980" w:hanging="360"/>
      </w:pPr>
    </w:lvl>
    <w:lvl w:ilvl="5" w:tplc="0C09001B" w:tentative="1">
      <w:start w:val="1"/>
      <w:numFmt w:val="lowerRoman"/>
      <w:lvlText w:val="%6."/>
      <w:lvlJc w:val="right"/>
      <w:pPr>
        <w:ind w:left="4700" w:hanging="180"/>
      </w:pPr>
    </w:lvl>
    <w:lvl w:ilvl="6" w:tplc="0C09000F" w:tentative="1">
      <w:start w:val="1"/>
      <w:numFmt w:val="decimal"/>
      <w:lvlText w:val="%7."/>
      <w:lvlJc w:val="left"/>
      <w:pPr>
        <w:ind w:left="5420" w:hanging="360"/>
      </w:pPr>
    </w:lvl>
    <w:lvl w:ilvl="7" w:tplc="0C090019" w:tentative="1">
      <w:start w:val="1"/>
      <w:numFmt w:val="lowerLetter"/>
      <w:lvlText w:val="%8."/>
      <w:lvlJc w:val="left"/>
      <w:pPr>
        <w:ind w:left="6140" w:hanging="360"/>
      </w:pPr>
    </w:lvl>
    <w:lvl w:ilvl="8" w:tplc="0C09001B" w:tentative="1">
      <w:start w:val="1"/>
      <w:numFmt w:val="lowerRoman"/>
      <w:lvlText w:val="%9."/>
      <w:lvlJc w:val="right"/>
      <w:pPr>
        <w:ind w:left="6860" w:hanging="180"/>
      </w:pPr>
    </w:lvl>
  </w:abstractNum>
  <w:abstractNum w:abstractNumId="197" w15:restartNumberingAfterBreak="0">
    <w:nsid w:val="30973E6C"/>
    <w:multiLevelType w:val="hybridMultilevel"/>
    <w:tmpl w:val="05BC62E8"/>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8" w15:restartNumberingAfterBreak="0">
    <w:nsid w:val="30C95E15"/>
    <w:multiLevelType w:val="hybridMultilevel"/>
    <w:tmpl w:val="172C552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9" w15:restartNumberingAfterBreak="0">
    <w:nsid w:val="30F612CE"/>
    <w:multiLevelType w:val="hybridMultilevel"/>
    <w:tmpl w:val="889EA522"/>
    <w:lvl w:ilvl="0" w:tplc="3809000D">
      <w:start w:val="1"/>
      <w:numFmt w:val="bullet"/>
      <w:lvlText w:val=""/>
      <w:lvlJc w:val="left"/>
      <w:pPr>
        <w:ind w:left="2487" w:hanging="360"/>
      </w:pPr>
      <w:rPr>
        <w:rFonts w:ascii="Wingdings" w:hAnsi="Wingdings" w:hint="default"/>
      </w:rPr>
    </w:lvl>
    <w:lvl w:ilvl="1" w:tplc="14090003" w:tentative="1">
      <w:start w:val="1"/>
      <w:numFmt w:val="bullet"/>
      <w:lvlText w:val="o"/>
      <w:lvlJc w:val="left"/>
      <w:pPr>
        <w:ind w:left="3207" w:hanging="360"/>
      </w:pPr>
      <w:rPr>
        <w:rFonts w:ascii="Courier New" w:hAnsi="Courier New" w:cs="Courier New" w:hint="default"/>
      </w:rPr>
    </w:lvl>
    <w:lvl w:ilvl="2" w:tplc="14090005" w:tentative="1">
      <w:start w:val="1"/>
      <w:numFmt w:val="bullet"/>
      <w:lvlText w:val=""/>
      <w:lvlJc w:val="left"/>
      <w:pPr>
        <w:ind w:left="3927" w:hanging="360"/>
      </w:pPr>
      <w:rPr>
        <w:rFonts w:ascii="Wingdings" w:hAnsi="Wingdings" w:hint="default"/>
      </w:rPr>
    </w:lvl>
    <w:lvl w:ilvl="3" w:tplc="14090001" w:tentative="1">
      <w:start w:val="1"/>
      <w:numFmt w:val="bullet"/>
      <w:lvlText w:val=""/>
      <w:lvlJc w:val="left"/>
      <w:pPr>
        <w:ind w:left="4647" w:hanging="360"/>
      </w:pPr>
      <w:rPr>
        <w:rFonts w:ascii="Symbol" w:hAnsi="Symbol" w:hint="default"/>
      </w:rPr>
    </w:lvl>
    <w:lvl w:ilvl="4" w:tplc="14090003" w:tentative="1">
      <w:start w:val="1"/>
      <w:numFmt w:val="bullet"/>
      <w:lvlText w:val="o"/>
      <w:lvlJc w:val="left"/>
      <w:pPr>
        <w:ind w:left="5367" w:hanging="360"/>
      </w:pPr>
      <w:rPr>
        <w:rFonts w:ascii="Courier New" w:hAnsi="Courier New" w:cs="Courier New" w:hint="default"/>
      </w:rPr>
    </w:lvl>
    <w:lvl w:ilvl="5" w:tplc="14090005" w:tentative="1">
      <w:start w:val="1"/>
      <w:numFmt w:val="bullet"/>
      <w:lvlText w:val=""/>
      <w:lvlJc w:val="left"/>
      <w:pPr>
        <w:ind w:left="6087" w:hanging="360"/>
      </w:pPr>
      <w:rPr>
        <w:rFonts w:ascii="Wingdings" w:hAnsi="Wingdings" w:hint="default"/>
      </w:rPr>
    </w:lvl>
    <w:lvl w:ilvl="6" w:tplc="14090001" w:tentative="1">
      <w:start w:val="1"/>
      <w:numFmt w:val="bullet"/>
      <w:lvlText w:val=""/>
      <w:lvlJc w:val="left"/>
      <w:pPr>
        <w:ind w:left="6807" w:hanging="360"/>
      </w:pPr>
      <w:rPr>
        <w:rFonts w:ascii="Symbol" w:hAnsi="Symbol" w:hint="default"/>
      </w:rPr>
    </w:lvl>
    <w:lvl w:ilvl="7" w:tplc="14090003" w:tentative="1">
      <w:start w:val="1"/>
      <w:numFmt w:val="bullet"/>
      <w:lvlText w:val="o"/>
      <w:lvlJc w:val="left"/>
      <w:pPr>
        <w:ind w:left="7527" w:hanging="360"/>
      </w:pPr>
      <w:rPr>
        <w:rFonts w:ascii="Courier New" w:hAnsi="Courier New" w:cs="Courier New" w:hint="default"/>
      </w:rPr>
    </w:lvl>
    <w:lvl w:ilvl="8" w:tplc="14090005" w:tentative="1">
      <w:start w:val="1"/>
      <w:numFmt w:val="bullet"/>
      <w:lvlText w:val=""/>
      <w:lvlJc w:val="left"/>
      <w:pPr>
        <w:ind w:left="8247" w:hanging="360"/>
      </w:pPr>
      <w:rPr>
        <w:rFonts w:ascii="Wingdings" w:hAnsi="Wingdings" w:hint="default"/>
      </w:rPr>
    </w:lvl>
  </w:abstractNum>
  <w:abstractNum w:abstractNumId="200" w15:restartNumberingAfterBreak="0">
    <w:nsid w:val="311D4F52"/>
    <w:multiLevelType w:val="hybridMultilevel"/>
    <w:tmpl w:val="0EFAE2F8"/>
    <w:lvl w:ilvl="0" w:tplc="188ABFBA">
      <w:start w:val="2"/>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1" w15:restartNumberingAfterBreak="0">
    <w:nsid w:val="318D393F"/>
    <w:multiLevelType w:val="hybridMultilevel"/>
    <w:tmpl w:val="DE3AEA2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2" w15:restartNumberingAfterBreak="0">
    <w:nsid w:val="32B1697D"/>
    <w:multiLevelType w:val="hybridMultilevel"/>
    <w:tmpl w:val="6B2AB1B4"/>
    <w:lvl w:ilvl="0" w:tplc="E9701E7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3" w15:restartNumberingAfterBreak="0">
    <w:nsid w:val="32B21587"/>
    <w:multiLevelType w:val="hybridMultilevel"/>
    <w:tmpl w:val="3ED25112"/>
    <w:lvl w:ilvl="0" w:tplc="1DC45C94">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4" w15:restartNumberingAfterBreak="0">
    <w:nsid w:val="32C31EC6"/>
    <w:multiLevelType w:val="multilevel"/>
    <w:tmpl w:val="5F92C274"/>
    <w:lvl w:ilvl="0">
      <w:start w:val="1"/>
      <w:numFmt w:val="decimal"/>
      <w:lvlText w:val="%1)"/>
      <w:lvlJc w:val="left"/>
      <w:pPr>
        <w:ind w:left="360" w:hanging="360"/>
      </w:pPr>
    </w:lvl>
    <w:lvl w:ilvl="1">
      <w:start w:val="1"/>
      <w:numFmt w:val="lowerLetter"/>
      <w:lvlText w:val="%2."/>
      <w:lvlJc w:val="left"/>
      <w:pPr>
        <w:ind w:left="1080" w:hanging="360"/>
      </w:pPr>
      <w:rPr>
        <w:b/>
        <w:bCs w:val="0"/>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5" w15:restartNumberingAfterBreak="0">
    <w:nsid w:val="334F20C3"/>
    <w:multiLevelType w:val="hybridMultilevel"/>
    <w:tmpl w:val="C6DEC942"/>
    <w:lvl w:ilvl="0" w:tplc="78A4B834">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6" w15:restartNumberingAfterBreak="0">
    <w:nsid w:val="33632D64"/>
    <w:multiLevelType w:val="hybridMultilevel"/>
    <w:tmpl w:val="0E205EC4"/>
    <w:lvl w:ilvl="0" w:tplc="CF84B890">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7" w15:restartNumberingAfterBreak="0">
    <w:nsid w:val="33D77774"/>
    <w:multiLevelType w:val="hybridMultilevel"/>
    <w:tmpl w:val="FF667870"/>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8" w15:restartNumberingAfterBreak="0">
    <w:nsid w:val="34444E3E"/>
    <w:multiLevelType w:val="hybridMultilevel"/>
    <w:tmpl w:val="A9F0DB4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9" w15:restartNumberingAfterBreak="0">
    <w:nsid w:val="34491434"/>
    <w:multiLevelType w:val="multilevel"/>
    <w:tmpl w:val="B806539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0" w15:restartNumberingAfterBreak="0">
    <w:nsid w:val="34973228"/>
    <w:multiLevelType w:val="hybridMultilevel"/>
    <w:tmpl w:val="3BDCF2F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1" w15:restartNumberingAfterBreak="0">
    <w:nsid w:val="34A84764"/>
    <w:multiLevelType w:val="hybridMultilevel"/>
    <w:tmpl w:val="F1061746"/>
    <w:lvl w:ilvl="0" w:tplc="191EF2F2">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2" w15:restartNumberingAfterBreak="0">
    <w:nsid w:val="35456691"/>
    <w:multiLevelType w:val="hybridMultilevel"/>
    <w:tmpl w:val="A4CE13C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3" w15:restartNumberingAfterBreak="0">
    <w:nsid w:val="361A4E55"/>
    <w:multiLevelType w:val="hybridMultilevel"/>
    <w:tmpl w:val="8DF8FE9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4" w15:restartNumberingAfterBreak="0">
    <w:nsid w:val="36516F4D"/>
    <w:multiLevelType w:val="hybridMultilevel"/>
    <w:tmpl w:val="1C94DFA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5" w15:restartNumberingAfterBreak="0">
    <w:nsid w:val="36662F88"/>
    <w:multiLevelType w:val="multilevel"/>
    <w:tmpl w:val="2EF6E95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6" w15:restartNumberingAfterBreak="0">
    <w:nsid w:val="368B305A"/>
    <w:multiLevelType w:val="hybridMultilevel"/>
    <w:tmpl w:val="5B84493A"/>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7" w15:restartNumberingAfterBreak="0">
    <w:nsid w:val="36912966"/>
    <w:multiLevelType w:val="hybridMultilevel"/>
    <w:tmpl w:val="0B564034"/>
    <w:lvl w:ilvl="0" w:tplc="92C4EBA4">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8" w15:restartNumberingAfterBreak="0">
    <w:nsid w:val="36B33003"/>
    <w:multiLevelType w:val="hybridMultilevel"/>
    <w:tmpl w:val="CED8AD96"/>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9" w15:restartNumberingAfterBreak="0">
    <w:nsid w:val="36ED642C"/>
    <w:multiLevelType w:val="multilevel"/>
    <w:tmpl w:val="F0EE883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0" w15:restartNumberingAfterBreak="0">
    <w:nsid w:val="374B659F"/>
    <w:multiLevelType w:val="hybridMultilevel"/>
    <w:tmpl w:val="768C6164"/>
    <w:lvl w:ilvl="0" w:tplc="8BB87CA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1" w15:restartNumberingAfterBreak="0">
    <w:nsid w:val="37865D66"/>
    <w:multiLevelType w:val="hybridMultilevel"/>
    <w:tmpl w:val="8FEE4764"/>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2" w15:restartNumberingAfterBreak="0">
    <w:nsid w:val="37895266"/>
    <w:multiLevelType w:val="hybridMultilevel"/>
    <w:tmpl w:val="9954C87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3" w15:restartNumberingAfterBreak="0">
    <w:nsid w:val="37CE1D4D"/>
    <w:multiLevelType w:val="hybridMultilevel"/>
    <w:tmpl w:val="3746FEAC"/>
    <w:lvl w:ilvl="0" w:tplc="BAAA7D70">
      <w:start w:val="1"/>
      <w:numFmt w:val="lowerLetter"/>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4" w15:restartNumberingAfterBreak="0">
    <w:nsid w:val="37F627F7"/>
    <w:multiLevelType w:val="hybridMultilevel"/>
    <w:tmpl w:val="D434570E"/>
    <w:lvl w:ilvl="0" w:tplc="090417EE">
      <w:start w:val="4"/>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5" w15:restartNumberingAfterBreak="0">
    <w:nsid w:val="37FF614B"/>
    <w:multiLevelType w:val="hybridMultilevel"/>
    <w:tmpl w:val="EDA80078"/>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6" w15:restartNumberingAfterBreak="0">
    <w:nsid w:val="384E4EC3"/>
    <w:multiLevelType w:val="multilevel"/>
    <w:tmpl w:val="03C05B9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7" w15:restartNumberingAfterBreak="0">
    <w:nsid w:val="38526563"/>
    <w:multiLevelType w:val="hybridMultilevel"/>
    <w:tmpl w:val="3DCC0AFE"/>
    <w:lvl w:ilvl="0" w:tplc="7906462A">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8" w15:restartNumberingAfterBreak="0">
    <w:nsid w:val="386A7B9C"/>
    <w:multiLevelType w:val="hybridMultilevel"/>
    <w:tmpl w:val="C4A0D174"/>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9" w15:restartNumberingAfterBreak="0">
    <w:nsid w:val="388E4BD7"/>
    <w:multiLevelType w:val="hybridMultilevel"/>
    <w:tmpl w:val="818C3922"/>
    <w:lvl w:ilvl="0" w:tplc="81DAFAF0">
      <w:numFmt w:val="bullet"/>
      <w:lvlText w:val="-"/>
      <w:lvlJc w:val="left"/>
      <w:pPr>
        <w:ind w:left="1080" w:hanging="360"/>
      </w:pPr>
      <w:rPr>
        <w:rFonts w:ascii="Times New Roman" w:eastAsia="Times New Roma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30" w15:restartNumberingAfterBreak="0">
    <w:nsid w:val="38945500"/>
    <w:multiLevelType w:val="hybridMultilevel"/>
    <w:tmpl w:val="842C0168"/>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1" w15:restartNumberingAfterBreak="0">
    <w:nsid w:val="389E4A83"/>
    <w:multiLevelType w:val="multilevel"/>
    <w:tmpl w:val="9B0EF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2" w15:restartNumberingAfterBreak="0">
    <w:nsid w:val="38DC00CB"/>
    <w:multiLevelType w:val="hybridMultilevel"/>
    <w:tmpl w:val="30C43984"/>
    <w:lvl w:ilvl="0" w:tplc="3809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3" w15:restartNumberingAfterBreak="0">
    <w:nsid w:val="38E43E87"/>
    <w:multiLevelType w:val="hybridMultilevel"/>
    <w:tmpl w:val="E50CC2C0"/>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4" w15:restartNumberingAfterBreak="0">
    <w:nsid w:val="390F39F5"/>
    <w:multiLevelType w:val="hybridMultilevel"/>
    <w:tmpl w:val="393411B0"/>
    <w:lvl w:ilvl="0" w:tplc="3809000D">
      <w:start w:val="1"/>
      <w:numFmt w:val="bullet"/>
      <w:lvlText w:val=""/>
      <w:lvlJc w:val="left"/>
      <w:pPr>
        <w:ind w:left="720" w:hanging="360"/>
      </w:pPr>
      <w:rPr>
        <w:rFonts w:ascii="Wingdings" w:hAnsi="Wingdings" w:hint="default"/>
      </w:rPr>
    </w:lvl>
    <w:lvl w:ilvl="1" w:tplc="3809000D">
      <w:start w:val="1"/>
      <w:numFmt w:val="bullet"/>
      <w:lvlText w:val=""/>
      <w:lvlJc w:val="left"/>
      <w:pPr>
        <w:ind w:left="720" w:hanging="360"/>
      </w:pPr>
      <w:rPr>
        <w:rFonts w:ascii="Wingdings" w:hAnsi="Wingdings"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5" w15:restartNumberingAfterBreak="0">
    <w:nsid w:val="393E362F"/>
    <w:multiLevelType w:val="hybridMultilevel"/>
    <w:tmpl w:val="5648964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6" w15:restartNumberingAfterBreak="0">
    <w:nsid w:val="39B648FE"/>
    <w:multiLevelType w:val="hybridMultilevel"/>
    <w:tmpl w:val="5B74E864"/>
    <w:lvl w:ilvl="0" w:tplc="1DC45C94">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7" w15:restartNumberingAfterBreak="0">
    <w:nsid w:val="39DC7019"/>
    <w:multiLevelType w:val="multilevel"/>
    <w:tmpl w:val="AAD8A7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8" w15:restartNumberingAfterBreak="0">
    <w:nsid w:val="3A0F02BC"/>
    <w:multiLevelType w:val="hybridMultilevel"/>
    <w:tmpl w:val="48AE89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9" w15:restartNumberingAfterBreak="0">
    <w:nsid w:val="3A4E0AE2"/>
    <w:multiLevelType w:val="multilevel"/>
    <w:tmpl w:val="19F898E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0" w15:restartNumberingAfterBreak="0">
    <w:nsid w:val="3B1021A0"/>
    <w:multiLevelType w:val="hybridMultilevel"/>
    <w:tmpl w:val="726068C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1" w15:restartNumberingAfterBreak="0">
    <w:nsid w:val="3B2A791D"/>
    <w:multiLevelType w:val="hybridMultilevel"/>
    <w:tmpl w:val="72861558"/>
    <w:lvl w:ilvl="0" w:tplc="FFFFFFFF">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2" w15:restartNumberingAfterBreak="0">
    <w:nsid w:val="3B4D321C"/>
    <w:multiLevelType w:val="hybridMultilevel"/>
    <w:tmpl w:val="CE8C8B7E"/>
    <w:lvl w:ilvl="0" w:tplc="E2709F4C">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3" w15:restartNumberingAfterBreak="0">
    <w:nsid w:val="3BC3689B"/>
    <w:multiLevelType w:val="multilevel"/>
    <w:tmpl w:val="9EF6B0BE"/>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4" w15:restartNumberingAfterBreak="0">
    <w:nsid w:val="3C170F60"/>
    <w:multiLevelType w:val="hybridMultilevel"/>
    <w:tmpl w:val="FDD44E26"/>
    <w:lvl w:ilvl="0" w:tplc="3FDC5BBC">
      <w:start w:val="1"/>
      <w:numFmt w:val="lowerLetter"/>
      <w:lvlText w:val="%1)"/>
      <w:lvlJc w:val="left"/>
      <w:pPr>
        <w:ind w:left="720" w:hanging="360"/>
      </w:pPr>
      <w:rPr>
        <w:rFonts w:hint="default"/>
        <w:b w:val="0"/>
        <w:bCs w:val="0"/>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5" w15:restartNumberingAfterBreak="0">
    <w:nsid w:val="3C8C0C78"/>
    <w:multiLevelType w:val="multilevel"/>
    <w:tmpl w:val="C3841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6" w15:restartNumberingAfterBreak="0">
    <w:nsid w:val="3C9C66A8"/>
    <w:multiLevelType w:val="hybridMultilevel"/>
    <w:tmpl w:val="6D76E3A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D">
      <w:start w:val="1"/>
      <w:numFmt w:val="bullet"/>
      <w:lvlText w:val=""/>
      <w:lvlJc w:val="left"/>
      <w:pPr>
        <w:ind w:left="5040" w:hanging="360"/>
      </w:pPr>
      <w:rPr>
        <w:rFonts w:ascii="Wingdings" w:hAnsi="Wingdings"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7" w15:restartNumberingAfterBreak="0">
    <w:nsid w:val="3E172871"/>
    <w:multiLevelType w:val="hybridMultilevel"/>
    <w:tmpl w:val="EB6C17B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8" w15:restartNumberingAfterBreak="0">
    <w:nsid w:val="3E2B27A4"/>
    <w:multiLevelType w:val="multilevel"/>
    <w:tmpl w:val="C9CE8E8E"/>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9" w15:restartNumberingAfterBreak="0">
    <w:nsid w:val="3E6A283D"/>
    <w:multiLevelType w:val="hybridMultilevel"/>
    <w:tmpl w:val="D3E8E0F4"/>
    <w:lvl w:ilvl="0" w:tplc="40FA0E44">
      <w:start w:val="2"/>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0" w15:restartNumberingAfterBreak="0">
    <w:nsid w:val="3EB73D63"/>
    <w:multiLevelType w:val="hybridMultilevel"/>
    <w:tmpl w:val="0B1C83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1" w15:restartNumberingAfterBreak="0">
    <w:nsid w:val="3F0D1B97"/>
    <w:multiLevelType w:val="hybridMultilevel"/>
    <w:tmpl w:val="DEE80CD6"/>
    <w:lvl w:ilvl="0" w:tplc="8BB87CA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2" w15:restartNumberingAfterBreak="0">
    <w:nsid w:val="3F902D83"/>
    <w:multiLevelType w:val="hybridMultilevel"/>
    <w:tmpl w:val="86FA8C78"/>
    <w:lvl w:ilvl="0" w:tplc="3809000D">
      <w:start w:val="1"/>
      <w:numFmt w:val="bullet"/>
      <w:lvlText w:val=""/>
      <w:lvlJc w:val="left"/>
      <w:pPr>
        <w:ind w:left="720" w:hanging="360"/>
      </w:pPr>
      <w:rPr>
        <w:rFonts w:ascii="Wingdings" w:hAnsi="Wingding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3" w15:restartNumberingAfterBreak="0">
    <w:nsid w:val="3F914C6D"/>
    <w:multiLevelType w:val="hybridMultilevel"/>
    <w:tmpl w:val="7854CD80"/>
    <w:lvl w:ilvl="0" w:tplc="3809000D">
      <w:start w:val="1"/>
      <w:numFmt w:val="bullet"/>
      <w:lvlText w:val=""/>
      <w:lvlJc w:val="left"/>
      <w:pPr>
        <w:ind w:left="1440" w:hanging="360"/>
      </w:pPr>
      <w:rPr>
        <w:rFonts w:ascii="Wingdings" w:hAnsi="Wingding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4" w15:restartNumberingAfterBreak="0">
    <w:nsid w:val="3FD172F7"/>
    <w:multiLevelType w:val="multilevel"/>
    <w:tmpl w:val="608A0A7A"/>
    <w:lvl w:ilvl="0">
      <w:start w:val="1"/>
      <w:numFmt w:val="lowerLetter"/>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55" w15:restartNumberingAfterBreak="0">
    <w:nsid w:val="402E636E"/>
    <w:multiLevelType w:val="multilevel"/>
    <w:tmpl w:val="F4223F1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56" w15:restartNumberingAfterBreak="0">
    <w:nsid w:val="407F0383"/>
    <w:multiLevelType w:val="multilevel"/>
    <w:tmpl w:val="F57072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7" w15:restartNumberingAfterBreak="0">
    <w:nsid w:val="407F0419"/>
    <w:multiLevelType w:val="hybridMultilevel"/>
    <w:tmpl w:val="ABF8E89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8" w15:restartNumberingAfterBreak="0">
    <w:nsid w:val="40CE5B4F"/>
    <w:multiLevelType w:val="multilevel"/>
    <w:tmpl w:val="85769076"/>
    <w:lvl w:ilvl="0">
      <w:start w:val="1"/>
      <w:numFmt w:val="bullet"/>
      <w:lvlText w:val=""/>
      <w:lvlJc w:val="left"/>
      <w:pPr>
        <w:ind w:left="360" w:hanging="360"/>
      </w:pPr>
      <w:rPr>
        <w:rFonts w:ascii="Wingdings" w:hAnsi="Wingding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9" w15:restartNumberingAfterBreak="0">
    <w:nsid w:val="40E26720"/>
    <w:multiLevelType w:val="hybridMultilevel"/>
    <w:tmpl w:val="304A084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0" w15:restartNumberingAfterBreak="0">
    <w:nsid w:val="419E1D3C"/>
    <w:multiLevelType w:val="hybridMultilevel"/>
    <w:tmpl w:val="54D6FB44"/>
    <w:lvl w:ilvl="0" w:tplc="8BB87CA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1" w15:restartNumberingAfterBreak="0">
    <w:nsid w:val="421B4EF3"/>
    <w:multiLevelType w:val="hybridMultilevel"/>
    <w:tmpl w:val="CCB032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2" w15:restartNumberingAfterBreak="0">
    <w:nsid w:val="42A02DAD"/>
    <w:multiLevelType w:val="hybridMultilevel"/>
    <w:tmpl w:val="B29C772A"/>
    <w:lvl w:ilvl="0" w:tplc="CA76CB8E">
      <w:start w:val="1"/>
      <w:numFmt w:val="lowerLetter"/>
      <w:lvlText w:val="%1)"/>
      <w:lvlJc w:val="left"/>
      <w:pPr>
        <w:ind w:left="720" w:hanging="360"/>
      </w:pPr>
      <w:rPr>
        <w:rFonts w:hint="default"/>
        <w:b w:val="0"/>
        <w:bCs w:val="0"/>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3" w15:restartNumberingAfterBreak="0">
    <w:nsid w:val="42C670F8"/>
    <w:multiLevelType w:val="hybridMultilevel"/>
    <w:tmpl w:val="4636DDAA"/>
    <w:lvl w:ilvl="0" w:tplc="DB66726C">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4" w15:restartNumberingAfterBreak="0">
    <w:nsid w:val="42D06CE4"/>
    <w:multiLevelType w:val="hybridMultilevel"/>
    <w:tmpl w:val="906868F2"/>
    <w:lvl w:ilvl="0" w:tplc="78CCC2F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5" w15:restartNumberingAfterBreak="0">
    <w:nsid w:val="436653F7"/>
    <w:multiLevelType w:val="hybridMultilevel"/>
    <w:tmpl w:val="99969E2C"/>
    <w:lvl w:ilvl="0" w:tplc="2CA064FE">
      <w:start w:val="1"/>
      <w:numFmt w:val="decimal"/>
      <w:lvlText w:val="%1)"/>
      <w:lvlJc w:val="left"/>
      <w:pPr>
        <w:ind w:left="1440" w:hanging="360"/>
      </w:pPr>
      <w:rPr>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6" w15:restartNumberingAfterBreak="0">
    <w:nsid w:val="43FD72F5"/>
    <w:multiLevelType w:val="hybridMultilevel"/>
    <w:tmpl w:val="05723F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7" w15:restartNumberingAfterBreak="0">
    <w:nsid w:val="4426370D"/>
    <w:multiLevelType w:val="hybridMultilevel"/>
    <w:tmpl w:val="195E6F1E"/>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8" w15:restartNumberingAfterBreak="0">
    <w:nsid w:val="442D2B80"/>
    <w:multiLevelType w:val="hybridMultilevel"/>
    <w:tmpl w:val="B0040AD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9" w15:restartNumberingAfterBreak="0">
    <w:nsid w:val="443F76A8"/>
    <w:multiLevelType w:val="multilevel"/>
    <w:tmpl w:val="F57AFFA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0" w15:restartNumberingAfterBreak="0">
    <w:nsid w:val="44610093"/>
    <w:multiLevelType w:val="multilevel"/>
    <w:tmpl w:val="44610093"/>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1" w15:restartNumberingAfterBreak="0">
    <w:nsid w:val="44B92E39"/>
    <w:multiLevelType w:val="hybridMultilevel"/>
    <w:tmpl w:val="22628262"/>
    <w:lvl w:ilvl="0" w:tplc="85C8AB98">
      <w:start w:val="1"/>
      <w:numFmt w:val="lowerLetter"/>
      <w:lvlText w:val="%1."/>
      <w:lvlJc w:val="left"/>
      <w:pPr>
        <w:ind w:left="720" w:hanging="360"/>
      </w:pPr>
      <w:rPr>
        <w:b/>
        <w:bCs/>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2" w15:restartNumberingAfterBreak="0">
    <w:nsid w:val="44BB6A98"/>
    <w:multiLevelType w:val="multilevel"/>
    <w:tmpl w:val="E44CD4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3" w15:restartNumberingAfterBreak="0">
    <w:nsid w:val="44EC41B6"/>
    <w:multiLevelType w:val="hybridMultilevel"/>
    <w:tmpl w:val="1C1A5E4C"/>
    <w:lvl w:ilvl="0" w:tplc="38090017">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74" w15:restartNumberingAfterBreak="0">
    <w:nsid w:val="45451E8C"/>
    <w:multiLevelType w:val="multilevel"/>
    <w:tmpl w:val="3BE2B4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5" w15:restartNumberingAfterBreak="0">
    <w:nsid w:val="458B2B16"/>
    <w:multiLevelType w:val="multilevel"/>
    <w:tmpl w:val="7E9A70B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6" w15:restartNumberingAfterBreak="0">
    <w:nsid w:val="459B0E5E"/>
    <w:multiLevelType w:val="hybridMultilevel"/>
    <w:tmpl w:val="C64028C8"/>
    <w:lvl w:ilvl="0" w:tplc="3809000D">
      <w:start w:val="1"/>
      <w:numFmt w:val="bullet"/>
      <w:lvlText w:val=""/>
      <w:lvlJc w:val="left"/>
      <w:pPr>
        <w:ind w:left="360" w:hanging="360"/>
      </w:pPr>
      <w:rPr>
        <w:rFonts w:ascii="Wingdings" w:hAnsi="Wingdings" w:hint="default"/>
      </w:rPr>
    </w:lvl>
    <w:lvl w:ilvl="1" w:tplc="04210003">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77" w15:restartNumberingAfterBreak="0">
    <w:nsid w:val="459E0959"/>
    <w:multiLevelType w:val="hybridMultilevel"/>
    <w:tmpl w:val="312CB2E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8" w15:restartNumberingAfterBreak="0">
    <w:nsid w:val="45BA292B"/>
    <w:multiLevelType w:val="hybridMultilevel"/>
    <w:tmpl w:val="0F023546"/>
    <w:lvl w:ilvl="0" w:tplc="3809000D">
      <w:start w:val="1"/>
      <w:numFmt w:val="bullet"/>
      <w:lvlText w:val=""/>
      <w:lvlJc w:val="left"/>
      <w:pPr>
        <w:ind w:left="1004" w:hanging="360"/>
      </w:pPr>
      <w:rPr>
        <w:rFonts w:ascii="Wingdings" w:hAnsi="Wingdings" w:hint="default"/>
      </w:rPr>
    </w:lvl>
    <w:lvl w:ilvl="1" w:tplc="38090003">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279" w15:restartNumberingAfterBreak="0">
    <w:nsid w:val="45E76322"/>
    <w:multiLevelType w:val="hybridMultilevel"/>
    <w:tmpl w:val="43A6A03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0" w15:restartNumberingAfterBreak="0">
    <w:nsid w:val="45ED5796"/>
    <w:multiLevelType w:val="hybridMultilevel"/>
    <w:tmpl w:val="14BA82AC"/>
    <w:lvl w:ilvl="0" w:tplc="FFFFFFFF">
      <w:start w:val="1"/>
      <w:numFmt w:val="lowerLetter"/>
      <w:lvlText w:val="%1."/>
      <w:lvlJc w:val="left"/>
      <w:pPr>
        <w:ind w:left="720" w:hanging="360"/>
      </w:pPr>
      <w:rPr>
        <w:rFonts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1" w15:restartNumberingAfterBreak="0">
    <w:nsid w:val="45F166DD"/>
    <w:multiLevelType w:val="multilevel"/>
    <w:tmpl w:val="9446AA7C"/>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sz w:val="20"/>
      </w:rPr>
    </w:lvl>
    <w:lvl w:ilvl="2">
      <w:start w:val="4"/>
      <w:numFmt w:val="bullet"/>
      <w:lvlText w:val="-"/>
      <w:lvlJc w:val="left"/>
      <w:pPr>
        <w:ind w:left="2160" w:hanging="360"/>
      </w:pPr>
      <w:rPr>
        <w:rFonts w:ascii="Times New Roman" w:eastAsia="Times New Roman" w:hAnsi="Times New Roman"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2" w15:restartNumberingAfterBreak="0">
    <w:nsid w:val="45F47796"/>
    <w:multiLevelType w:val="hybridMultilevel"/>
    <w:tmpl w:val="013CCCA2"/>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3" w15:restartNumberingAfterBreak="0">
    <w:nsid w:val="461D1405"/>
    <w:multiLevelType w:val="hybridMultilevel"/>
    <w:tmpl w:val="EFBCACEA"/>
    <w:lvl w:ilvl="0" w:tplc="5AA25F28">
      <w:start w:val="1"/>
      <w:numFmt w:val="lowerLetter"/>
      <w:lvlText w:val="%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4" w15:restartNumberingAfterBreak="0">
    <w:nsid w:val="46544E24"/>
    <w:multiLevelType w:val="hybridMultilevel"/>
    <w:tmpl w:val="FB9AF87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5" w15:restartNumberingAfterBreak="0">
    <w:nsid w:val="46560833"/>
    <w:multiLevelType w:val="hybridMultilevel"/>
    <w:tmpl w:val="CE202EE6"/>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6" w15:restartNumberingAfterBreak="0">
    <w:nsid w:val="46AC0B0D"/>
    <w:multiLevelType w:val="multilevel"/>
    <w:tmpl w:val="FB1C1C7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7" w15:restartNumberingAfterBreak="0">
    <w:nsid w:val="47AE3329"/>
    <w:multiLevelType w:val="multilevel"/>
    <w:tmpl w:val="CC405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8" w15:restartNumberingAfterBreak="0">
    <w:nsid w:val="47BE12B4"/>
    <w:multiLevelType w:val="hybridMultilevel"/>
    <w:tmpl w:val="5CB8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9" w15:restartNumberingAfterBreak="0">
    <w:nsid w:val="47C1709A"/>
    <w:multiLevelType w:val="hybridMultilevel"/>
    <w:tmpl w:val="D1A2B80E"/>
    <w:lvl w:ilvl="0" w:tplc="FFFFFFF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0" w15:restartNumberingAfterBreak="0">
    <w:nsid w:val="48093B0E"/>
    <w:multiLevelType w:val="multilevel"/>
    <w:tmpl w:val="A30EF07C"/>
    <w:lvl w:ilvl="0">
      <w:start w:val="4"/>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91" w15:restartNumberingAfterBreak="0">
    <w:nsid w:val="48C02527"/>
    <w:multiLevelType w:val="multilevel"/>
    <w:tmpl w:val="001A4962"/>
    <w:lvl w:ilvl="0">
      <w:start w:val="1"/>
      <w:numFmt w:val="decimal"/>
      <w:lvlText w:val="%1."/>
      <w:lvlJc w:val="left"/>
      <w:pPr>
        <w:ind w:left="720" w:hanging="360"/>
      </w:pPr>
    </w:lvl>
    <w:lvl w:ilvl="1">
      <w:start w:val="1"/>
      <w:numFmt w:val="decimal"/>
      <w:isLgl/>
      <w:lvlText w:val="%1.%2"/>
      <w:lvlJc w:val="left"/>
      <w:pPr>
        <w:ind w:left="5748" w:hanging="360"/>
      </w:pPr>
      <w:rPr>
        <w:rFonts w:hint="default"/>
      </w:rPr>
    </w:lvl>
    <w:lvl w:ilvl="2">
      <w:start w:val="1"/>
      <w:numFmt w:val="decimal"/>
      <w:isLgl/>
      <w:lvlText w:val="%1.%2.%3"/>
      <w:lvlJc w:val="left"/>
      <w:pPr>
        <w:ind w:left="4407"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2" w15:restartNumberingAfterBreak="0">
    <w:nsid w:val="48DB2FD4"/>
    <w:multiLevelType w:val="hybridMultilevel"/>
    <w:tmpl w:val="1BD623D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3" w15:restartNumberingAfterBreak="0">
    <w:nsid w:val="48F1121F"/>
    <w:multiLevelType w:val="hybridMultilevel"/>
    <w:tmpl w:val="33302928"/>
    <w:lvl w:ilvl="0" w:tplc="3809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4" w15:restartNumberingAfterBreak="0">
    <w:nsid w:val="4951680B"/>
    <w:multiLevelType w:val="hybridMultilevel"/>
    <w:tmpl w:val="EE70C0E8"/>
    <w:lvl w:ilvl="0" w:tplc="39189826">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5" w15:restartNumberingAfterBreak="0">
    <w:nsid w:val="499E689C"/>
    <w:multiLevelType w:val="multilevel"/>
    <w:tmpl w:val="54885138"/>
    <w:lvl w:ilvl="0">
      <w:start w:val="1"/>
      <w:numFmt w:val="decimal"/>
      <w:lvlText w:val="%1)"/>
      <w:lvlJc w:val="left"/>
      <w:pPr>
        <w:tabs>
          <w:tab w:val="left" w:pos="0"/>
          <w:tab w:val="num" w:pos="720"/>
        </w:tabs>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96" w15:restartNumberingAfterBreak="0">
    <w:nsid w:val="49C26EF8"/>
    <w:multiLevelType w:val="multilevel"/>
    <w:tmpl w:val="50E499FE"/>
    <w:lvl w:ilvl="0">
      <w:start w:val="1"/>
      <w:numFmt w:val="lowerLetter"/>
      <w:lvlText w:val="%1)"/>
      <w:lvlJc w:val="left"/>
      <w:pPr>
        <w:ind w:left="360" w:hanging="36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7" w15:restartNumberingAfterBreak="0">
    <w:nsid w:val="4A031FE2"/>
    <w:multiLevelType w:val="hybridMultilevel"/>
    <w:tmpl w:val="92D223EA"/>
    <w:lvl w:ilvl="0" w:tplc="AA0C2184">
      <w:start w:val="8"/>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8" w15:restartNumberingAfterBreak="0">
    <w:nsid w:val="4A29544C"/>
    <w:multiLevelType w:val="hybridMultilevel"/>
    <w:tmpl w:val="D3642710"/>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9" w15:restartNumberingAfterBreak="0">
    <w:nsid w:val="4A4621B2"/>
    <w:multiLevelType w:val="hybridMultilevel"/>
    <w:tmpl w:val="C674E41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0" w15:restartNumberingAfterBreak="0">
    <w:nsid w:val="4A61323E"/>
    <w:multiLevelType w:val="hybridMultilevel"/>
    <w:tmpl w:val="5386BE80"/>
    <w:lvl w:ilvl="0" w:tplc="F974969C">
      <w:start w:val="7"/>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1" w15:restartNumberingAfterBreak="0">
    <w:nsid w:val="4A79533D"/>
    <w:multiLevelType w:val="hybridMultilevel"/>
    <w:tmpl w:val="E31EB1B6"/>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2" w15:restartNumberingAfterBreak="0">
    <w:nsid w:val="4A7D7522"/>
    <w:multiLevelType w:val="hybridMultilevel"/>
    <w:tmpl w:val="45261C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3" w15:restartNumberingAfterBreak="0">
    <w:nsid w:val="4AAC5D25"/>
    <w:multiLevelType w:val="multilevel"/>
    <w:tmpl w:val="A41A1D1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4" w15:restartNumberingAfterBreak="0">
    <w:nsid w:val="4AEA2C2B"/>
    <w:multiLevelType w:val="multilevel"/>
    <w:tmpl w:val="7264CA26"/>
    <w:lvl w:ilvl="0">
      <w:start w:val="1"/>
      <w:numFmt w:val="decimal"/>
      <w:lvlText w:val="%1."/>
      <w:lvlJc w:val="left"/>
      <w:pPr>
        <w:ind w:left="360" w:hanging="360"/>
      </w:pPr>
    </w:lvl>
    <w:lvl w:ilvl="1">
      <w:start w:val="1"/>
      <w:numFmt w:val="decimal"/>
      <w:lvlText w:val="%2)"/>
      <w:lvlJc w:val="left"/>
      <w:pPr>
        <w:ind w:left="1080" w:hanging="360"/>
      </w:pPr>
      <w:rPr>
        <w:b/>
        <w:bCs/>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05" w15:restartNumberingAfterBreak="0">
    <w:nsid w:val="4B385E48"/>
    <w:multiLevelType w:val="multilevel"/>
    <w:tmpl w:val="7DA48848"/>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6" w15:restartNumberingAfterBreak="0">
    <w:nsid w:val="4B606E15"/>
    <w:multiLevelType w:val="hybridMultilevel"/>
    <w:tmpl w:val="D7A21DEC"/>
    <w:lvl w:ilvl="0" w:tplc="1DC45C94">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7" w15:restartNumberingAfterBreak="0">
    <w:nsid w:val="4B8E524E"/>
    <w:multiLevelType w:val="hybridMultilevel"/>
    <w:tmpl w:val="0330B22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8" w15:restartNumberingAfterBreak="0">
    <w:nsid w:val="4BAF31F1"/>
    <w:multiLevelType w:val="hybridMultilevel"/>
    <w:tmpl w:val="4D4CC69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9" w15:restartNumberingAfterBreak="0">
    <w:nsid w:val="4BD9133A"/>
    <w:multiLevelType w:val="hybridMultilevel"/>
    <w:tmpl w:val="8DC2EE26"/>
    <w:lvl w:ilvl="0" w:tplc="81DAFAF0">
      <w:numFmt w:val="bullet"/>
      <w:lvlText w:val="-"/>
      <w:lvlJc w:val="left"/>
      <w:pPr>
        <w:ind w:left="360" w:hanging="360"/>
      </w:pPr>
      <w:rPr>
        <w:rFonts w:ascii="Times New Roman" w:eastAsia="Times New Roman" w:hAnsi="Times New Roman" w:cs="Times New Roman" w:hint="default"/>
      </w:rPr>
    </w:lvl>
    <w:lvl w:ilvl="1" w:tplc="81DAFAF0">
      <w:numFmt w:val="bullet"/>
      <w:lvlText w:val="-"/>
      <w:lvlJc w:val="left"/>
      <w:pPr>
        <w:ind w:left="1500" w:hanging="360"/>
      </w:pPr>
      <w:rPr>
        <w:rFonts w:ascii="Times New Roman" w:eastAsia="Times New Roman" w:hAnsi="Times New Roman" w:cs="Times New Roman"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310" w15:restartNumberingAfterBreak="0">
    <w:nsid w:val="4BDB4538"/>
    <w:multiLevelType w:val="hybridMultilevel"/>
    <w:tmpl w:val="45C61BBA"/>
    <w:lvl w:ilvl="0" w:tplc="FFFFFFFF">
      <w:start w:val="1"/>
      <w:numFmt w:val="bullet"/>
      <w:lvlText w:val=""/>
      <w:lvlJc w:val="left"/>
      <w:pPr>
        <w:ind w:left="1004" w:hanging="360"/>
      </w:pPr>
      <w:rPr>
        <w:rFonts w:ascii="Wingdings" w:hAnsi="Wingdings" w:hint="default"/>
      </w:rPr>
    </w:lvl>
    <w:lvl w:ilvl="1" w:tplc="3809000D">
      <w:start w:val="1"/>
      <w:numFmt w:val="bullet"/>
      <w:lvlText w:val=""/>
      <w:lvlJc w:val="left"/>
      <w:pPr>
        <w:ind w:left="720" w:hanging="360"/>
      </w:pPr>
      <w:rPr>
        <w:rFonts w:ascii="Wingdings" w:hAnsi="Wingdings"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311" w15:restartNumberingAfterBreak="0">
    <w:nsid w:val="4BE43805"/>
    <w:multiLevelType w:val="multilevel"/>
    <w:tmpl w:val="886C0EB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12" w15:restartNumberingAfterBreak="0">
    <w:nsid w:val="4BFE23EF"/>
    <w:multiLevelType w:val="hybridMultilevel"/>
    <w:tmpl w:val="92C65104"/>
    <w:lvl w:ilvl="0" w:tplc="2A0C548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3" w15:restartNumberingAfterBreak="0">
    <w:nsid w:val="4C4D76EC"/>
    <w:multiLevelType w:val="hybridMultilevel"/>
    <w:tmpl w:val="2E3AAB62"/>
    <w:lvl w:ilvl="0" w:tplc="3809000D">
      <w:start w:val="1"/>
      <w:numFmt w:val="bullet"/>
      <w:lvlText w:val=""/>
      <w:lvlJc w:val="left"/>
      <w:pPr>
        <w:ind w:left="1287" w:hanging="360"/>
      </w:pPr>
      <w:rPr>
        <w:rFonts w:ascii="Wingdings" w:hAnsi="Wingdings"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14" w15:restartNumberingAfterBreak="0">
    <w:nsid w:val="4C58134B"/>
    <w:multiLevelType w:val="multilevel"/>
    <w:tmpl w:val="724891E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5" w15:restartNumberingAfterBreak="0">
    <w:nsid w:val="4C825629"/>
    <w:multiLevelType w:val="hybridMultilevel"/>
    <w:tmpl w:val="6488264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6" w15:restartNumberingAfterBreak="0">
    <w:nsid w:val="4CC73749"/>
    <w:multiLevelType w:val="multilevel"/>
    <w:tmpl w:val="1E4E0754"/>
    <w:lvl w:ilvl="0">
      <w:start w:val="1"/>
      <w:numFmt w:val="bullet"/>
      <w:lvlText w:val=""/>
      <w:lvlJc w:val="left"/>
      <w:pPr>
        <w:ind w:left="720" w:hanging="360"/>
      </w:pPr>
      <w:rPr>
        <w:rFonts w:ascii="Wingdings" w:hAnsi="Wingding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7" w15:restartNumberingAfterBreak="0">
    <w:nsid w:val="4D1C655F"/>
    <w:multiLevelType w:val="hybridMultilevel"/>
    <w:tmpl w:val="1860807C"/>
    <w:lvl w:ilvl="0" w:tplc="A55E6F66">
      <w:start w:val="3"/>
      <w:numFmt w:val="bullet"/>
      <w:lvlText w:val="•"/>
      <w:lvlJc w:val="left"/>
      <w:pPr>
        <w:ind w:left="1080" w:hanging="72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8" w15:restartNumberingAfterBreak="0">
    <w:nsid w:val="4D6B37D9"/>
    <w:multiLevelType w:val="hybridMultilevel"/>
    <w:tmpl w:val="38A68E28"/>
    <w:lvl w:ilvl="0" w:tplc="38090011">
      <w:start w:val="1"/>
      <w:numFmt w:val="decimal"/>
      <w:lvlText w:val="%1)"/>
      <w:lvlJc w:val="left"/>
      <w:pPr>
        <w:ind w:left="1855" w:hanging="360"/>
      </w:pPr>
    </w:lvl>
    <w:lvl w:ilvl="1" w:tplc="04210019" w:tentative="1">
      <w:start w:val="1"/>
      <w:numFmt w:val="lowerLetter"/>
      <w:lvlText w:val="%2."/>
      <w:lvlJc w:val="left"/>
      <w:pPr>
        <w:ind w:left="2575" w:hanging="360"/>
      </w:pPr>
    </w:lvl>
    <w:lvl w:ilvl="2" w:tplc="0421001B" w:tentative="1">
      <w:start w:val="1"/>
      <w:numFmt w:val="lowerRoman"/>
      <w:lvlText w:val="%3."/>
      <w:lvlJc w:val="right"/>
      <w:pPr>
        <w:ind w:left="3295" w:hanging="180"/>
      </w:pPr>
    </w:lvl>
    <w:lvl w:ilvl="3" w:tplc="0421000F" w:tentative="1">
      <w:start w:val="1"/>
      <w:numFmt w:val="decimal"/>
      <w:lvlText w:val="%4."/>
      <w:lvlJc w:val="left"/>
      <w:pPr>
        <w:ind w:left="4015" w:hanging="360"/>
      </w:pPr>
    </w:lvl>
    <w:lvl w:ilvl="4" w:tplc="04210019" w:tentative="1">
      <w:start w:val="1"/>
      <w:numFmt w:val="lowerLetter"/>
      <w:lvlText w:val="%5."/>
      <w:lvlJc w:val="left"/>
      <w:pPr>
        <w:ind w:left="4735" w:hanging="360"/>
      </w:pPr>
    </w:lvl>
    <w:lvl w:ilvl="5" w:tplc="0421001B" w:tentative="1">
      <w:start w:val="1"/>
      <w:numFmt w:val="lowerRoman"/>
      <w:lvlText w:val="%6."/>
      <w:lvlJc w:val="right"/>
      <w:pPr>
        <w:ind w:left="5455" w:hanging="180"/>
      </w:pPr>
    </w:lvl>
    <w:lvl w:ilvl="6" w:tplc="0421000F" w:tentative="1">
      <w:start w:val="1"/>
      <w:numFmt w:val="decimal"/>
      <w:lvlText w:val="%7."/>
      <w:lvlJc w:val="left"/>
      <w:pPr>
        <w:ind w:left="6175" w:hanging="360"/>
      </w:pPr>
    </w:lvl>
    <w:lvl w:ilvl="7" w:tplc="04210019" w:tentative="1">
      <w:start w:val="1"/>
      <w:numFmt w:val="lowerLetter"/>
      <w:lvlText w:val="%8."/>
      <w:lvlJc w:val="left"/>
      <w:pPr>
        <w:ind w:left="6895" w:hanging="360"/>
      </w:pPr>
    </w:lvl>
    <w:lvl w:ilvl="8" w:tplc="0421001B" w:tentative="1">
      <w:start w:val="1"/>
      <w:numFmt w:val="lowerRoman"/>
      <w:lvlText w:val="%9."/>
      <w:lvlJc w:val="right"/>
      <w:pPr>
        <w:ind w:left="7615" w:hanging="180"/>
      </w:pPr>
    </w:lvl>
  </w:abstractNum>
  <w:abstractNum w:abstractNumId="319" w15:restartNumberingAfterBreak="0">
    <w:nsid w:val="4D922CA7"/>
    <w:multiLevelType w:val="hybridMultilevel"/>
    <w:tmpl w:val="FB104C90"/>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0" w15:restartNumberingAfterBreak="0">
    <w:nsid w:val="4DC371E0"/>
    <w:multiLevelType w:val="hybridMultilevel"/>
    <w:tmpl w:val="9D509BD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1" w15:restartNumberingAfterBreak="0">
    <w:nsid w:val="4DE46C8C"/>
    <w:multiLevelType w:val="hybridMultilevel"/>
    <w:tmpl w:val="4FDE73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2" w15:restartNumberingAfterBreak="0">
    <w:nsid w:val="4E2B0524"/>
    <w:multiLevelType w:val="hybridMultilevel"/>
    <w:tmpl w:val="7C0C65E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3" w15:restartNumberingAfterBreak="0">
    <w:nsid w:val="4E486E65"/>
    <w:multiLevelType w:val="hybridMultilevel"/>
    <w:tmpl w:val="C3A2A8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4" w15:restartNumberingAfterBreak="0">
    <w:nsid w:val="4E677DCD"/>
    <w:multiLevelType w:val="hybridMultilevel"/>
    <w:tmpl w:val="F6F816E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5" w15:restartNumberingAfterBreak="0">
    <w:nsid w:val="4E6C5292"/>
    <w:multiLevelType w:val="multilevel"/>
    <w:tmpl w:val="CB8E8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6" w15:restartNumberingAfterBreak="0">
    <w:nsid w:val="4EFF5A90"/>
    <w:multiLevelType w:val="hybridMultilevel"/>
    <w:tmpl w:val="21D2E74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7" w15:restartNumberingAfterBreak="0">
    <w:nsid w:val="4F60607E"/>
    <w:multiLevelType w:val="hybridMultilevel"/>
    <w:tmpl w:val="1528DDF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28" w15:restartNumberingAfterBreak="0">
    <w:nsid w:val="4FD266A9"/>
    <w:multiLevelType w:val="multilevel"/>
    <w:tmpl w:val="0EE8404E"/>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9" w15:restartNumberingAfterBreak="0">
    <w:nsid w:val="4FE43077"/>
    <w:multiLevelType w:val="hybridMultilevel"/>
    <w:tmpl w:val="30FA7694"/>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0" w15:restartNumberingAfterBreak="0">
    <w:nsid w:val="50047597"/>
    <w:multiLevelType w:val="hybridMultilevel"/>
    <w:tmpl w:val="F392C174"/>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1" w15:restartNumberingAfterBreak="0">
    <w:nsid w:val="500A6019"/>
    <w:multiLevelType w:val="hybridMultilevel"/>
    <w:tmpl w:val="A288DA1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2" w15:restartNumberingAfterBreak="0">
    <w:nsid w:val="501869DC"/>
    <w:multiLevelType w:val="hybridMultilevel"/>
    <w:tmpl w:val="CF80DE7C"/>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3" w15:restartNumberingAfterBreak="0">
    <w:nsid w:val="5062086F"/>
    <w:multiLevelType w:val="multilevel"/>
    <w:tmpl w:val="0254D0EE"/>
    <w:lvl w:ilvl="0">
      <w:start w:val="1"/>
      <w:numFmt w:val="lowerLetter"/>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4" w15:restartNumberingAfterBreak="0">
    <w:nsid w:val="50726C8D"/>
    <w:multiLevelType w:val="hybridMultilevel"/>
    <w:tmpl w:val="2404EEA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5" w15:restartNumberingAfterBreak="0">
    <w:nsid w:val="50C677C8"/>
    <w:multiLevelType w:val="multilevel"/>
    <w:tmpl w:val="2F0C515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6" w15:restartNumberingAfterBreak="0">
    <w:nsid w:val="50CA1A30"/>
    <w:multiLevelType w:val="hybridMultilevel"/>
    <w:tmpl w:val="439060F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7" w15:restartNumberingAfterBreak="0">
    <w:nsid w:val="5141742C"/>
    <w:multiLevelType w:val="hybridMultilevel"/>
    <w:tmpl w:val="687A89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8" w15:restartNumberingAfterBreak="0">
    <w:nsid w:val="518052D0"/>
    <w:multiLevelType w:val="hybridMultilevel"/>
    <w:tmpl w:val="69DEF19A"/>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9" w15:restartNumberingAfterBreak="0">
    <w:nsid w:val="521000AB"/>
    <w:multiLevelType w:val="hybridMultilevel"/>
    <w:tmpl w:val="7F10F33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0" w15:restartNumberingAfterBreak="0">
    <w:nsid w:val="52210676"/>
    <w:multiLevelType w:val="hybridMultilevel"/>
    <w:tmpl w:val="F66C130C"/>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1" w15:restartNumberingAfterBreak="0">
    <w:nsid w:val="525E3936"/>
    <w:multiLevelType w:val="hybridMultilevel"/>
    <w:tmpl w:val="FA8423BC"/>
    <w:lvl w:ilvl="0" w:tplc="5AA25F28">
      <w:start w:val="1"/>
      <w:numFmt w:val="lowerLetter"/>
      <w:lvlText w:val="%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2" w15:restartNumberingAfterBreak="0">
    <w:nsid w:val="52815D76"/>
    <w:multiLevelType w:val="hybridMultilevel"/>
    <w:tmpl w:val="4A04E71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3" w15:restartNumberingAfterBreak="0">
    <w:nsid w:val="52CF1D76"/>
    <w:multiLevelType w:val="hybridMultilevel"/>
    <w:tmpl w:val="FF3E7C2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4" w15:restartNumberingAfterBreak="0">
    <w:nsid w:val="530D5B12"/>
    <w:multiLevelType w:val="hybridMultilevel"/>
    <w:tmpl w:val="42260692"/>
    <w:lvl w:ilvl="0" w:tplc="3809000D">
      <w:start w:val="1"/>
      <w:numFmt w:val="bullet"/>
      <w:lvlText w:val=""/>
      <w:lvlJc w:val="left"/>
      <w:pPr>
        <w:ind w:left="786" w:hanging="360"/>
      </w:pPr>
      <w:rPr>
        <w:rFonts w:ascii="Wingdings" w:hAnsi="Wingdings" w:hint="default"/>
      </w:rPr>
    </w:lvl>
    <w:lvl w:ilvl="1" w:tplc="14090003" w:tentative="1">
      <w:start w:val="1"/>
      <w:numFmt w:val="bullet"/>
      <w:lvlText w:val="o"/>
      <w:lvlJc w:val="left"/>
      <w:pPr>
        <w:ind w:left="1506" w:hanging="360"/>
      </w:pPr>
      <w:rPr>
        <w:rFonts w:ascii="Courier New" w:hAnsi="Courier New" w:cs="Courier New" w:hint="default"/>
      </w:rPr>
    </w:lvl>
    <w:lvl w:ilvl="2" w:tplc="14090005" w:tentative="1">
      <w:start w:val="1"/>
      <w:numFmt w:val="bullet"/>
      <w:lvlText w:val=""/>
      <w:lvlJc w:val="left"/>
      <w:pPr>
        <w:ind w:left="2226" w:hanging="360"/>
      </w:pPr>
      <w:rPr>
        <w:rFonts w:ascii="Wingdings" w:hAnsi="Wingdings" w:hint="default"/>
      </w:rPr>
    </w:lvl>
    <w:lvl w:ilvl="3" w:tplc="14090001" w:tentative="1">
      <w:start w:val="1"/>
      <w:numFmt w:val="bullet"/>
      <w:lvlText w:val=""/>
      <w:lvlJc w:val="left"/>
      <w:pPr>
        <w:ind w:left="2946" w:hanging="360"/>
      </w:pPr>
      <w:rPr>
        <w:rFonts w:ascii="Symbol" w:hAnsi="Symbol" w:hint="default"/>
      </w:rPr>
    </w:lvl>
    <w:lvl w:ilvl="4" w:tplc="14090003" w:tentative="1">
      <w:start w:val="1"/>
      <w:numFmt w:val="bullet"/>
      <w:lvlText w:val="o"/>
      <w:lvlJc w:val="left"/>
      <w:pPr>
        <w:ind w:left="3666" w:hanging="360"/>
      </w:pPr>
      <w:rPr>
        <w:rFonts w:ascii="Courier New" w:hAnsi="Courier New" w:cs="Courier New" w:hint="default"/>
      </w:rPr>
    </w:lvl>
    <w:lvl w:ilvl="5" w:tplc="14090005" w:tentative="1">
      <w:start w:val="1"/>
      <w:numFmt w:val="bullet"/>
      <w:lvlText w:val=""/>
      <w:lvlJc w:val="left"/>
      <w:pPr>
        <w:ind w:left="4386" w:hanging="360"/>
      </w:pPr>
      <w:rPr>
        <w:rFonts w:ascii="Wingdings" w:hAnsi="Wingdings" w:hint="default"/>
      </w:rPr>
    </w:lvl>
    <w:lvl w:ilvl="6" w:tplc="14090001" w:tentative="1">
      <w:start w:val="1"/>
      <w:numFmt w:val="bullet"/>
      <w:lvlText w:val=""/>
      <w:lvlJc w:val="left"/>
      <w:pPr>
        <w:ind w:left="5106" w:hanging="360"/>
      </w:pPr>
      <w:rPr>
        <w:rFonts w:ascii="Symbol" w:hAnsi="Symbol" w:hint="default"/>
      </w:rPr>
    </w:lvl>
    <w:lvl w:ilvl="7" w:tplc="14090003" w:tentative="1">
      <w:start w:val="1"/>
      <w:numFmt w:val="bullet"/>
      <w:lvlText w:val="o"/>
      <w:lvlJc w:val="left"/>
      <w:pPr>
        <w:ind w:left="5826" w:hanging="360"/>
      </w:pPr>
      <w:rPr>
        <w:rFonts w:ascii="Courier New" w:hAnsi="Courier New" w:cs="Courier New" w:hint="default"/>
      </w:rPr>
    </w:lvl>
    <w:lvl w:ilvl="8" w:tplc="14090005" w:tentative="1">
      <w:start w:val="1"/>
      <w:numFmt w:val="bullet"/>
      <w:lvlText w:val=""/>
      <w:lvlJc w:val="left"/>
      <w:pPr>
        <w:ind w:left="6546" w:hanging="360"/>
      </w:pPr>
      <w:rPr>
        <w:rFonts w:ascii="Wingdings" w:hAnsi="Wingdings" w:hint="default"/>
      </w:rPr>
    </w:lvl>
  </w:abstractNum>
  <w:abstractNum w:abstractNumId="345" w15:restartNumberingAfterBreak="0">
    <w:nsid w:val="5354116A"/>
    <w:multiLevelType w:val="hybridMultilevel"/>
    <w:tmpl w:val="9CE6C9A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1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6" w15:restartNumberingAfterBreak="0">
    <w:nsid w:val="535F3B22"/>
    <w:multiLevelType w:val="multilevel"/>
    <w:tmpl w:val="FA76133E"/>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7" w15:restartNumberingAfterBreak="0">
    <w:nsid w:val="536F0B9F"/>
    <w:multiLevelType w:val="hybridMultilevel"/>
    <w:tmpl w:val="1CE01540"/>
    <w:lvl w:ilvl="0" w:tplc="28AE20C0">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8" w15:restartNumberingAfterBreak="0">
    <w:nsid w:val="540D3944"/>
    <w:multiLevelType w:val="multilevel"/>
    <w:tmpl w:val="4798FF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9" w15:restartNumberingAfterBreak="0">
    <w:nsid w:val="541B5ACA"/>
    <w:multiLevelType w:val="multilevel"/>
    <w:tmpl w:val="4EF80562"/>
    <w:lvl w:ilvl="0">
      <w:start w:val="1"/>
      <w:numFmt w:val="decimal"/>
      <w:lvlText w:val="%1."/>
      <w:lvlJc w:val="left"/>
      <w:pPr>
        <w:ind w:left="720" w:hanging="360"/>
      </w:pPr>
      <w:rPr>
        <w:rFonts w:hint="default"/>
      </w:rPr>
    </w:lvl>
    <w:lvl w:ilvl="1">
      <w:start w:val="1"/>
      <w:numFmt w:val="lowerLetter"/>
      <w:lvlText w:val="%2."/>
      <w:lvlJc w:val="left"/>
      <w:pPr>
        <w:ind w:left="720" w:hanging="360"/>
      </w:pPr>
      <w:rPr>
        <w:b/>
        <w:bCs/>
        <w:color w:val="000000"/>
      </w:rPr>
    </w:lvl>
    <w:lvl w:ilvl="2">
      <w:start w:val="1"/>
      <w:numFmt w:val="decimal"/>
      <w:isLgl/>
      <w:lvlText w:val="%1.%2.%3"/>
      <w:lvlJc w:val="left"/>
      <w:pPr>
        <w:ind w:left="1080" w:hanging="720"/>
      </w:pPr>
      <w:rPr>
        <w:rFonts w:hint="default"/>
        <w:b/>
        <w:color w:val="000000" w:themeColor="text1"/>
      </w:rPr>
    </w:lvl>
    <w:lvl w:ilvl="3">
      <w:start w:val="1"/>
      <w:numFmt w:val="decimal"/>
      <w:isLgl/>
      <w:lvlText w:val="%1.%2.%3.%4"/>
      <w:lvlJc w:val="left"/>
      <w:pPr>
        <w:ind w:left="1440" w:hanging="1080"/>
      </w:pPr>
      <w:rPr>
        <w:rFonts w:hint="default"/>
        <w:b/>
        <w:color w:val="000000" w:themeColor="text1"/>
      </w:rPr>
    </w:lvl>
    <w:lvl w:ilvl="4">
      <w:start w:val="1"/>
      <w:numFmt w:val="decimal"/>
      <w:isLgl/>
      <w:lvlText w:val="%1.%2.%3.%4.%5"/>
      <w:lvlJc w:val="left"/>
      <w:pPr>
        <w:ind w:left="1440" w:hanging="1080"/>
      </w:pPr>
      <w:rPr>
        <w:rFonts w:hint="default"/>
        <w:b/>
        <w:color w:val="000000" w:themeColor="text1"/>
      </w:rPr>
    </w:lvl>
    <w:lvl w:ilvl="5">
      <w:start w:val="1"/>
      <w:numFmt w:val="decimal"/>
      <w:isLgl/>
      <w:lvlText w:val="%1.%2.%3.%4.%5.%6"/>
      <w:lvlJc w:val="left"/>
      <w:pPr>
        <w:ind w:left="1800" w:hanging="1440"/>
      </w:pPr>
      <w:rPr>
        <w:rFonts w:hint="default"/>
        <w:b/>
        <w:color w:val="000000" w:themeColor="text1"/>
      </w:rPr>
    </w:lvl>
    <w:lvl w:ilvl="6">
      <w:start w:val="1"/>
      <w:numFmt w:val="decimal"/>
      <w:isLgl/>
      <w:lvlText w:val="%1.%2.%3.%4.%5.%6.%7"/>
      <w:lvlJc w:val="left"/>
      <w:pPr>
        <w:ind w:left="1800" w:hanging="1440"/>
      </w:pPr>
      <w:rPr>
        <w:rFonts w:hint="default"/>
        <w:b/>
        <w:color w:val="000000" w:themeColor="text1"/>
      </w:rPr>
    </w:lvl>
    <w:lvl w:ilvl="7">
      <w:start w:val="1"/>
      <w:numFmt w:val="decimal"/>
      <w:isLgl/>
      <w:lvlText w:val="%1.%2.%3.%4.%5.%6.%7.%8"/>
      <w:lvlJc w:val="left"/>
      <w:pPr>
        <w:ind w:left="2160" w:hanging="1800"/>
      </w:pPr>
      <w:rPr>
        <w:rFonts w:hint="default"/>
        <w:b/>
        <w:color w:val="000000" w:themeColor="text1"/>
      </w:rPr>
    </w:lvl>
    <w:lvl w:ilvl="8">
      <w:start w:val="1"/>
      <w:numFmt w:val="decimal"/>
      <w:isLgl/>
      <w:lvlText w:val="%1.%2.%3.%4.%5.%6.%7.%8.%9"/>
      <w:lvlJc w:val="left"/>
      <w:pPr>
        <w:ind w:left="2160" w:hanging="1800"/>
      </w:pPr>
      <w:rPr>
        <w:rFonts w:hint="default"/>
        <w:b/>
        <w:color w:val="000000" w:themeColor="text1"/>
      </w:rPr>
    </w:lvl>
  </w:abstractNum>
  <w:abstractNum w:abstractNumId="350" w15:restartNumberingAfterBreak="0">
    <w:nsid w:val="54ED5209"/>
    <w:multiLevelType w:val="hybridMultilevel"/>
    <w:tmpl w:val="2F8A2B86"/>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1" w15:restartNumberingAfterBreak="0">
    <w:nsid w:val="556F44EC"/>
    <w:multiLevelType w:val="hybridMultilevel"/>
    <w:tmpl w:val="35DED9FC"/>
    <w:lvl w:ilvl="0" w:tplc="FFFFFFFF">
      <w:start w:val="1"/>
      <w:numFmt w:val="lowerLetter"/>
      <w:lvlText w:val="%1."/>
      <w:lvlJc w:val="left"/>
      <w:pPr>
        <w:ind w:left="720" w:hanging="360"/>
      </w:pPr>
      <w:rPr>
        <w:rFonts w:hint="default"/>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2" w15:restartNumberingAfterBreak="0">
    <w:nsid w:val="55A73EC1"/>
    <w:multiLevelType w:val="hybridMultilevel"/>
    <w:tmpl w:val="4844EC9E"/>
    <w:lvl w:ilvl="0" w:tplc="07DE404E">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3" w15:restartNumberingAfterBreak="0">
    <w:nsid w:val="55BC5F8F"/>
    <w:multiLevelType w:val="hybridMultilevel"/>
    <w:tmpl w:val="1D3CFF5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4" w15:restartNumberingAfterBreak="0">
    <w:nsid w:val="55C65450"/>
    <w:multiLevelType w:val="multilevel"/>
    <w:tmpl w:val="7BE44A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5" w15:restartNumberingAfterBreak="0">
    <w:nsid w:val="56177C77"/>
    <w:multiLevelType w:val="hybridMultilevel"/>
    <w:tmpl w:val="B85404D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6" w15:restartNumberingAfterBreak="0">
    <w:nsid w:val="56205685"/>
    <w:multiLevelType w:val="hybridMultilevel"/>
    <w:tmpl w:val="8ACAE91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7" w15:restartNumberingAfterBreak="0">
    <w:nsid w:val="578A1F18"/>
    <w:multiLevelType w:val="hybridMultilevel"/>
    <w:tmpl w:val="61348AC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8" w15:restartNumberingAfterBreak="0">
    <w:nsid w:val="57B875C5"/>
    <w:multiLevelType w:val="hybridMultilevel"/>
    <w:tmpl w:val="67384B0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9" w15:restartNumberingAfterBreak="0">
    <w:nsid w:val="57C01F30"/>
    <w:multiLevelType w:val="hybridMultilevel"/>
    <w:tmpl w:val="C108D20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0" w15:restartNumberingAfterBreak="0">
    <w:nsid w:val="57F80CEF"/>
    <w:multiLevelType w:val="hybridMultilevel"/>
    <w:tmpl w:val="33BAD92C"/>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1" w15:restartNumberingAfterBreak="0">
    <w:nsid w:val="57F9253C"/>
    <w:multiLevelType w:val="hybridMultilevel"/>
    <w:tmpl w:val="3E021BE6"/>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2" w15:restartNumberingAfterBreak="0">
    <w:nsid w:val="581868D6"/>
    <w:multiLevelType w:val="hybridMultilevel"/>
    <w:tmpl w:val="064608E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3" w15:restartNumberingAfterBreak="0">
    <w:nsid w:val="58447741"/>
    <w:multiLevelType w:val="hybridMultilevel"/>
    <w:tmpl w:val="9594C6D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4" w15:restartNumberingAfterBreak="0">
    <w:nsid w:val="58DD67FC"/>
    <w:multiLevelType w:val="hybridMultilevel"/>
    <w:tmpl w:val="7E864A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5" w15:restartNumberingAfterBreak="0">
    <w:nsid w:val="58E5046A"/>
    <w:multiLevelType w:val="hybridMultilevel"/>
    <w:tmpl w:val="E71CBD1C"/>
    <w:lvl w:ilvl="0" w:tplc="5B203882">
      <w:start w:val="1"/>
      <w:numFmt w:val="decimal"/>
      <w:lvlText w:val="%1."/>
      <w:lvlJc w:val="left"/>
      <w:pPr>
        <w:ind w:left="1494" w:hanging="360"/>
      </w:pPr>
      <w:rPr>
        <w:rFonts w:ascii="Times New Roman" w:eastAsia="Times New Roman" w:hAnsi="Times New Roman" w:cs="Times New Roman" w:hint="default"/>
        <w:b w:val="0"/>
        <w:bCs w:val="0"/>
        <w:i w:val="0"/>
        <w:iCs w:val="0"/>
        <w:spacing w:val="0"/>
        <w:w w:val="100"/>
        <w:sz w:val="20"/>
        <w:szCs w:val="20"/>
        <w:lang w:val="id" w:eastAsia="en-US" w:bidi="ar-SA"/>
      </w:rPr>
    </w:lvl>
    <w:lvl w:ilvl="1" w:tplc="781C4BC2">
      <w:numFmt w:val="bullet"/>
      <w:lvlText w:val="•"/>
      <w:lvlJc w:val="left"/>
      <w:pPr>
        <w:ind w:left="1029" w:hanging="360"/>
      </w:pPr>
      <w:rPr>
        <w:rFonts w:hint="default"/>
        <w:lang w:val="id" w:eastAsia="en-US" w:bidi="ar-SA"/>
      </w:rPr>
    </w:lvl>
    <w:lvl w:ilvl="2" w:tplc="D0DE8920">
      <w:numFmt w:val="bullet"/>
      <w:lvlText w:val="•"/>
      <w:lvlJc w:val="left"/>
      <w:pPr>
        <w:ind w:left="1219" w:hanging="360"/>
      </w:pPr>
      <w:rPr>
        <w:rFonts w:hint="default"/>
        <w:lang w:val="id" w:eastAsia="en-US" w:bidi="ar-SA"/>
      </w:rPr>
    </w:lvl>
    <w:lvl w:ilvl="3" w:tplc="19CC2D4A">
      <w:numFmt w:val="bullet"/>
      <w:lvlText w:val="•"/>
      <w:lvlJc w:val="left"/>
      <w:pPr>
        <w:ind w:left="1409" w:hanging="360"/>
      </w:pPr>
      <w:rPr>
        <w:rFonts w:hint="default"/>
        <w:lang w:val="id" w:eastAsia="en-US" w:bidi="ar-SA"/>
      </w:rPr>
    </w:lvl>
    <w:lvl w:ilvl="4" w:tplc="ED30E4F6">
      <w:numFmt w:val="bullet"/>
      <w:lvlText w:val="•"/>
      <w:lvlJc w:val="left"/>
      <w:pPr>
        <w:ind w:left="1598" w:hanging="360"/>
      </w:pPr>
      <w:rPr>
        <w:rFonts w:hint="default"/>
        <w:lang w:val="id" w:eastAsia="en-US" w:bidi="ar-SA"/>
      </w:rPr>
    </w:lvl>
    <w:lvl w:ilvl="5" w:tplc="34C24D9E">
      <w:numFmt w:val="bullet"/>
      <w:lvlText w:val="•"/>
      <w:lvlJc w:val="left"/>
      <w:pPr>
        <w:ind w:left="1788" w:hanging="360"/>
      </w:pPr>
      <w:rPr>
        <w:rFonts w:hint="default"/>
        <w:lang w:val="id" w:eastAsia="en-US" w:bidi="ar-SA"/>
      </w:rPr>
    </w:lvl>
    <w:lvl w:ilvl="6" w:tplc="0A64155A">
      <w:numFmt w:val="bullet"/>
      <w:lvlText w:val="•"/>
      <w:lvlJc w:val="left"/>
      <w:pPr>
        <w:ind w:left="1978" w:hanging="360"/>
      </w:pPr>
      <w:rPr>
        <w:rFonts w:hint="default"/>
        <w:lang w:val="id" w:eastAsia="en-US" w:bidi="ar-SA"/>
      </w:rPr>
    </w:lvl>
    <w:lvl w:ilvl="7" w:tplc="8FB24866">
      <w:numFmt w:val="bullet"/>
      <w:lvlText w:val="•"/>
      <w:lvlJc w:val="left"/>
      <w:pPr>
        <w:ind w:left="2167" w:hanging="360"/>
      </w:pPr>
      <w:rPr>
        <w:rFonts w:hint="default"/>
        <w:lang w:val="id" w:eastAsia="en-US" w:bidi="ar-SA"/>
      </w:rPr>
    </w:lvl>
    <w:lvl w:ilvl="8" w:tplc="DD160DDE">
      <w:numFmt w:val="bullet"/>
      <w:lvlText w:val="•"/>
      <w:lvlJc w:val="left"/>
      <w:pPr>
        <w:ind w:left="2357" w:hanging="360"/>
      </w:pPr>
      <w:rPr>
        <w:rFonts w:hint="default"/>
        <w:lang w:val="id" w:eastAsia="en-US" w:bidi="ar-SA"/>
      </w:rPr>
    </w:lvl>
  </w:abstractNum>
  <w:abstractNum w:abstractNumId="366" w15:restartNumberingAfterBreak="0">
    <w:nsid w:val="58EB7A75"/>
    <w:multiLevelType w:val="hybridMultilevel"/>
    <w:tmpl w:val="4768E3EC"/>
    <w:lvl w:ilvl="0" w:tplc="8BB87CA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7" w15:restartNumberingAfterBreak="0">
    <w:nsid w:val="592406F8"/>
    <w:multiLevelType w:val="hybridMultilevel"/>
    <w:tmpl w:val="704CB7EC"/>
    <w:lvl w:ilvl="0" w:tplc="5378AB62">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8" w15:restartNumberingAfterBreak="0">
    <w:nsid w:val="595E2605"/>
    <w:multiLevelType w:val="hybridMultilevel"/>
    <w:tmpl w:val="030E9D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9" w15:restartNumberingAfterBreak="0">
    <w:nsid w:val="59914DB1"/>
    <w:multiLevelType w:val="hybridMultilevel"/>
    <w:tmpl w:val="7A84828E"/>
    <w:lvl w:ilvl="0" w:tplc="3809000D">
      <w:start w:val="1"/>
      <w:numFmt w:val="bullet"/>
      <w:lvlText w:val=""/>
      <w:lvlJc w:val="left"/>
      <w:pPr>
        <w:ind w:left="1004" w:hanging="360"/>
      </w:pPr>
      <w:rPr>
        <w:rFonts w:ascii="Wingdings" w:hAnsi="Wingdings" w:hint="default"/>
      </w:rPr>
    </w:lvl>
    <w:lvl w:ilvl="1" w:tplc="38090003">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370" w15:restartNumberingAfterBreak="0">
    <w:nsid w:val="59AA0B16"/>
    <w:multiLevelType w:val="hybridMultilevel"/>
    <w:tmpl w:val="EA36AE1A"/>
    <w:lvl w:ilvl="0" w:tplc="FFFFFFFF">
      <w:start w:val="1"/>
      <w:numFmt w:val="bullet"/>
      <w:lvlText w:val=""/>
      <w:lvlJc w:val="left"/>
      <w:pPr>
        <w:ind w:left="1004" w:hanging="360"/>
      </w:pPr>
      <w:rPr>
        <w:rFonts w:ascii="Wingdings" w:hAnsi="Wingdings" w:hint="default"/>
      </w:rPr>
    </w:lvl>
    <w:lvl w:ilvl="1" w:tplc="3809000D">
      <w:start w:val="1"/>
      <w:numFmt w:val="bullet"/>
      <w:lvlText w:val=""/>
      <w:lvlJc w:val="left"/>
      <w:pPr>
        <w:ind w:left="1724" w:hanging="360"/>
      </w:pPr>
      <w:rPr>
        <w:rFonts w:ascii="Wingdings" w:hAnsi="Wingdings"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371" w15:restartNumberingAfterBreak="0">
    <w:nsid w:val="59D1604B"/>
    <w:multiLevelType w:val="multilevel"/>
    <w:tmpl w:val="C570D3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2" w15:restartNumberingAfterBreak="0">
    <w:nsid w:val="59F66FA7"/>
    <w:multiLevelType w:val="multilevel"/>
    <w:tmpl w:val="0409001F"/>
    <w:lvl w:ilvl="0">
      <w:start w:val="1"/>
      <w:numFmt w:val="decimal"/>
      <w:lvlText w:val="%1."/>
      <w:lvlJc w:val="left"/>
      <w:pPr>
        <w:ind w:left="360" w:hanging="360"/>
      </w:pPr>
    </w:lvl>
    <w:lvl w:ilvl="1">
      <w:start w:val="1"/>
      <w:numFmt w:val="decimal"/>
      <w:lvlText w:val="%1.%2."/>
      <w:lvlJc w:val="left"/>
      <w:pPr>
        <w:ind w:left="1709"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3" w15:restartNumberingAfterBreak="0">
    <w:nsid w:val="5A3F753F"/>
    <w:multiLevelType w:val="hybridMultilevel"/>
    <w:tmpl w:val="9866FC1C"/>
    <w:lvl w:ilvl="0" w:tplc="3FDC5BBC">
      <w:start w:val="1"/>
      <w:numFmt w:val="lowerLetter"/>
      <w:lvlText w:val="%1)"/>
      <w:lvlJc w:val="left"/>
      <w:pPr>
        <w:ind w:left="720" w:hanging="360"/>
      </w:pPr>
      <w:rPr>
        <w:rFonts w:hint="default"/>
        <w:b w:val="0"/>
        <w:bCs w:val="0"/>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4" w15:restartNumberingAfterBreak="0">
    <w:nsid w:val="5A506AF8"/>
    <w:multiLevelType w:val="hybridMultilevel"/>
    <w:tmpl w:val="6658C820"/>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5" w15:restartNumberingAfterBreak="0">
    <w:nsid w:val="5A66571B"/>
    <w:multiLevelType w:val="hybridMultilevel"/>
    <w:tmpl w:val="B9660E2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6" w15:restartNumberingAfterBreak="0">
    <w:nsid w:val="5AD97A85"/>
    <w:multiLevelType w:val="hybridMultilevel"/>
    <w:tmpl w:val="ECB2F564"/>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7" w15:restartNumberingAfterBreak="0">
    <w:nsid w:val="5AF70C55"/>
    <w:multiLevelType w:val="hybridMultilevel"/>
    <w:tmpl w:val="439C037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8" w15:restartNumberingAfterBreak="0">
    <w:nsid w:val="5BD965FC"/>
    <w:multiLevelType w:val="hybridMultilevel"/>
    <w:tmpl w:val="FC1415E0"/>
    <w:lvl w:ilvl="0" w:tplc="9D88DD68">
      <w:start w:val="6"/>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9" w15:restartNumberingAfterBreak="0">
    <w:nsid w:val="5BEB1AB4"/>
    <w:multiLevelType w:val="multilevel"/>
    <w:tmpl w:val="4880EE8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80" w15:restartNumberingAfterBreak="0">
    <w:nsid w:val="5C131F91"/>
    <w:multiLevelType w:val="multilevel"/>
    <w:tmpl w:val="2DA0D6DE"/>
    <w:lvl w:ilvl="0">
      <w:start w:val="1"/>
      <w:numFmt w:val="decimal"/>
      <w:lvlText w:val="%1."/>
      <w:lvlJc w:val="left"/>
      <w:pPr>
        <w:tabs>
          <w:tab w:val="num" w:pos="720"/>
        </w:tabs>
        <w:ind w:left="720" w:hanging="360"/>
      </w:pPr>
      <w:rPr>
        <w:rFonts w:ascii="Palatino Linotype" w:eastAsia="SimSun" w:hAnsi="Palatino Linotype" w:cs="Palatino Linotype"/>
        <w:b w:val="0"/>
        <w:bCs w:val="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81" w15:restartNumberingAfterBreak="0">
    <w:nsid w:val="5C4F1249"/>
    <w:multiLevelType w:val="hybridMultilevel"/>
    <w:tmpl w:val="0AB6575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D">
      <w:start w:val="1"/>
      <w:numFmt w:val="bullet"/>
      <w:lvlText w:val=""/>
      <w:lvlJc w:val="left"/>
      <w:pPr>
        <w:ind w:left="5040" w:hanging="360"/>
      </w:pPr>
      <w:rPr>
        <w:rFonts w:ascii="Wingdings" w:hAnsi="Wingdings"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2" w15:restartNumberingAfterBreak="0">
    <w:nsid w:val="5C5F703F"/>
    <w:multiLevelType w:val="multilevel"/>
    <w:tmpl w:val="0368E7C2"/>
    <w:lvl w:ilvl="0">
      <w:start w:val="1"/>
      <w:numFmt w:val="decimal"/>
      <w:lvlText w:val="%1."/>
      <w:lvlJc w:val="left"/>
      <w:pPr>
        <w:ind w:left="530" w:hanging="530"/>
      </w:pPr>
      <w:rPr>
        <w:rFonts w:hint="default"/>
        <w:b/>
      </w:rPr>
    </w:lvl>
    <w:lvl w:ilvl="1">
      <w:start w:val="1"/>
      <w:numFmt w:val="decimal"/>
      <w:lvlText w:val="%1.%2."/>
      <w:lvlJc w:val="left"/>
      <w:pPr>
        <w:ind w:left="956" w:hanging="530"/>
      </w:pPr>
      <w:rPr>
        <w:rFonts w:hint="default"/>
        <w:b/>
      </w:rPr>
    </w:lvl>
    <w:lvl w:ilvl="2">
      <w:start w:val="1"/>
      <w:numFmt w:val="decimal"/>
      <w:lvlText w:val="%1.%2.%3."/>
      <w:lvlJc w:val="left"/>
      <w:pPr>
        <w:ind w:left="1572" w:hanging="720"/>
      </w:pPr>
      <w:rPr>
        <w:rFonts w:hint="default"/>
        <w:b/>
      </w:rPr>
    </w:lvl>
    <w:lvl w:ilvl="3">
      <w:start w:val="1"/>
      <w:numFmt w:val="decimal"/>
      <w:lvlText w:val="%1.%2.%3.%4."/>
      <w:lvlJc w:val="left"/>
      <w:pPr>
        <w:ind w:left="1998" w:hanging="720"/>
      </w:pPr>
      <w:rPr>
        <w:rFonts w:hint="default"/>
        <w:b/>
      </w:rPr>
    </w:lvl>
    <w:lvl w:ilvl="4">
      <w:start w:val="1"/>
      <w:numFmt w:val="decimal"/>
      <w:lvlText w:val="%1.%2.%3.%4.%5."/>
      <w:lvlJc w:val="left"/>
      <w:pPr>
        <w:ind w:left="2784" w:hanging="1080"/>
      </w:pPr>
      <w:rPr>
        <w:rFonts w:hint="default"/>
        <w:b/>
      </w:rPr>
    </w:lvl>
    <w:lvl w:ilvl="5">
      <w:start w:val="1"/>
      <w:numFmt w:val="decimal"/>
      <w:lvlText w:val="%1.%2.%3.%4.%5.%6."/>
      <w:lvlJc w:val="left"/>
      <w:pPr>
        <w:ind w:left="3210" w:hanging="1080"/>
      </w:pPr>
      <w:rPr>
        <w:rFonts w:hint="default"/>
        <w:b/>
      </w:rPr>
    </w:lvl>
    <w:lvl w:ilvl="6">
      <w:start w:val="1"/>
      <w:numFmt w:val="decimal"/>
      <w:lvlText w:val="%1.%2.%3.%4.%5.%6.%7."/>
      <w:lvlJc w:val="left"/>
      <w:pPr>
        <w:ind w:left="3996" w:hanging="1440"/>
      </w:pPr>
      <w:rPr>
        <w:rFonts w:hint="default"/>
        <w:b/>
      </w:rPr>
    </w:lvl>
    <w:lvl w:ilvl="7">
      <w:start w:val="1"/>
      <w:numFmt w:val="decimal"/>
      <w:lvlText w:val="%1.%2.%3.%4.%5.%6.%7.%8."/>
      <w:lvlJc w:val="left"/>
      <w:pPr>
        <w:ind w:left="4422" w:hanging="1440"/>
      </w:pPr>
      <w:rPr>
        <w:rFonts w:hint="default"/>
        <w:b/>
      </w:rPr>
    </w:lvl>
    <w:lvl w:ilvl="8">
      <w:start w:val="1"/>
      <w:numFmt w:val="decimal"/>
      <w:lvlText w:val="%1.%2.%3.%4.%5.%6.%7.%8.%9."/>
      <w:lvlJc w:val="left"/>
      <w:pPr>
        <w:ind w:left="5208" w:hanging="1800"/>
      </w:pPr>
      <w:rPr>
        <w:rFonts w:hint="default"/>
        <w:b/>
      </w:rPr>
    </w:lvl>
  </w:abstractNum>
  <w:abstractNum w:abstractNumId="383" w15:restartNumberingAfterBreak="0">
    <w:nsid w:val="5C6A17EE"/>
    <w:multiLevelType w:val="hybridMultilevel"/>
    <w:tmpl w:val="49CA59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4" w15:restartNumberingAfterBreak="0">
    <w:nsid w:val="5C84028C"/>
    <w:multiLevelType w:val="hybridMultilevel"/>
    <w:tmpl w:val="DE1C610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5" w15:restartNumberingAfterBreak="0">
    <w:nsid w:val="5CD11569"/>
    <w:multiLevelType w:val="multilevel"/>
    <w:tmpl w:val="6F0CA5A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6" w15:restartNumberingAfterBreak="0">
    <w:nsid w:val="5D75254E"/>
    <w:multiLevelType w:val="hybridMultilevel"/>
    <w:tmpl w:val="F636FCBC"/>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7" w15:restartNumberingAfterBreak="0">
    <w:nsid w:val="5D79390D"/>
    <w:multiLevelType w:val="hybridMultilevel"/>
    <w:tmpl w:val="6CB4D2E8"/>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8" w15:restartNumberingAfterBreak="0">
    <w:nsid w:val="5E1F2865"/>
    <w:multiLevelType w:val="hybridMultilevel"/>
    <w:tmpl w:val="E8CC6E4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9" w15:restartNumberingAfterBreak="0">
    <w:nsid w:val="5E93686E"/>
    <w:multiLevelType w:val="multilevel"/>
    <w:tmpl w:val="A41A1D1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0" w15:restartNumberingAfterBreak="0">
    <w:nsid w:val="5ED84E27"/>
    <w:multiLevelType w:val="hybridMultilevel"/>
    <w:tmpl w:val="8710DC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1" w15:restartNumberingAfterBreak="0">
    <w:nsid w:val="5F081202"/>
    <w:multiLevelType w:val="hybridMultilevel"/>
    <w:tmpl w:val="D298B7D0"/>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2" w15:restartNumberingAfterBreak="0">
    <w:nsid w:val="5F3429AE"/>
    <w:multiLevelType w:val="hybridMultilevel"/>
    <w:tmpl w:val="2B4EA236"/>
    <w:lvl w:ilvl="0" w:tplc="38090019">
      <w:start w:val="1"/>
      <w:numFmt w:val="lowerLetter"/>
      <w:lvlText w:val="%1."/>
      <w:lvlJc w:val="left"/>
      <w:pPr>
        <w:ind w:left="765" w:hanging="360"/>
      </w:p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abstractNum w:abstractNumId="393" w15:restartNumberingAfterBreak="0">
    <w:nsid w:val="5F95271C"/>
    <w:multiLevelType w:val="hybridMultilevel"/>
    <w:tmpl w:val="9E70AA9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4" w15:restartNumberingAfterBreak="0">
    <w:nsid w:val="5FAA5828"/>
    <w:multiLevelType w:val="hybridMultilevel"/>
    <w:tmpl w:val="8C20146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19">
      <w:start w:val="1"/>
      <w:numFmt w:val="lowerLetter"/>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5" w15:restartNumberingAfterBreak="0">
    <w:nsid w:val="5FB20857"/>
    <w:multiLevelType w:val="multilevel"/>
    <w:tmpl w:val="A0E86CB2"/>
    <w:lvl w:ilvl="0">
      <w:start w:val="1"/>
      <w:numFmt w:val="decimal"/>
      <w:lvlText w:val="%1."/>
      <w:lvlJc w:val="left"/>
      <w:pPr>
        <w:ind w:left="360" w:hanging="360"/>
      </w:pPr>
      <w:rPr>
        <w:color w:val="auto"/>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96" w15:restartNumberingAfterBreak="0">
    <w:nsid w:val="5FE36375"/>
    <w:multiLevelType w:val="hybridMultilevel"/>
    <w:tmpl w:val="AD840F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7" w15:restartNumberingAfterBreak="0">
    <w:nsid w:val="5FEA5DF2"/>
    <w:multiLevelType w:val="multilevel"/>
    <w:tmpl w:val="DA9E5DD8"/>
    <w:lvl w:ilvl="0">
      <w:start w:val="1"/>
      <w:numFmt w:val="lowerLetter"/>
      <w:lvlText w:val="%1)"/>
      <w:lvlJc w:val="left"/>
      <w:pPr>
        <w:ind w:left="360" w:hanging="36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98" w15:restartNumberingAfterBreak="0">
    <w:nsid w:val="60904215"/>
    <w:multiLevelType w:val="hybridMultilevel"/>
    <w:tmpl w:val="AA8C3D3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9" w15:restartNumberingAfterBreak="0">
    <w:nsid w:val="609E5721"/>
    <w:multiLevelType w:val="hybridMultilevel"/>
    <w:tmpl w:val="E4FC346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0" w15:restartNumberingAfterBreak="0">
    <w:nsid w:val="60A27D25"/>
    <w:multiLevelType w:val="hybridMultilevel"/>
    <w:tmpl w:val="A97A379C"/>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1" w15:restartNumberingAfterBreak="0">
    <w:nsid w:val="60E92050"/>
    <w:multiLevelType w:val="hybridMultilevel"/>
    <w:tmpl w:val="A412F61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2" w15:restartNumberingAfterBreak="0">
    <w:nsid w:val="60F72C44"/>
    <w:multiLevelType w:val="hybridMultilevel"/>
    <w:tmpl w:val="C2DAB458"/>
    <w:lvl w:ilvl="0" w:tplc="A3C416B2">
      <w:start w:val="2"/>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3" w15:restartNumberingAfterBreak="0">
    <w:nsid w:val="61181965"/>
    <w:multiLevelType w:val="hybridMultilevel"/>
    <w:tmpl w:val="E1EEFF8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4" w15:restartNumberingAfterBreak="0">
    <w:nsid w:val="61346242"/>
    <w:multiLevelType w:val="hybridMultilevel"/>
    <w:tmpl w:val="4C8AA96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5" w15:restartNumberingAfterBreak="0">
    <w:nsid w:val="61362ADB"/>
    <w:multiLevelType w:val="hybridMultilevel"/>
    <w:tmpl w:val="F698EB6E"/>
    <w:lvl w:ilvl="0" w:tplc="38090011">
      <w:start w:val="1"/>
      <w:numFmt w:val="decimal"/>
      <w:lvlText w:val="%1)"/>
      <w:lvlJc w:val="left"/>
      <w:pPr>
        <w:ind w:left="5322"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6" w15:restartNumberingAfterBreak="0">
    <w:nsid w:val="61373CB0"/>
    <w:multiLevelType w:val="hybridMultilevel"/>
    <w:tmpl w:val="01A2248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7" w15:restartNumberingAfterBreak="0">
    <w:nsid w:val="6173572D"/>
    <w:multiLevelType w:val="hybridMultilevel"/>
    <w:tmpl w:val="4D6450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8" w15:restartNumberingAfterBreak="0">
    <w:nsid w:val="61804208"/>
    <w:multiLevelType w:val="multilevel"/>
    <w:tmpl w:val="C53620E0"/>
    <w:lvl w:ilvl="0">
      <w:start w:val="1"/>
      <w:numFmt w:val="decimal"/>
      <w:lvlText w:val="%1)"/>
      <w:lvlJc w:val="left"/>
      <w:pPr>
        <w:tabs>
          <w:tab w:val="left" w:pos="0"/>
          <w:tab w:val="num" w:pos="720"/>
        </w:tabs>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09" w15:restartNumberingAfterBreak="0">
    <w:nsid w:val="619B3EE7"/>
    <w:multiLevelType w:val="hybridMultilevel"/>
    <w:tmpl w:val="B90EE4B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0" w15:restartNumberingAfterBreak="0">
    <w:nsid w:val="62290445"/>
    <w:multiLevelType w:val="hybridMultilevel"/>
    <w:tmpl w:val="4D9CE40E"/>
    <w:lvl w:ilvl="0" w:tplc="7E62DB0E">
      <w:start w:val="3"/>
      <w:numFmt w:val="bullet"/>
      <w:lvlText w:val="•"/>
      <w:lvlJc w:val="left"/>
      <w:pPr>
        <w:ind w:left="1080" w:hanging="72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1" w15:restartNumberingAfterBreak="0">
    <w:nsid w:val="6233122E"/>
    <w:multiLevelType w:val="hybridMultilevel"/>
    <w:tmpl w:val="45E822F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2" w15:restartNumberingAfterBreak="0">
    <w:nsid w:val="62494F1C"/>
    <w:multiLevelType w:val="multilevel"/>
    <w:tmpl w:val="3F04F6F4"/>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3" w15:restartNumberingAfterBreak="0">
    <w:nsid w:val="625B76C5"/>
    <w:multiLevelType w:val="hybridMultilevel"/>
    <w:tmpl w:val="157A620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4" w15:restartNumberingAfterBreak="0">
    <w:nsid w:val="625E055D"/>
    <w:multiLevelType w:val="hybridMultilevel"/>
    <w:tmpl w:val="BAD281FC"/>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5" w15:restartNumberingAfterBreak="0">
    <w:nsid w:val="62C1531F"/>
    <w:multiLevelType w:val="multilevel"/>
    <w:tmpl w:val="360E0C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6" w15:restartNumberingAfterBreak="0">
    <w:nsid w:val="62C609FB"/>
    <w:multiLevelType w:val="hybridMultilevel"/>
    <w:tmpl w:val="2B00152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7" w15:restartNumberingAfterBreak="0">
    <w:nsid w:val="62E66AC4"/>
    <w:multiLevelType w:val="multilevel"/>
    <w:tmpl w:val="763EC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8" w15:restartNumberingAfterBreak="0">
    <w:nsid w:val="630E636F"/>
    <w:multiLevelType w:val="hybridMultilevel"/>
    <w:tmpl w:val="7EB2CFF4"/>
    <w:lvl w:ilvl="0" w:tplc="3FC4A40A">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9" w15:restartNumberingAfterBreak="0">
    <w:nsid w:val="631F6EC8"/>
    <w:multiLevelType w:val="hybridMultilevel"/>
    <w:tmpl w:val="2A36B466"/>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0" w15:restartNumberingAfterBreak="0">
    <w:nsid w:val="63532B23"/>
    <w:multiLevelType w:val="hybridMultilevel"/>
    <w:tmpl w:val="ED800ADE"/>
    <w:lvl w:ilvl="0" w:tplc="3809000D">
      <w:start w:val="1"/>
      <w:numFmt w:val="bullet"/>
      <w:lvlText w:val=""/>
      <w:lvlJc w:val="left"/>
      <w:pPr>
        <w:ind w:left="720" w:hanging="360"/>
      </w:pPr>
      <w:rPr>
        <w:rFonts w:ascii="Wingdings" w:hAnsi="Wingdings" w:hint="default"/>
      </w:rPr>
    </w:lvl>
    <w:lvl w:ilvl="1" w:tplc="3809000D">
      <w:start w:val="1"/>
      <w:numFmt w:val="bullet"/>
      <w:lvlText w:val=""/>
      <w:lvlJc w:val="left"/>
      <w:pPr>
        <w:ind w:left="720" w:hanging="360"/>
      </w:pPr>
      <w:rPr>
        <w:rFonts w:ascii="Wingdings" w:hAnsi="Wingdings"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1" w15:restartNumberingAfterBreak="0">
    <w:nsid w:val="63D51F6E"/>
    <w:multiLevelType w:val="hybridMultilevel"/>
    <w:tmpl w:val="036A66E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2" w15:restartNumberingAfterBreak="0">
    <w:nsid w:val="642356EC"/>
    <w:multiLevelType w:val="hybridMultilevel"/>
    <w:tmpl w:val="1D709F4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3" w15:restartNumberingAfterBreak="0">
    <w:nsid w:val="642F311B"/>
    <w:multiLevelType w:val="hybridMultilevel"/>
    <w:tmpl w:val="DBDE7A72"/>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4" w15:restartNumberingAfterBreak="0">
    <w:nsid w:val="643F0B05"/>
    <w:multiLevelType w:val="hybridMultilevel"/>
    <w:tmpl w:val="E0943EBE"/>
    <w:lvl w:ilvl="0" w:tplc="3809000D">
      <w:start w:val="1"/>
      <w:numFmt w:val="bullet"/>
      <w:lvlText w:val=""/>
      <w:lvlJc w:val="left"/>
      <w:pPr>
        <w:ind w:left="5464" w:hanging="360"/>
      </w:pPr>
      <w:rPr>
        <w:rFonts w:ascii="Wingdings" w:hAnsi="Wingdings" w:hint="default"/>
      </w:rPr>
    </w:lvl>
    <w:lvl w:ilvl="1" w:tplc="38090003" w:tentative="1">
      <w:start w:val="1"/>
      <w:numFmt w:val="bullet"/>
      <w:lvlText w:val="o"/>
      <w:lvlJc w:val="left"/>
      <w:pPr>
        <w:ind w:left="6184" w:hanging="360"/>
      </w:pPr>
      <w:rPr>
        <w:rFonts w:ascii="Courier New" w:hAnsi="Courier New" w:cs="Courier New" w:hint="default"/>
      </w:rPr>
    </w:lvl>
    <w:lvl w:ilvl="2" w:tplc="38090005" w:tentative="1">
      <w:start w:val="1"/>
      <w:numFmt w:val="bullet"/>
      <w:lvlText w:val=""/>
      <w:lvlJc w:val="left"/>
      <w:pPr>
        <w:ind w:left="6904" w:hanging="360"/>
      </w:pPr>
      <w:rPr>
        <w:rFonts w:ascii="Wingdings" w:hAnsi="Wingdings" w:hint="default"/>
      </w:rPr>
    </w:lvl>
    <w:lvl w:ilvl="3" w:tplc="38090001" w:tentative="1">
      <w:start w:val="1"/>
      <w:numFmt w:val="bullet"/>
      <w:lvlText w:val=""/>
      <w:lvlJc w:val="left"/>
      <w:pPr>
        <w:ind w:left="7624" w:hanging="360"/>
      </w:pPr>
      <w:rPr>
        <w:rFonts w:ascii="Symbol" w:hAnsi="Symbol" w:hint="default"/>
      </w:rPr>
    </w:lvl>
    <w:lvl w:ilvl="4" w:tplc="38090003" w:tentative="1">
      <w:start w:val="1"/>
      <w:numFmt w:val="bullet"/>
      <w:lvlText w:val="o"/>
      <w:lvlJc w:val="left"/>
      <w:pPr>
        <w:ind w:left="8344" w:hanging="360"/>
      </w:pPr>
      <w:rPr>
        <w:rFonts w:ascii="Courier New" w:hAnsi="Courier New" w:cs="Courier New" w:hint="default"/>
      </w:rPr>
    </w:lvl>
    <w:lvl w:ilvl="5" w:tplc="38090005" w:tentative="1">
      <w:start w:val="1"/>
      <w:numFmt w:val="bullet"/>
      <w:lvlText w:val=""/>
      <w:lvlJc w:val="left"/>
      <w:pPr>
        <w:ind w:left="9064" w:hanging="360"/>
      </w:pPr>
      <w:rPr>
        <w:rFonts w:ascii="Wingdings" w:hAnsi="Wingdings" w:hint="default"/>
      </w:rPr>
    </w:lvl>
    <w:lvl w:ilvl="6" w:tplc="38090001" w:tentative="1">
      <w:start w:val="1"/>
      <w:numFmt w:val="bullet"/>
      <w:lvlText w:val=""/>
      <w:lvlJc w:val="left"/>
      <w:pPr>
        <w:ind w:left="9784" w:hanging="360"/>
      </w:pPr>
      <w:rPr>
        <w:rFonts w:ascii="Symbol" w:hAnsi="Symbol" w:hint="default"/>
      </w:rPr>
    </w:lvl>
    <w:lvl w:ilvl="7" w:tplc="38090003" w:tentative="1">
      <w:start w:val="1"/>
      <w:numFmt w:val="bullet"/>
      <w:lvlText w:val="o"/>
      <w:lvlJc w:val="left"/>
      <w:pPr>
        <w:ind w:left="10504" w:hanging="360"/>
      </w:pPr>
      <w:rPr>
        <w:rFonts w:ascii="Courier New" w:hAnsi="Courier New" w:cs="Courier New" w:hint="default"/>
      </w:rPr>
    </w:lvl>
    <w:lvl w:ilvl="8" w:tplc="38090005" w:tentative="1">
      <w:start w:val="1"/>
      <w:numFmt w:val="bullet"/>
      <w:lvlText w:val=""/>
      <w:lvlJc w:val="left"/>
      <w:pPr>
        <w:ind w:left="11224" w:hanging="360"/>
      </w:pPr>
      <w:rPr>
        <w:rFonts w:ascii="Wingdings" w:hAnsi="Wingdings" w:hint="default"/>
      </w:rPr>
    </w:lvl>
  </w:abstractNum>
  <w:abstractNum w:abstractNumId="425" w15:restartNumberingAfterBreak="0">
    <w:nsid w:val="645B4A0C"/>
    <w:multiLevelType w:val="hybridMultilevel"/>
    <w:tmpl w:val="916A1356"/>
    <w:lvl w:ilvl="0" w:tplc="FFFFFFFF">
      <w:start w:val="1"/>
      <w:numFmt w:val="lowerLetter"/>
      <w:lvlText w:val="%1."/>
      <w:lvlJc w:val="left"/>
      <w:pPr>
        <w:ind w:left="720" w:hanging="360"/>
      </w:pPr>
      <w:rPr>
        <w:rFonts w:hint="default"/>
        <w:b/>
        <w:bCs/>
        <w:i w:val="0"/>
        <w:iCs w:val="0"/>
      </w:rPr>
    </w:lvl>
    <w:lvl w:ilvl="1" w:tplc="07FE025A">
      <w:start w:val="5"/>
      <w:numFmt w:val="bullet"/>
      <w:lvlText w:val="•"/>
      <w:lvlJc w:val="left"/>
      <w:pPr>
        <w:ind w:left="1650" w:hanging="570"/>
      </w:pPr>
      <w:rPr>
        <w:rFonts w:ascii="Times New Roman" w:eastAsia="Times New Roman"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6" w15:restartNumberingAfterBreak="0">
    <w:nsid w:val="64B71AE8"/>
    <w:multiLevelType w:val="multilevel"/>
    <w:tmpl w:val="BA283C7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7" w15:restartNumberingAfterBreak="0">
    <w:nsid w:val="654F610C"/>
    <w:multiLevelType w:val="hybridMultilevel"/>
    <w:tmpl w:val="8C9832B0"/>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8" w15:restartNumberingAfterBreak="0">
    <w:nsid w:val="65605BF2"/>
    <w:multiLevelType w:val="hybridMultilevel"/>
    <w:tmpl w:val="477A81D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9" w15:restartNumberingAfterBreak="0">
    <w:nsid w:val="6564767D"/>
    <w:multiLevelType w:val="hybridMultilevel"/>
    <w:tmpl w:val="D2FE06C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0" w15:restartNumberingAfterBreak="0">
    <w:nsid w:val="656F11F1"/>
    <w:multiLevelType w:val="hybridMultilevel"/>
    <w:tmpl w:val="201AD23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1" w15:restartNumberingAfterBreak="0">
    <w:nsid w:val="65B0553A"/>
    <w:multiLevelType w:val="multilevel"/>
    <w:tmpl w:val="A21EC1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2" w15:restartNumberingAfterBreak="0">
    <w:nsid w:val="65CE5188"/>
    <w:multiLevelType w:val="hybridMultilevel"/>
    <w:tmpl w:val="3FD6526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3" w15:restartNumberingAfterBreak="0">
    <w:nsid w:val="65DD1E06"/>
    <w:multiLevelType w:val="hybridMultilevel"/>
    <w:tmpl w:val="160885C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17">
      <w:start w:val="1"/>
      <w:numFmt w:val="lowerLetter"/>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4" w15:restartNumberingAfterBreak="0">
    <w:nsid w:val="65F6603A"/>
    <w:multiLevelType w:val="hybridMultilevel"/>
    <w:tmpl w:val="71F2D4A4"/>
    <w:lvl w:ilvl="0" w:tplc="A9EC4EBE">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5" w15:restartNumberingAfterBreak="0">
    <w:nsid w:val="660D5E31"/>
    <w:multiLevelType w:val="multilevel"/>
    <w:tmpl w:val="6686A95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6" w15:restartNumberingAfterBreak="0">
    <w:nsid w:val="66232758"/>
    <w:multiLevelType w:val="hybridMultilevel"/>
    <w:tmpl w:val="C30E81DE"/>
    <w:lvl w:ilvl="0" w:tplc="3809000D">
      <w:start w:val="1"/>
      <w:numFmt w:val="bullet"/>
      <w:lvlText w:val=""/>
      <w:lvlJc w:val="left"/>
      <w:pPr>
        <w:ind w:left="720" w:hanging="360"/>
      </w:pPr>
      <w:rPr>
        <w:rFonts w:ascii="Wingdings" w:hAnsi="Wingdings" w:hint="default"/>
      </w:rPr>
    </w:lvl>
    <w:lvl w:ilvl="1" w:tplc="3809000D">
      <w:start w:val="1"/>
      <w:numFmt w:val="bullet"/>
      <w:lvlText w:val=""/>
      <w:lvlJc w:val="left"/>
      <w:pPr>
        <w:ind w:left="720" w:hanging="360"/>
      </w:pPr>
      <w:rPr>
        <w:rFonts w:ascii="Wingdings" w:hAnsi="Wingdings"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7" w15:restartNumberingAfterBreak="0">
    <w:nsid w:val="664C3357"/>
    <w:multiLevelType w:val="hybridMultilevel"/>
    <w:tmpl w:val="83F26704"/>
    <w:lvl w:ilvl="0" w:tplc="E5601A8A">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8" w15:restartNumberingAfterBreak="0">
    <w:nsid w:val="666F7901"/>
    <w:multiLevelType w:val="hybridMultilevel"/>
    <w:tmpl w:val="ABECF92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9" w15:restartNumberingAfterBreak="0">
    <w:nsid w:val="668538B3"/>
    <w:multiLevelType w:val="hybridMultilevel"/>
    <w:tmpl w:val="08F619EC"/>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0" w15:restartNumberingAfterBreak="0">
    <w:nsid w:val="66911812"/>
    <w:multiLevelType w:val="hybridMultilevel"/>
    <w:tmpl w:val="E502430A"/>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1" w15:restartNumberingAfterBreak="0">
    <w:nsid w:val="66DB210A"/>
    <w:multiLevelType w:val="hybridMultilevel"/>
    <w:tmpl w:val="6DCEDAF0"/>
    <w:lvl w:ilvl="0" w:tplc="8710E312">
      <w:start w:val="5"/>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2" w15:restartNumberingAfterBreak="0">
    <w:nsid w:val="66EA78E2"/>
    <w:multiLevelType w:val="multilevel"/>
    <w:tmpl w:val="3F74B4BA"/>
    <w:lvl w:ilvl="0">
      <w:start w:val="1"/>
      <w:numFmt w:val="decimal"/>
      <w:lvlText w:val="%1)"/>
      <w:lvlJc w:val="left"/>
      <w:pPr>
        <w:ind w:left="360" w:hanging="360"/>
      </w:pPr>
    </w:lvl>
    <w:lvl w:ilvl="1">
      <w:start w:val="1"/>
      <w:numFmt w:val="lowerLetter"/>
      <w:lvlText w:val="%2."/>
      <w:lvlJc w:val="left"/>
      <w:pPr>
        <w:ind w:left="1080" w:hanging="360"/>
      </w:pPr>
      <w:rPr>
        <w:b w:val="0"/>
        <w:bCs/>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43" w15:restartNumberingAfterBreak="0">
    <w:nsid w:val="66F80CAF"/>
    <w:multiLevelType w:val="multilevel"/>
    <w:tmpl w:val="1D6626D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44" w15:restartNumberingAfterBreak="0">
    <w:nsid w:val="67100D9C"/>
    <w:multiLevelType w:val="hybridMultilevel"/>
    <w:tmpl w:val="1D824C34"/>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5" w15:restartNumberingAfterBreak="0">
    <w:nsid w:val="6731135C"/>
    <w:multiLevelType w:val="multilevel"/>
    <w:tmpl w:val="5450000C"/>
    <w:lvl w:ilvl="0">
      <w:start w:val="1"/>
      <w:numFmt w:val="lowerLetter"/>
      <w:lvlText w:val="%1."/>
      <w:lvlJc w:val="left"/>
      <w:pPr>
        <w:tabs>
          <w:tab w:val="num" w:pos="360"/>
        </w:tabs>
        <w:ind w:left="360" w:hanging="360"/>
      </w:pPr>
    </w:lvl>
    <w:lvl w:ilvl="1">
      <w:numFmt w:val="bullet"/>
      <w:lvlText w:val=""/>
      <w:lvlJc w:val="left"/>
      <w:pPr>
        <w:ind w:left="1080" w:hanging="360"/>
      </w:pPr>
      <w:rPr>
        <w:rFonts w:ascii="Symbol" w:eastAsia="Calibri" w:hAnsi="Symbol" w:cs="Times New Roman"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46" w15:restartNumberingAfterBreak="0">
    <w:nsid w:val="674C0E57"/>
    <w:multiLevelType w:val="hybridMultilevel"/>
    <w:tmpl w:val="A7DC560C"/>
    <w:lvl w:ilvl="0" w:tplc="3809000D">
      <w:start w:val="1"/>
      <w:numFmt w:val="bullet"/>
      <w:lvlText w:val=""/>
      <w:lvlJc w:val="left"/>
      <w:pPr>
        <w:ind w:left="1287" w:hanging="360"/>
      </w:pPr>
      <w:rPr>
        <w:rFonts w:ascii="Wingdings" w:hAnsi="Wingdings"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47" w15:restartNumberingAfterBreak="0">
    <w:nsid w:val="67754C81"/>
    <w:multiLevelType w:val="hybridMultilevel"/>
    <w:tmpl w:val="EB5E065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8" w15:restartNumberingAfterBreak="0">
    <w:nsid w:val="677713C1"/>
    <w:multiLevelType w:val="hybridMultilevel"/>
    <w:tmpl w:val="144628A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9" w15:restartNumberingAfterBreak="0">
    <w:nsid w:val="67810E1A"/>
    <w:multiLevelType w:val="hybridMultilevel"/>
    <w:tmpl w:val="F19EE8DA"/>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0" w15:restartNumberingAfterBreak="0">
    <w:nsid w:val="67AE5447"/>
    <w:multiLevelType w:val="hybridMultilevel"/>
    <w:tmpl w:val="E000186A"/>
    <w:lvl w:ilvl="0" w:tplc="5AA25F28">
      <w:start w:val="1"/>
      <w:numFmt w:val="lowerLetter"/>
      <w:lvlText w:val="%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1" w15:restartNumberingAfterBreak="0">
    <w:nsid w:val="68B35CD4"/>
    <w:multiLevelType w:val="hybridMultilevel"/>
    <w:tmpl w:val="DD9C30A2"/>
    <w:lvl w:ilvl="0" w:tplc="6332D070">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2" w15:restartNumberingAfterBreak="0">
    <w:nsid w:val="68B6679B"/>
    <w:multiLevelType w:val="hybridMultilevel"/>
    <w:tmpl w:val="38C6954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3" w15:restartNumberingAfterBreak="0">
    <w:nsid w:val="68BC3770"/>
    <w:multiLevelType w:val="hybridMultilevel"/>
    <w:tmpl w:val="AB1C035E"/>
    <w:lvl w:ilvl="0" w:tplc="38090011">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4" w15:restartNumberingAfterBreak="0">
    <w:nsid w:val="68EC6CE6"/>
    <w:multiLevelType w:val="hybridMultilevel"/>
    <w:tmpl w:val="FA484596"/>
    <w:lvl w:ilvl="0" w:tplc="3809000F">
      <w:start w:val="1"/>
      <w:numFmt w:val="decimal"/>
      <w:lvlText w:val="%1."/>
      <w:lvlJc w:val="left"/>
      <w:pPr>
        <w:ind w:left="502" w:hanging="360"/>
      </w:p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455" w15:restartNumberingAfterBreak="0">
    <w:nsid w:val="6925757C"/>
    <w:multiLevelType w:val="hybridMultilevel"/>
    <w:tmpl w:val="62D6215E"/>
    <w:lvl w:ilvl="0" w:tplc="FFFFFFF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6" w15:restartNumberingAfterBreak="0">
    <w:nsid w:val="695777FF"/>
    <w:multiLevelType w:val="hybridMultilevel"/>
    <w:tmpl w:val="FFF04B2A"/>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7" w15:restartNumberingAfterBreak="0">
    <w:nsid w:val="697738F4"/>
    <w:multiLevelType w:val="hybridMultilevel"/>
    <w:tmpl w:val="C3263FF8"/>
    <w:lvl w:ilvl="0" w:tplc="8202FC8E">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8" w15:restartNumberingAfterBreak="0">
    <w:nsid w:val="69AB24E7"/>
    <w:multiLevelType w:val="multilevel"/>
    <w:tmpl w:val="5BEE2AE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9" w15:restartNumberingAfterBreak="0">
    <w:nsid w:val="69FD609B"/>
    <w:multiLevelType w:val="hybridMultilevel"/>
    <w:tmpl w:val="52C47DC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0" w15:restartNumberingAfterBreak="0">
    <w:nsid w:val="6A1B51B3"/>
    <w:multiLevelType w:val="multilevel"/>
    <w:tmpl w:val="92CE582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7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61" w15:restartNumberingAfterBreak="0">
    <w:nsid w:val="6A307A1E"/>
    <w:multiLevelType w:val="hybridMultilevel"/>
    <w:tmpl w:val="44667876"/>
    <w:lvl w:ilvl="0" w:tplc="38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2" w15:restartNumberingAfterBreak="0">
    <w:nsid w:val="6A895D19"/>
    <w:multiLevelType w:val="hybridMultilevel"/>
    <w:tmpl w:val="A1441F5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3" w15:restartNumberingAfterBreak="0">
    <w:nsid w:val="6AFA557A"/>
    <w:multiLevelType w:val="hybridMultilevel"/>
    <w:tmpl w:val="8786BA0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4" w15:restartNumberingAfterBreak="0">
    <w:nsid w:val="6B364021"/>
    <w:multiLevelType w:val="multilevel"/>
    <w:tmpl w:val="BA003D10"/>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5" w15:restartNumberingAfterBreak="0">
    <w:nsid w:val="6B7E7DEB"/>
    <w:multiLevelType w:val="hybridMultilevel"/>
    <w:tmpl w:val="08060CB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6" w15:restartNumberingAfterBreak="0">
    <w:nsid w:val="6B903B1D"/>
    <w:multiLevelType w:val="hybridMultilevel"/>
    <w:tmpl w:val="C05E648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7" w15:restartNumberingAfterBreak="0">
    <w:nsid w:val="6BFF5B4D"/>
    <w:multiLevelType w:val="hybridMultilevel"/>
    <w:tmpl w:val="6848ED5C"/>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8" w15:restartNumberingAfterBreak="0">
    <w:nsid w:val="6C0B3CA7"/>
    <w:multiLevelType w:val="hybridMultilevel"/>
    <w:tmpl w:val="2A9C169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9" w15:restartNumberingAfterBreak="0">
    <w:nsid w:val="6C5007B0"/>
    <w:multiLevelType w:val="hybridMultilevel"/>
    <w:tmpl w:val="4612AC3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0" w15:restartNumberingAfterBreak="0">
    <w:nsid w:val="6C762EE5"/>
    <w:multiLevelType w:val="hybridMultilevel"/>
    <w:tmpl w:val="2758AFF6"/>
    <w:lvl w:ilvl="0" w:tplc="01243A5A">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1" w15:restartNumberingAfterBreak="0">
    <w:nsid w:val="6D0358D5"/>
    <w:multiLevelType w:val="hybridMultilevel"/>
    <w:tmpl w:val="F6DA8F3C"/>
    <w:lvl w:ilvl="0" w:tplc="3809000D">
      <w:start w:val="1"/>
      <w:numFmt w:val="bullet"/>
      <w:lvlText w:val=""/>
      <w:lvlJc w:val="left"/>
      <w:pPr>
        <w:ind w:left="720" w:hanging="360"/>
      </w:pPr>
      <w:rPr>
        <w:rFonts w:ascii="Wingdings" w:hAnsi="Wingdings" w:hint="default"/>
      </w:rPr>
    </w:lvl>
    <w:lvl w:ilvl="1" w:tplc="3809000D">
      <w:start w:val="1"/>
      <w:numFmt w:val="bullet"/>
      <w:lvlText w:val=""/>
      <w:lvlJc w:val="left"/>
      <w:pPr>
        <w:ind w:left="720" w:hanging="360"/>
      </w:pPr>
      <w:rPr>
        <w:rFonts w:ascii="Wingdings" w:hAnsi="Wingdings"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2" w15:restartNumberingAfterBreak="0">
    <w:nsid w:val="6D3E39D1"/>
    <w:multiLevelType w:val="hybridMultilevel"/>
    <w:tmpl w:val="B5DC3182"/>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73" w15:restartNumberingAfterBreak="0">
    <w:nsid w:val="6D547D2A"/>
    <w:multiLevelType w:val="hybridMultilevel"/>
    <w:tmpl w:val="24A63F6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4" w15:restartNumberingAfterBreak="0">
    <w:nsid w:val="6D77405C"/>
    <w:multiLevelType w:val="hybridMultilevel"/>
    <w:tmpl w:val="CBC4B09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19">
      <w:start w:val="1"/>
      <w:numFmt w:val="lowerLetter"/>
      <w:lvlText w:val="%7."/>
      <w:lvlJc w:val="left"/>
      <w:pPr>
        <w:ind w:left="72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5" w15:restartNumberingAfterBreak="0">
    <w:nsid w:val="6DF06BEB"/>
    <w:multiLevelType w:val="multilevel"/>
    <w:tmpl w:val="C0D2C2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6" w15:restartNumberingAfterBreak="0">
    <w:nsid w:val="6E685E9B"/>
    <w:multiLevelType w:val="hybridMultilevel"/>
    <w:tmpl w:val="072A4332"/>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7" w15:restartNumberingAfterBreak="0">
    <w:nsid w:val="6EC96EC0"/>
    <w:multiLevelType w:val="hybridMultilevel"/>
    <w:tmpl w:val="70B6512C"/>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8" w15:restartNumberingAfterBreak="0">
    <w:nsid w:val="6ED129CE"/>
    <w:multiLevelType w:val="multilevel"/>
    <w:tmpl w:val="90A451E8"/>
    <w:lvl w:ilvl="0">
      <w:start w:val="1"/>
      <w:numFmt w:val="decimal"/>
      <w:lvlText w:val="%1)"/>
      <w:lvlJc w:val="left"/>
      <w:pPr>
        <w:ind w:left="360" w:hanging="36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79" w15:restartNumberingAfterBreak="0">
    <w:nsid w:val="6F613421"/>
    <w:multiLevelType w:val="hybridMultilevel"/>
    <w:tmpl w:val="1D2A3330"/>
    <w:lvl w:ilvl="0" w:tplc="3809000D">
      <w:start w:val="1"/>
      <w:numFmt w:val="bullet"/>
      <w:lvlText w:val=""/>
      <w:lvlJc w:val="left"/>
      <w:pPr>
        <w:ind w:left="1287" w:hanging="360"/>
      </w:pPr>
      <w:rPr>
        <w:rFonts w:ascii="Wingdings" w:hAnsi="Wingdings"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80" w15:restartNumberingAfterBreak="0">
    <w:nsid w:val="6F666D05"/>
    <w:multiLevelType w:val="hybridMultilevel"/>
    <w:tmpl w:val="47E8ECA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1" w15:restartNumberingAfterBreak="0">
    <w:nsid w:val="6F7E12FC"/>
    <w:multiLevelType w:val="multilevel"/>
    <w:tmpl w:val="420ACEF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2" w15:restartNumberingAfterBreak="0">
    <w:nsid w:val="6F8041A0"/>
    <w:multiLevelType w:val="hybridMultilevel"/>
    <w:tmpl w:val="2A22BF9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D">
      <w:start w:val="1"/>
      <w:numFmt w:val="bullet"/>
      <w:lvlText w:val=""/>
      <w:lvlJc w:val="left"/>
      <w:pPr>
        <w:ind w:left="3600" w:hanging="360"/>
      </w:pPr>
      <w:rPr>
        <w:rFonts w:ascii="Wingdings" w:hAnsi="Wingdings"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3" w15:restartNumberingAfterBreak="0">
    <w:nsid w:val="6F86419D"/>
    <w:multiLevelType w:val="hybridMultilevel"/>
    <w:tmpl w:val="DDAE1C60"/>
    <w:lvl w:ilvl="0" w:tplc="ED266DDA">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4" w15:restartNumberingAfterBreak="0">
    <w:nsid w:val="6F8F1F94"/>
    <w:multiLevelType w:val="hybridMultilevel"/>
    <w:tmpl w:val="DBE22858"/>
    <w:lvl w:ilvl="0" w:tplc="2ECCC0F6">
      <w:start w:val="1"/>
      <w:numFmt w:val="decimal"/>
      <w:lvlText w:val="%1."/>
      <w:lvlJc w:val="left"/>
      <w:pPr>
        <w:ind w:left="720" w:hanging="360"/>
      </w:pPr>
      <w:rPr>
        <w:rFonts w:asciiTheme="majorHAnsi" w:hAnsiTheme="majorHAnsi"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5" w15:restartNumberingAfterBreak="0">
    <w:nsid w:val="6FFB4677"/>
    <w:multiLevelType w:val="hybridMultilevel"/>
    <w:tmpl w:val="FCF050C4"/>
    <w:lvl w:ilvl="0" w:tplc="3809000D">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6" w15:restartNumberingAfterBreak="0">
    <w:nsid w:val="705C4863"/>
    <w:multiLevelType w:val="hybridMultilevel"/>
    <w:tmpl w:val="63808D4C"/>
    <w:lvl w:ilvl="0" w:tplc="48A8A7C8">
      <w:start w:val="1"/>
      <w:numFmt w:val="decimal"/>
      <w:lvlRestart w:val="0"/>
      <w:lvlText w:val="%1."/>
      <w:lvlJc w:val="left"/>
      <w:pPr>
        <w:tabs>
          <w:tab w:val="num" w:pos="0"/>
        </w:tabs>
        <w:ind w:left="433" w:hanging="284"/>
      </w:pPr>
      <w:rPr>
        <w:rFonts w:ascii="Calibri" w:eastAsia="Calibri" w:hAnsi="Calibri" w:cs="Calibri" w:hint="default"/>
        <w:b/>
        <w:bCs/>
        <w:i w:val="0"/>
        <w:iCs w:val="0"/>
        <w:spacing w:val="-1"/>
        <w:w w:val="100"/>
        <w:sz w:val="24"/>
        <w:szCs w:val="24"/>
      </w:rPr>
    </w:lvl>
    <w:lvl w:ilvl="1" w:tplc="1E1EBF74">
      <w:start w:val="1"/>
      <w:numFmt w:val="lowerLetter"/>
      <w:lvlText w:val="%2."/>
      <w:lvlJc w:val="left"/>
      <w:pPr>
        <w:tabs>
          <w:tab w:val="num" w:pos="0"/>
        </w:tabs>
        <w:ind w:left="433" w:hanging="284"/>
      </w:pPr>
      <w:rPr>
        <w:rFonts w:ascii="Calibri" w:eastAsia="Calibri" w:hAnsi="Calibri" w:cs="Calibri" w:hint="default"/>
        <w:b w:val="0"/>
        <w:bCs w:val="0"/>
        <w:i w:val="0"/>
        <w:iCs w:val="0"/>
        <w:spacing w:val="-1"/>
        <w:w w:val="100"/>
        <w:sz w:val="22"/>
        <w:szCs w:val="22"/>
      </w:rPr>
    </w:lvl>
    <w:lvl w:ilvl="2" w:tplc="4E626B86">
      <w:numFmt w:val="bullet"/>
      <w:lvlText w:val="•"/>
      <w:lvlJc w:val="left"/>
      <w:pPr>
        <w:tabs>
          <w:tab w:val="num" w:pos="0"/>
        </w:tabs>
        <w:ind w:left="2109" w:hanging="284"/>
      </w:pPr>
      <w:rPr>
        <w:rFonts w:hint="default"/>
      </w:rPr>
    </w:lvl>
    <w:lvl w:ilvl="3" w:tplc="761A55E2">
      <w:numFmt w:val="bullet"/>
      <w:lvlText w:val="•"/>
      <w:lvlJc w:val="left"/>
      <w:pPr>
        <w:tabs>
          <w:tab w:val="num" w:pos="0"/>
        </w:tabs>
        <w:ind w:left="2943" w:hanging="284"/>
      </w:pPr>
      <w:rPr>
        <w:rFonts w:hint="default"/>
      </w:rPr>
    </w:lvl>
    <w:lvl w:ilvl="4" w:tplc="1E6EE670">
      <w:numFmt w:val="bullet"/>
      <w:lvlText w:val="•"/>
      <w:lvlJc w:val="left"/>
      <w:pPr>
        <w:tabs>
          <w:tab w:val="num" w:pos="0"/>
        </w:tabs>
        <w:ind w:left="3778" w:hanging="284"/>
      </w:pPr>
      <w:rPr>
        <w:rFonts w:hint="default"/>
      </w:rPr>
    </w:lvl>
    <w:lvl w:ilvl="5" w:tplc="14C2D8D6">
      <w:numFmt w:val="bullet"/>
      <w:lvlText w:val="•"/>
      <w:lvlJc w:val="left"/>
      <w:pPr>
        <w:tabs>
          <w:tab w:val="num" w:pos="0"/>
        </w:tabs>
        <w:ind w:left="4613" w:hanging="284"/>
      </w:pPr>
      <w:rPr>
        <w:rFonts w:hint="default"/>
      </w:rPr>
    </w:lvl>
    <w:lvl w:ilvl="6" w:tplc="2D2C70F8">
      <w:numFmt w:val="bullet"/>
      <w:lvlText w:val="•"/>
      <w:lvlJc w:val="left"/>
      <w:pPr>
        <w:tabs>
          <w:tab w:val="num" w:pos="0"/>
        </w:tabs>
        <w:ind w:left="5447" w:hanging="284"/>
      </w:pPr>
      <w:rPr>
        <w:rFonts w:hint="default"/>
      </w:rPr>
    </w:lvl>
    <w:lvl w:ilvl="7" w:tplc="6FE29EA2">
      <w:numFmt w:val="bullet"/>
      <w:lvlText w:val="•"/>
      <w:lvlJc w:val="left"/>
      <w:pPr>
        <w:tabs>
          <w:tab w:val="num" w:pos="0"/>
        </w:tabs>
        <w:ind w:left="6282" w:hanging="284"/>
      </w:pPr>
      <w:rPr>
        <w:rFonts w:hint="default"/>
      </w:rPr>
    </w:lvl>
    <w:lvl w:ilvl="8" w:tplc="2FB0DEBA">
      <w:numFmt w:val="bullet"/>
      <w:lvlText w:val="•"/>
      <w:lvlJc w:val="left"/>
      <w:pPr>
        <w:tabs>
          <w:tab w:val="num" w:pos="0"/>
        </w:tabs>
        <w:ind w:left="7116" w:hanging="284"/>
      </w:pPr>
      <w:rPr>
        <w:rFonts w:hint="default"/>
      </w:rPr>
    </w:lvl>
  </w:abstractNum>
  <w:abstractNum w:abstractNumId="487" w15:restartNumberingAfterBreak="0">
    <w:nsid w:val="70B64F13"/>
    <w:multiLevelType w:val="hybridMultilevel"/>
    <w:tmpl w:val="BE263076"/>
    <w:lvl w:ilvl="0" w:tplc="E490EDF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88" w15:restartNumberingAfterBreak="0">
    <w:nsid w:val="70DE3DF8"/>
    <w:multiLevelType w:val="multilevel"/>
    <w:tmpl w:val="A41A1D1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9" w15:restartNumberingAfterBreak="0">
    <w:nsid w:val="70F66BB2"/>
    <w:multiLevelType w:val="hybridMultilevel"/>
    <w:tmpl w:val="3C26F5CA"/>
    <w:lvl w:ilvl="0" w:tplc="652E2B9C">
      <w:start w:val="3"/>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0" w15:restartNumberingAfterBreak="0">
    <w:nsid w:val="713A195F"/>
    <w:multiLevelType w:val="multilevel"/>
    <w:tmpl w:val="0C080B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1" w15:restartNumberingAfterBreak="0">
    <w:nsid w:val="71D36E58"/>
    <w:multiLevelType w:val="hybridMultilevel"/>
    <w:tmpl w:val="201AD23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2" w15:restartNumberingAfterBreak="0">
    <w:nsid w:val="71F053CF"/>
    <w:multiLevelType w:val="hybridMultilevel"/>
    <w:tmpl w:val="F9E2F2E4"/>
    <w:lvl w:ilvl="0" w:tplc="3809000D">
      <w:start w:val="1"/>
      <w:numFmt w:val="bullet"/>
      <w:lvlText w:val=""/>
      <w:lvlJc w:val="left"/>
      <w:pPr>
        <w:ind w:left="1287" w:hanging="360"/>
      </w:pPr>
      <w:rPr>
        <w:rFonts w:ascii="Wingdings" w:hAnsi="Wingdings"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93" w15:restartNumberingAfterBreak="0">
    <w:nsid w:val="721F50DF"/>
    <w:multiLevelType w:val="multilevel"/>
    <w:tmpl w:val="73BA129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94" w15:restartNumberingAfterBreak="0">
    <w:nsid w:val="72840792"/>
    <w:multiLevelType w:val="hybridMultilevel"/>
    <w:tmpl w:val="6046B3C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5" w15:restartNumberingAfterBreak="0">
    <w:nsid w:val="729052EB"/>
    <w:multiLevelType w:val="hybridMultilevel"/>
    <w:tmpl w:val="5AA49A9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6" w15:restartNumberingAfterBreak="0">
    <w:nsid w:val="72BC6695"/>
    <w:multiLevelType w:val="hybridMultilevel"/>
    <w:tmpl w:val="6AA6C7AE"/>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7" w15:restartNumberingAfterBreak="0">
    <w:nsid w:val="73A43E27"/>
    <w:multiLevelType w:val="hybridMultilevel"/>
    <w:tmpl w:val="2E3ABFF0"/>
    <w:lvl w:ilvl="0" w:tplc="1250EDC6">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8" w15:restartNumberingAfterBreak="0">
    <w:nsid w:val="73F969A6"/>
    <w:multiLevelType w:val="hybridMultilevel"/>
    <w:tmpl w:val="2ABCF8F0"/>
    <w:lvl w:ilvl="0" w:tplc="FFFFFFFF">
      <w:start w:val="1"/>
      <w:numFmt w:val="decimal"/>
      <w:lvlText w:val="%1)"/>
      <w:lvlJc w:val="left"/>
      <w:pPr>
        <w:ind w:left="1440" w:hanging="360"/>
      </w:pPr>
      <w:rPr>
        <w:b/>
        <w:bCs/>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99" w15:restartNumberingAfterBreak="0">
    <w:nsid w:val="740F30EF"/>
    <w:multiLevelType w:val="hybridMultilevel"/>
    <w:tmpl w:val="DDFA46B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00" w15:restartNumberingAfterBreak="0">
    <w:nsid w:val="74262056"/>
    <w:multiLevelType w:val="hybridMultilevel"/>
    <w:tmpl w:val="4B3C979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1" w15:restartNumberingAfterBreak="0">
    <w:nsid w:val="745B1BD6"/>
    <w:multiLevelType w:val="hybridMultilevel"/>
    <w:tmpl w:val="AFAABC0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2" w15:restartNumberingAfterBreak="0">
    <w:nsid w:val="749C5897"/>
    <w:multiLevelType w:val="hybridMultilevel"/>
    <w:tmpl w:val="A232C590"/>
    <w:lvl w:ilvl="0" w:tplc="38090019">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3" w15:restartNumberingAfterBreak="0">
    <w:nsid w:val="74CA2A5E"/>
    <w:multiLevelType w:val="hybridMultilevel"/>
    <w:tmpl w:val="53EE323C"/>
    <w:lvl w:ilvl="0" w:tplc="E6EA3294">
      <w:start w:val="3"/>
      <w:numFmt w:val="lowerLetter"/>
      <w:lvlText w:val="%1."/>
      <w:lvlJc w:val="left"/>
      <w:pPr>
        <w:ind w:left="1080" w:hanging="360"/>
      </w:pPr>
      <w:rPr>
        <w:rFonts w:hint="default"/>
      </w:rPr>
    </w:lvl>
    <w:lvl w:ilvl="1" w:tplc="A4143496">
      <w:start w:val="1"/>
      <w:numFmt w:val="decimal"/>
      <w:lvlText w:val="%2"/>
      <w:lvlJc w:val="left"/>
      <w:pPr>
        <w:ind w:left="2010" w:hanging="57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4" w15:restartNumberingAfterBreak="0">
    <w:nsid w:val="74CC146F"/>
    <w:multiLevelType w:val="hybridMultilevel"/>
    <w:tmpl w:val="38ECFCEA"/>
    <w:lvl w:ilvl="0" w:tplc="8BB87CA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5" w15:restartNumberingAfterBreak="0">
    <w:nsid w:val="74F958B1"/>
    <w:multiLevelType w:val="hybridMultilevel"/>
    <w:tmpl w:val="3A068276"/>
    <w:lvl w:ilvl="0" w:tplc="FB64BFA0">
      <w:start w:val="1"/>
      <w:numFmt w:val="lowerLetter"/>
      <w:lvlText w:val="%1."/>
      <w:lvlJc w:val="left"/>
      <w:pPr>
        <w:ind w:left="1080" w:hanging="360"/>
      </w:pPr>
      <w:rPr>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6" w15:restartNumberingAfterBreak="0">
    <w:nsid w:val="75132400"/>
    <w:multiLevelType w:val="multilevel"/>
    <w:tmpl w:val="57B4FF9C"/>
    <w:lvl w:ilvl="0">
      <w:start w:val="1"/>
      <w:numFmt w:val="lowerLetter"/>
      <w:lvlText w:val="%1."/>
      <w:lvlJc w:val="left"/>
      <w:pPr>
        <w:tabs>
          <w:tab w:val="num" w:pos="720"/>
        </w:tabs>
        <w:ind w:left="720" w:hanging="360"/>
      </w:pPr>
      <w:rPr>
        <w:rFonts w:hint="default"/>
        <w:sz w:val="24"/>
        <w:szCs w:val="32"/>
      </w:rPr>
    </w:lvl>
    <w:lvl w:ilvl="1">
      <w:start w:val="1"/>
      <w:numFmt w:val="upp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7" w15:restartNumberingAfterBreak="0">
    <w:nsid w:val="7558721F"/>
    <w:multiLevelType w:val="hybridMultilevel"/>
    <w:tmpl w:val="A51A4B6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08" w15:restartNumberingAfterBreak="0">
    <w:nsid w:val="75A35239"/>
    <w:multiLevelType w:val="hybridMultilevel"/>
    <w:tmpl w:val="3D7E9082"/>
    <w:lvl w:ilvl="0" w:tplc="C018F4A8">
      <w:start w:val="2"/>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9" w15:restartNumberingAfterBreak="0">
    <w:nsid w:val="75C72D00"/>
    <w:multiLevelType w:val="multilevel"/>
    <w:tmpl w:val="9B64C38A"/>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0" w15:restartNumberingAfterBreak="0">
    <w:nsid w:val="75CE444C"/>
    <w:multiLevelType w:val="hybridMultilevel"/>
    <w:tmpl w:val="CC0ECB08"/>
    <w:lvl w:ilvl="0" w:tplc="FFFFFFFF">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1" w15:restartNumberingAfterBreak="0">
    <w:nsid w:val="75D376D0"/>
    <w:multiLevelType w:val="hybridMultilevel"/>
    <w:tmpl w:val="EF622BCE"/>
    <w:lvl w:ilvl="0" w:tplc="8BB87CA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2" w15:restartNumberingAfterBreak="0">
    <w:nsid w:val="75E070C5"/>
    <w:multiLevelType w:val="hybridMultilevel"/>
    <w:tmpl w:val="7A48A5C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3" w15:restartNumberingAfterBreak="0">
    <w:nsid w:val="76403E52"/>
    <w:multiLevelType w:val="hybridMultilevel"/>
    <w:tmpl w:val="34D4033E"/>
    <w:lvl w:ilvl="0" w:tplc="B016CD02">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4" w15:restartNumberingAfterBreak="0">
    <w:nsid w:val="76544FC1"/>
    <w:multiLevelType w:val="hybridMultilevel"/>
    <w:tmpl w:val="9FB0B9C8"/>
    <w:lvl w:ilvl="0" w:tplc="3809000D">
      <w:start w:val="1"/>
      <w:numFmt w:val="bullet"/>
      <w:lvlText w:val=""/>
      <w:lvlJc w:val="left"/>
      <w:pPr>
        <w:ind w:left="720" w:hanging="360"/>
      </w:pPr>
      <w:rPr>
        <w:rFonts w:ascii="Wingdings" w:hAnsi="Wingdings" w:hint="default"/>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15" w15:restartNumberingAfterBreak="0">
    <w:nsid w:val="7687622F"/>
    <w:multiLevelType w:val="hybridMultilevel"/>
    <w:tmpl w:val="AC2E13A0"/>
    <w:lvl w:ilvl="0" w:tplc="7CC2AAE8">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6" w15:restartNumberingAfterBreak="0">
    <w:nsid w:val="7692152F"/>
    <w:multiLevelType w:val="hybridMultilevel"/>
    <w:tmpl w:val="DE90D2FC"/>
    <w:lvl w:ilvl="0" w:tplc="6128C360">
      <w:start w:val="3"/>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7" w15:restartNumberingAfterBreak="0">
    <w:nsid w:val="76DE6DBD"/>
    <w:multiLevelType w:val="hybridMultilevel"/>
    <w:tmpl w:val="9C22759C"/>
    <w:lvl w:ilvl="0" w:tplc="3809000D">
      <w:start w:val="1"/>
      <w:numFmt w:val="bullet"/>
      <w:lvlText w:val=""/>
      <w:lvlJc w:val="left"/>
      <w:pPr>
        <w:ind w:left="720" w:hanging="360"/>
      </w:pPr>
      <w:rPr>
        <w:rFonts w:ascii="Wingdings" w:hAnsi="Wingdings" w:hint="default"/>
      </w:rPr>
    </w:lvl>
    <w:lvl w:ilvl="1" w:tplc="3809000D">
      <w:start w:val="1"/>
      <w:numFmt w:val="bullet"/>
      <w:lvlText w:val=""/>
      <w:lvlJc w:val="left"/>
      <w:pPr>
        <w:ind w:left="720" w:hanging="360"/>
      </w:pPr>
      <w:rPr>
        <w:rFonts w:ascii="Wingdings" w:hAnsi="Wingdings"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18" w15:restartNumberingAfterBreak="0">
    <w:nsid w:val="76EC19BF"/>
    <w:multiLevelType w:val="hybridMultilevel"/>
    <w:tmpl w:val="AB7C5BCC"/>
    <w:lvl w:ilvl="0" w:tplc="7D1ACA2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19" w15:restartNumberingAfterBreak="0">
    <w:nsid w:val="76F45022"/>
    <w:multiLevelType w:val="hybridMultilevel"/>
    <w:tmpl w:val="4F7A692C"/>
    <w:lvl w:ilvl="0" w:tplc="3809000D">
      <w:start w:val="1"/>
      <w:numFmt w:val="bullet"/>
      <w:lvlText w:val=""/>
      <w:lvlJc w:val="left"/>
      <w:pPr>
        <w:ind w:left="786" w:hanging="360"/>
      </w:pPr>
      <w:rPr>
        <w:rFonts w:ascii="Wingdings" w:hAnsi="Wingdings" w:hint="default"/>
      </w:rPr>
    </w:lvl>
    <w:lvl w:ilvl="1" w:tplc="14090003" w:tentative="1">
      <w:start w:val="1"/>
      <w:numFmt w:val="bullet"/>
      <w:lvlText w:val="o"/>
      <w:lvlJc w:val="left"/>
      <w:pPr>
        <w:ind w:left="1506" w:hanging="360"/>
      </w:pPr>
      <w:rPr>
        <w:rFonts w:ascii="Courier New" w:hAnsi="Courier New" w:cs="Courier New" w:hint="default"/>
      </w:rPr>
    </w:lvl>
    <w:lvl w:ilvl="2" w:tplc="14090005" w:tentative="1">
      <w:start w:val="1"/>
      <w:numFmt w:val="bullet"/>
      <w:lvlText w:val=""/>
      <w:lvlJc w:val="left"/>
      <w:pPr>
        <w:ind w:left="2226" w:hanging="360"/>
      </w:pPr>
      <w:rPr>
        <w:rFonts w:ascii="Wingdings" w:hAnsi="Wingdings" w:hint="default"/>
      </w:rPr>
    </w:lvl>
    <w:lvl w:ilvl="3" w:tplc="14090001" w:tentative="1">
      <w:start w:val="1"/>
      <w:numFmt w:val="bullet"/>
      <w:lvlText w:val=""/>
      <w:lvlJc w:val="left"/>
      <w:pPr>
        <w:ind w:left="2946" w:hanging="360"/>
      </w:pPr>
      <w:rPr>
        <w:rFonts w:ascii="Symbol" w:hAnsi="Symbol" w:hint="default"/>
      </w:rPr>
    </w:lvl>
    <w:lvl w:ilvl="4" w:tplc="14090003" w:tentative="1">
      <w:start w:val="1"/>
      <w:numFmt w:val="bullet"/>
      <w:lvlText w:val="o"/>
      <w:lvlJc w:val="left"/>
      <w:pPr>
        <w:ind w:left="3666" w:hanging="360"/>
      </w:pPr>
      <w:rPr>
        <w:rFonts w:ascii="Courier New" w:hAnsi="Courier New" w:cs="Courier New" w:hint="default"/>
      </w:rPr>
    </w:lvl>
    <w:lvl w:ilvl="5" w:tplc="14090005" w:tentative="1">
      <w:start w:val="1"/>
      <w:numFmt w:val="bullet"/>
      <w:lvlText w:val=""/>
      <w:lvlJc w:val="left"/>
      <w:pPr>
        <w:ind w:left="4386" w:hanging="360"/>
      </w:pPr>
      <w:rPr>
        <w:rFonts w:ascii="Wingdings" w:hAnsi="Wingdings" w:hint="default"/>
      </w:rPr>
    </w:lvl>
    <w:lvl w:ilvl="6" w:tplc="14090001" w:tentative="1">
      <w:start w:val="1"/>
      <w:numFmt w:val="bullet"/>
      <w:lvlText w:val=""/>
      <w:lvlJc w:val="left"/>
      <w:pPr>
        <w:ind w:left="5106" w:hanging="360"/>
      </w:pPr>
      <w:rPr>
        <w:rFonts w:ascii="Symbol" w:hAnsi="Symbol" w:hint="default"/>
      </w:rPr>
    </w:lvl>
    <w:lvl w:ilvl="7" w:tplc="14090003" w:tentative="1">
      <w:start w:val="1"/>
      <w:numFmt w:val="bullet"/>
      <w:lvlText w:val="o"/>
      <w:lvlJc w:val="left"/>
      <w:pPr>
        <w:ind w:left="5826" w:hanging="360"/>
      </w:pPr>
      <w:rPr>
        <w:rFonts w:ascii="Courier New" w:hAnsi="Courier New" w:cs="Courier New" w:hint="default"/>
      </w:rPr>
    </w:lvl>
    <w:lvl w:ilvl="8" w:tplc="14090005" w:tentative="1">
      <w:start w:val="1"/>
      <w:numFmt w:val="bullet"/>
      <w:lvlText w:val=""/>
      <w:lvlJc w:val="left"/>
      <w:pPr>
        <w:ind w:left="6546" w:hanging="360"/>
      </w:pPr>
      <w:rPr>
        <w:rFonts w:ascii="Wingdings" w:hAnsi="Wingdings" w:hint="default"/>
      </w:rPr>
    </w:lvl>
  </w:abstractNum>
  <w:abstractNum w:abstractNumId="520" w15:restartNumberingAfterBreak="0">
    <w:nsid w:val="76F85361"/>
    <w:multiLevelType w:val="hybridMultilevel"/>
    <w:tmpl w:val="2E524CC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1" w15:restartNumberingAfterBreak="0">
    <w:nsid w:val="77275875"/>
    <w:multiLevelType w:val="hybridMultilevel"/>
    <w:tmpl w:val="CE22709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2" w15:restartNumberingAfterBreak="0">
    <w:nsid w:val="783A1879"/>
    <w:multiLevelType w:val="hybridMultilevel"/>
    <w:tmpl w:val="D9CABCEC"/>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3" w15:restartNumberingAfterBreak="0">
    <w:nsid w:val="787D1C71"/>
    <w:multiLevelType w:val="multilevel"/>
    <w:tmpl w:val="8DA8E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4" w15:restartNumberingAfterBreak="0">
    <w:nsid w:val="78B75CB2"/>
    <w:multiLevelType w:val="hybridMultilevel"/>
    <w:tmpl w:val="CAC203DC"/>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5" w15:restartNumberingAfterBreak="0">
    <w:nsid w:val="78E65144"/>
    <w:multiLevelType w:val="hybridMultilevel"/>
    <w:tmpl w:val="DFA8E6A0"/>
    <w:lvl w:ilvl="0" w:tplc="E31C3790">
      <w:start w:val="1"/>
      <w:numFmt w:val="upperLetter"/>
      <w:lvlText w:val="%1."/>
      <w:lvlJc w:val="left"/>
      <w:pPr>
        <w:ind w:left="790" w:hanging="43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6" w15:restartNumberingAfterBreak="0">
    <w:nsid w:val="79435ACE"/>
    <w:multiLevelType w:val="hybridMultilevel"/>
    <w:tmpl w:val="65B0960A"/>
    <w:lvl w:ilvl="0" w:tplc="A2424960">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B2A27954">
      <w:start w:val="1"/>
      <w:numFmt w:val="lowerLetter"/>
      <w:lvlText w:val="%7."/>
      <w:lvlJc w:val="left"/>
      <w:pPr>
        <w:ind w:left="720" w:hanging="360"/>
      </w:pPr>
      <w:rPr>
        <w:b w:val="0"/>
        <w:bCs w:val="0"/>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7" w15:restartNumberingAfterBreak="0">
    <w:nsid w:val="794F20FD"/>
    <w:multiLevelType w:val="hybridMultilevel"/>
    <w:tmpl w:val="FDD44E26"/>
    <w:lvl w:ilvl="0" w:tplc="3FDC5BBC">
      <w:start w:val="1"/>
      <w:numFmt w:val="lowerLetter"/>
      <w:lvlText w:val="%1)"/>
      <w:lvlJc w:val="left"/>
      <w:pPr>
        <w:ind w:left="720" w:hanging="360"/>
      </w:pPr>
      <w:rPr>
        <w:rFonts w:hint="default"/>
        <w:b w:val="0"/>
        <w:bCs w:val="0"/>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8" w15:restartNumberingAfterBreak="0">
    <w:nsid w:val="7A7D65B8"/>
    <w:multiLevelType w:val="hybridMultilevel"/>
    <w:tmpl w:val="22E899D2"/>
    <w:lvl w:ilvl="0" w:tplc="67B05A26">
      <w:start w:val="3"/>
      <w:numFmt w:val="lowerLetter"/>
      <w:lvlText w:val="%1."/>
      <w:lvlJc w:val="left"/>
      <w:pPr>
        <w:ind w:left="720"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9" w15:restartNumberingAfterBreak="0">
    <w:nsid w:val="7AAC7CB8"/>
    <w:multiLevelType w:val="hybridMultilevel"/>
    <w:tmpl w:val="E78EE2AC"/>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0" w15:restartNumberingAfterBreak="0">
    <w:nsid w:val="7AC06C9C"/>
    <w:multiLevelType w:val="hybridMultilevel"/>
    <w:tmpl w:val="E29E7B7C"/>
    <w:lvl w:ilvl="0" w:tplc="3FDC5BBC">
      <w:start w:val="1"/>
      <w:numFmt w:val="lowerLetter"/>
      <w:lvlText w:val="%1)"/>
      <w:lvlJc w:val="left"/>
      <w:pPr>
        <w:ind w:left="720" w:hanging="360"/>
      </w:pPr>
      <w:rPr>
        <w:rFonts w:hint="default"/>
        <w:b w:val="0"/>
        <w:bCs w:val="0"/>
        <w:i w:val="0"/>
        <w:i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1" w15:restartNumberingAfterBreak="0">
    <w:nsid w:val="7AED2166"/>
    <w:multiLevelType w:val="multilevel"/>
    <w:tmpl w:val="32740C94"/>
    <w:lvl w:ilvl="0">
      <w:start w:val="1"/>
      <w:numFmt w:val="lowerLetter"/>
      <w:lvlText w:val="%1)"/>
      <w:lvlJc w:val="left"/>
      <w:pPr>
        <w:ind w:left="360" w:hanging="36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32" w15:restartNumberingAfterBreak="0">
    <w:nsid w:val="7B344420"/>
    <w:multiLevelType w:val="hybridMultilevel"/>
    <w:tmpl w:val="975E8F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3" w15:restartNumberingAfterBreak="0">
    <w:nsid w:val="7BB22430"/>
    <w:multiLevelType w:val="hybridMultilevel"/>
    <w:tmpl w:val="D6C6FB02"/>
    <w:lvl w:ilvl="0" w:tplc="FFFFFFFF">
      <w:start w:val="1"/>
      <w:numFmt w:val="decimal"/>
      <w:lvlText w:val="%1."/>
      <w:lvlJc w:val="left"/>
      <w:pPr>
        <w:ind w:left="1103" w:hanging="360"/>
      </w:pPr>
      <w:rPr>
        <w:rFonts w:ascii="Times New Roman" w:eastAsia="Times New Roman" w:hAnsi="Times New Roman" w:cs="Times New Roman" w:hint="default"/>
        <w:b/>
        <w:bCs/>
        <w:i w:val="0"/>
        <w:iCs w:val="0"/>
        <w:spacing w:val="0"/>
        <w:w w:val="100"/>
        <w:sz w:val="24"/>
        <w:szCs w:val="24"/>
        <w:lang w:val="en-US" w:eastAsia="en-US" w:bidi="ar-SA"/>
      </w:rPr>
    </w:lvl>
    <w:lvl w:ilvl="1" w:tplc="FFFFFFFF">
      <w:start w:val="1"/>
      <w:numFmt w:val="decimal"/>
      <w:lvlText w:val="%2)"/>
      <w:lvlJc w:val="left"/>
      <w:pPr>
        <w:ind w:left="1725" w:hanging="569"/>
      </w:pPr>
      <w:rPr>
        <w:rFonts w:ascii="Times New Roman" w:eastAsia="Times New Roman" w:hAnsi="Times New Roman" w:cs="Times New Roman" w:hint="default"/>
        <w:b w:val="0"/>
        <w:bCs w:val="0"/>
        <w:i w:val="0"/>
        <w:iCs w:val="0"/>
        <w:spacing w:val="0"/>
        <w:w w:val="100"/>
        <w:sz w:val="24"/>
        <w:szCs w:val="24"/>
        <w:lang w:val="en-US" w:eastAsia="en-US" w:bidi="ar-SA"/>
      </w:rPr>
    </w:lvl>
    <w:lvl w:ilvl="2" w:tplc="FFFFFFFF">
      <w:start w:val="1"/>
      <w:numFmt w:val="lowerLetter"/>
      <w:lvlText w:val="%3."/>
      <w:lvlJc w:val="left"/>
      <w:pPr>
        <w:ind w:left="2445" w:hanging="360"/>
      </w:pPr>
      <w:rPr>
        <w:rFonts w:ascii="Times New Roman" w:eastAsia="Times New Roman" w:hAnsi="Times New Roman" w:cs="Times New Roman" w:hint="default"/>
        <w:b w:val="0"/>
        <w:bCs w:val="0"/>
        <w:i w:val="0"/>
        <w:iCs w:val="0"/>
        <w:spacing w:val="-1"/>
        <w:w w:val="100"/>
        <w:sz w:val="24"/>
        <w:szCs w:val="24"/>
        <w:lang w:val="en-US" w:eastAsia="en-US" w:bidi="ar-SA"/>
      </w:rPr>
    </w:lvl>
    <w:lvl w:ilvl="3" w:tplc="FFFFFFFF">
      <w:numFmt w:val="bullet"/>
      <w:lvlText w:val="•"/>
      <w:lvlJc w:val="left"/>
      <w:pPr>
        <w:ind w:left="2180" w:hanging="360"/>
      </w:pPr>
      <w:rPr>
        <w:rFonts w:hint="default"/>
        <w:lang w:val="en-US" w:eastAsia="en-US" w:bidi="ar-SA"/>
      </w:rPr>
    </w:lvl>
    <w:lvl w:ilvl="4" w:tplc="FFFFFFFF">
      <w:numFmt w:val="bullet"/>
      <w:lvlText w:val="•"/>
      <w:lvlJc w:val="left"/>
      <w:pPr>
        <w:ind w:left="2440" w:hanging="360"/>
      </w:pPr>
      <w:rPr>
        <w:rFonts w:hint="default"/>
        <w:lang w:val="en-US" w:eastAsia="en-US" w:bidi="ar-SA"/>
      </w:rPr>
    </w:lvl>
    <w:lvl w:ilvl="5" w:tplc="FFFFFFFF">
      <w:numFmt w:val="bullet"/>
      <w:lvlText w:val="•"/>
      <w:lvlJc w:val="left"/>
      <w:pPr>
        <w:ind w:left="2520" w:hanging="360"/>
      </w:pPr>
      <w:rPr>
        <w:rFonts w:hint="default"/>
        <w:lang w:val="en-US" w:eastAsia="en-US" w:bidi="ar-SA"/>
      </w:rPr>
    </w:lvl>
    <w:lvl w:ilvl="6" w:tplc="FFFFFFFF">
      <w:numFmt w:val="bullet"/>
      <w:lvlText w:val="•"/>
      <w:lvlJc w:val="left"/>
      <w:pPr>
        <w:ind w:left="3830" w:hanging="360"/>
      </w:pPr>
      <w:rPr>
        <w:rFonts w:hint="default"/>
        <w:lang w:val="en-US" w:eastAsia="en-US" w:bidi="ar-SA"/>
      </w:rPr>
    </w:lvl>
    <w:lvl w:ilvl="7" w:tplc="FFFFFFFF">
      <w:numFmt w:val="bullet"/>
      <w:lvlText w:val="•"/>
      <w:lvlJc w:val="left"/>
      <w:pPr>
        <w:ind w:left="5140" w:hanging="360"/>
      </w:pPr>
      <w:rPr>
        <w:rFonts w:hint="default"/>
        <w:lang w:val="en-US" w:eastAsia="en-US" w:bidi="ar-SA"/>
      </w:rPr>
    </w:lvl>
    <w:lvl w:ilvl="8" w:tplc="FFFFFFFF">
      <w:numFmt w:val="bullet"/>
      <w:lvlText w:val="•"/>
      <w:lvlJc w:val="left"/>
      <w:pPr>
        <w:ind w:left="6451" w:hanging="360"/>
      </w:pPr>
      <w:rPr>
        <w:rFonts w:hint="default"/>
        <w:lang w:val="en-US" w:eastAsia="en-US" w:bidi="ar-SA"/>
      </w:rPr>
    </w:lvl>
  </w:abstractNum>
  <w:abstractNum w:abstractNumId="534" w15:restartNumberingAfterBreak="0">
    <w:nsid w:val="7BB478F4"/>
    <w:multiLevelType w:val="hybridMultilevel"/>
    <w:tmpl w:val="0FFA29F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35" w15:restartNumberingAfterBreak="0">
    <w:nsid w:val="7C5E7649"/>
    <w:multiLevelType w:val="hybridMultilevel"/>
    <w:tmpl w:val="1A2A380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6" w15:restartNumberingAfterBreak="0">
    <w:nsid w:val="7CC42BB5"/>
    <w:multiLevelType w:val="hybridMultilevel"/>
    <w:tmpl w:val="6CB4D2E8"/>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7" w15:restartNumberingAfterBreak="0">
    <w:nsid w:val="7CD01876"/>
    <w:multiLevelType w:val="hybridMultilevel"/>
    <w:tmpl w:val="492C845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8" w15:restartNumberingAfterBreak="0">
    <w:nsid w:val="7CFD39B0"/>
    <w:multiLevelType w:val="hybridMultilevel"/>
    <w:tmpl w:val="90FA6902"/>
    <w:lvl w:ilvl="0" w:tplc="1DC45C94">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9" w15:restartNumberingAfterBreak="0">
    <w:nsid w:val="7D1B3E42"/>
    <w:multiLevelType w:val="hybridMultilevel"/>
    <w:tmpl w:val="D486B0E8"/>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0" w15:restartNumberingAfterBreak="0">
    <w:nsid w:val="7D4F13F1"/>
    <w:multiLevelType w:val="multilevel"/>
    <w:tmpl w:val="7DF0F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1" w15:restartNumberingAfterBreak="0">
    <w:nsid w:val="7D8B0B4E"/>
    <w:multiLevelType w:val="hybridMultilevel"/>
    <w:tmpl w:val="B6AA1F80"/>
    <w:lvl w:ilvl="0" w:tplc="FFFFFFFF">
      <w:start w:val="1"/>
      <w:numFmt w:val="decimal"/>
      <w:lvlText w:val="%1)"/>
      <w:lvlJc w:val="left"/>
      <w:pPr>
        <w:ind w:left="1080" w:hanging="360"/>
      </w:pPr>
      <w:rPr>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42" w15:restartNumberingAfterBreak="0">
    <w:nsid w:val="7D9103FC"/>
    <w:multiLevelType w:val="hybridMultilevel"/>
    <w:tmpl w:val="A86A805E"/>
    <w:lvl w:ilvl="0" w:tplc="38090011">
      <w:start w:val="1"/>
      <w:numFmt w:val="decimal"/>
      <w:lvlText w:val="%1)"/>
      <w:lvlJc w:val="left"/>
      <w:pPr>
        <w:ind w:left="1091" w:hanging="360"/>
      </w:pPr>
      <w:rPr>
        <w:rFonts w:hint="default"/>
        <w:b w:val="0"/>
        <w:bCs w:val="0"/>
        <w:i w:val="0"/>
        <w:iCs w:val="0"/>
        <w:spacing w:val="0"/>
        <w:w w:val="100"/>
        <w:sz w:val="24"/>
        <w:szCs w:val="24"/>
        <w:lang w:val="en-US" w:eastAsia="en-US" w:bidi="ar-SA"/>
      </w:rPr>
    </w:lvl>
    <w:lvl w:ilvl="1" w:tplc="FFFFFFFF">
      <w:numFmt w:val="bullet"/>
      <w:lvlText w:val="•"/>
      <w:lvlJc w:val="left"/>
      <w:pPr>
        <w:ind w:left="1897" w:hanging="360"/>
      </w:pPr>
      <w:rPr>
        <w:rFonts w:hint="default"/>
        <w:lang w:val="en-US" w:eastAsia="en-US" w:bidi="ar-SA"/>
      </w:rPr>
    </w:lvl>
    <w:lvl w:ilvl="2" w:tplc="FFFFFFFF">
      <w:numFmt w:val="bullet"/>
      <w:lvlText w:val="•"/>
      <w:lvlJc w:val="left"/>
      <w:pPr>
        <w:ind w:left="2694" w:hanging="360"/>
      </w:pPr>
      <w:rPr>
        <w:rFonts w:hint="default"/>
        <w:lang w:val="en-US" w:eastAsia="en-US" w:bidi="ar-SA"/>
      </w:rPr>
    </w:lvl>
    <w:lvl w:ilvl="3" w:tplc="FFFFFFFF">
      <w:numFmt w:val="bullet"/>
      <w:lvlText w:val="•"/>
      <w:lvlJc w:val="left"/>
      <w:pPr>
        <w:ind w:left="3491" w:hanging="360"/>
      </w:pPr>
      <w:rPr>
        <w:rFonts w:hint="default"/>
        <w:lang w:val="en-US" w:eastAsia="en-US" w:bidi="ar-SA"/>
      </w:rPr>
    </w:lvl>
    <w:lvl w:ilvl="4" w:tplc="FFFFFFFF">
      <w:numFmt w:val="bullet"/>
      <w:lvlText w:val="•"/>
      <w:lvlJc w:val="left"/>
      <w:pPr>
        <w:ind w:left="4288" w:hanging="360"/>
      </w:pPr>
      <w:rPr>
        <w:rFonts w:hint="default"/>
        <w:lang w:val="en-US" w:eastAsia="en-US" w:bidi="ar-SA"/>
      </w:rPr>
    </w:lvl>
    <w:lvl w:ilvl="5" w:tplc="FFFFFFFF">
      <w:numFmt w:val="bullet"/>
      <w:lvlText w:val="•"/>
      <w:lvlJc w:val="left"/>
      <w:pPr>
        <w:ind w:left="5086" w:hanging="360"/>
      </w:pPr>
      <w:rPr>
        <w:rFonts w:hint="default"/>
        <w:lang w:val="en-US" w:eastAsia="en-US" w:bidi="ar-SA"/>
      </w:rPr>
    </w:lvl>
    <w:lvl w:ilvl="6" w:tplc="FFFFFFFF">
      <w:numFmt w:val="bullet"/>
      <w:lvlText w:val="•"/>
      <w:lvlJc w:val="left"/>
      <w:pPr>
        <w:ind w:left="5883" w:hanging="360"/>
      </w:pPr>
      <w:rPr>
        <w:rFonts w:hint="default"/>
        <w:lang w:val="en-US" w:eastAsia="en-US" w:bidi="ar-SA"/>
      </w:rPr>
    </w:lvl>
    <w:lvl w:ilvl="7" w:tplc="FFFFFFFF">
      <w:numFmt w:val="bullet"/>
      <w:lvlText w:val="•"/>
      <w:lvlJc w:val="left"/>
      <w:pPr>
        <w:ind w:left="6680" w:hanging="360"/>
      </w:pPr>
      <w:rPr>
        <w:rFonts w:hint="default"/>
        <w:lang w:val="en-US" w:eastAsia="en-US" w:bidi="ar-SA"/>
      </w:rPr>
    </w:lvl>
    <w:lvl w:ilvl="8" w:tplc="FFFFFFFF">
      <w:numFmt w:val="bullet"/>
      <w:lvlText w:val="•"/>
      <w:lvlJc w:val="left"/>
      <w:pPr>
        <w:ind w:left="7477" w:hanging="360"/>
      </w:pPr>
      <w:rPr>
        <w:rFonts w:hint="default"/>
        <w:lang w:val="en-US" w:eastAsia="en-US" w:bidi="ar-SA"/>
      </w:rPr>
    </w:lvl>
  </w:abstractNum>
  <w:abstractNum w:abstractNumId="543" w15:restartNumberingAfterBreak="0">
    <w:nsid w:val="7DED3030"/>
    <w:multiLevelType w:val="hybridMultilevel"/>
    <w:tmpl w:val="D1DA2862"/>
    <w:lvl w:ilvl="0" w:tplc="33E2BC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44" w15:restartNumberingAfterBreak="0">
    <w:nsid w:val="7DF73006"/>
    <w:multiLevelType w:val="hybridMultilevel"/>
    <w:tmpl w:val="8CFE8804"/>
    <w:lvl w:ilvl="0" w:tplc="0B7E3960">
      <w:start w:val="3"/>
      <w:numFmt w:val="bullet"/>
      <w:lvlText w:val="•"/>
      <w:lvlJc w:val="left"/>
      <w:pPr>
        <w:ind w:left="930" w:hanging="57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45" w15:restartNumberingAfterBreak="0">
    <w:nsid w:val="7EC0637D"/>
    <w:multiLevelType w:val="multilevel"/>
    <w:tmpl w:val="1634159A"/>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6" w15:restartNumberingAfterBreak="0">
    <w:nsid w:val="7F8D1F1F"/>
    <w:multiLevelType w:val="hybridMultilevel"/>
    <w:tmpl w:val="6D3E4C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7" w15:restartNumberingAfterBreak="0">
    <w:nsid w:val="7FA066C5"/>
    <w:multiLevelType w:val="multilevel"/>
    <w:tmpl w:val="AF527A0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48" w15:restartNumberingAfterBreak="0">
    <w:nsid w:val="7FCA4984"/>
    <w:multiLevelType w:val="multilevel"/>
    <w:tmpl w:val="475CEEB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49" w15:restartNumberingAfterBreak="0">
    <w:nsid w:val="7FD26684"/>
    <w:multiLevelType w:val="hybridMultilevel"/>
    <w:tmpl w:val="07860A54"/>
    <w:lvl w:ilvl="0" w:tplc="3809000D">
      <w:start w:val="1"/>
      <w:numFmt w:val="bullet"/>
      <w:lvlText w:val=""/>
      <w:lvlJc w:val="left"/>
      <w:pPr>
        <w:ind w:left="1440" w:hanging="360"/>
      </w:pPr>
      <w:rPr>
        <w:rFonts w:ascii="Wingdings" w:hAnsi="Wingding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D">
      <w:start w:val="1"/>
      <w:numFmt w:val="bullet"/>
      <w:lvlText w:val=""/>
      <w:lvlJc w:val="left"/>
      <w:pPr>
        <w:ind w:left="3600" w:hanging="360"/>
      </w:pPr>
      <w:rPr>
        <w:rFonts w:ascii="Wingdings" w:hAnsi="Wingdings"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799225208">
    <w:abstractNumId w:val="155"/>
  </w:num>
  <w:num w:numId="2" w16cid:durableId="1710570399">
    <w:abstractNumId w:val="36"/>
  </w:num>
  <w:num w:numId="3" w16cid:durableId="2085637302">
    <w:abstractNumId w:val="509"/>
  </w:num>
  <w:num w:numId="4" w16cid:durableId="1054500118">
    <w:abstractNumId w:val="332"/>
  </w:num>
  <w:num w:numId="5" w16cid:durableId="55976680">
    <w:abstractNumId w:val="485"/>
  </w:num>
  <w:num w:numId="6" w16cid:durableId="1785886184">
    <w:abstractNumId w:val="192"/>
  </w:num>
  <w:num w:numId="7" w16cid:durableId="1099713946">
    <w:abstractNumId w:val="327"/>
  </w:num>
  <w:num w:numId="8" w16cid:durableId="733158647">
    <w:abstractNumId w:val="419"/>
  </w:num>
  <w:num w:numId="9" w16cid:durableId="1230727859">
    <w:abstractNumId w:val="179"/>
  </w:num>
  <w:num w:numId="10" w16cid:durableId="232008076">
    <w:abstractNumId w:val="537"/>
  </w:num>
  <w:num w:numId="11" w16cid:durableId="1487240875">
    <w:abstractNumId w:val="302"/>
  </w:num>
  <w:num w:numId="12" w16cid:durableId="1807576462">
    <w:abstractNumId w:val="253"/>
  </w:num>
  <w:num w:numId="13" w16cid:durableId="1636641942">
    <w:abstractNumId w:val="401"/>
  </w:num>
  <w:num w:numId="14" w16cid:durableId="2139251569">
    <w:abstractNumId w:val="151"/>
  </w:num>
  <w:num w:numId="15" w16cid:durableId="1610240359">
    <w:abstractNumId w:val="103"/>
  </w:num>
  <w:num w:numId="16" w16cid:durableId="2122530983">
    <w:abstractNumId w:val="83"/>
  </w:num>
  <w:num w:numId="17" w16cid:durableId="367611540">
    <w:abstractNumId w:val="156"/>
  </w:num>
  <w:num w:numId="18" w16cid:durableId="2101484033">
    <w:abstractNumId w:val="324"/>
  </w:num>
  <w:num w:numId="19" w16cid:durableId="1710688149">
    <w:abstractNumId w:val="57"/>
  </w:num>
  <w:num w:numId="20" w16cid:durableId="1868827821">
    <w:abstractNumId w:val="503"/>
  </w:num>
  <w:num w:numId="21" w16cid:durableId="566962702">
    <w:abstractNumId w:val="146"/>
  </w:num>
  <w:num w:numId="22" w16cid:durableId="1527134574">
    <w:abstractNumId w:val="437"/>
  </w:num>
  <w:num w:numId="23" w16cid:durableId="832112371">
    <w:abstractNumId w:val="286"/>
  </w:num>
  <w:num w:numId="24" w16cid:durableId="1017079033">
    <w:abstractNumId w:val="409"/>
  </w:num>
  <w:num w:numId="25" w16cid:durableId="2084335055">
    <w:abstractNumId w:val="402"/>
  </w:num>
  <w:num w:numId="26" w16cid:durableId="2137530289">
    <w:abstractNumId w:val="22"/>
  </w:num>
  <w:num w:numId="27" w16cid:durableId="1831821810">
    <w:abstractNumId w:val="357"/>
  </w:num>
  <w:num w:numId="28" w16cid:durableId="1013531889">
    <w:abstractNumId w:val="93"/>
  </w:num>
  <w:num w:numId="29" w16cid:durableId="1902326860">
    <w:abstractNumId w:val="1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36924713">
    <w:abstractNumId w:val="3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359744872">
    <w:abstractNumId w:val="479"/>
  </w:num>
  <w:num w:numId="32" w16cid:durableId="1735353866">
    <w:abstractNumId w:val="384"/>
  </w:num>
  <w:num w:numId="33" w16cid:durableId="236669106">
    <w:abstractNumId w:val="98"/>
  </w:num>
  <w:num w:numId="34" w16cid:durableId="640620127">
    <w:abstractNumId w:val="499"/>
  </w:num>
  <w:num w:numId="35" w16cid:durableId="1089352565">
    <w:abstractNumId w:val="359"/>
  </w:num>
  <w:num w:numId="36" w16cid:durableId="405608817">
    <w:abstractNumId w:val="189"/>
  </w:num>
  <w:num w:numId="37" w16cid:durableId="872036120">
    <w:abstractNumId w:val="369"/>
  </w:num>
  <w:num w:numId="38" w16cid:durableId="2087064990">
    <w:abstractNumId w:val="370"/>
  </w:num>
  <w:num w:numId="39" w16cid:durableId="1565215640">
    <w:abstractNumId w:val="278"/>
  </w:num>
  <w:num w:numId="40" w16cid:durableId="965967407">
    <w:abstractNumId w:val="310"/>
  </w:num>
  <w:num w:numId="41" w16cid:durableId="649752303">
    <w:abstractNumId w:val="167"/>
    <w:lvlOverride w:ilvl="0">
      <w:startOverride w:val="1"/>
    </w:lvlOverride>
    <w:lvlOverride w:ilvl="1">
      <w:startOverride w:val="1"/>
    </w:lvlOverride>
    <w:lvlOverride w:ilvl="2"/>
    <w:lvlOverride w:ilvl="3"/>
    <w:lvlOverride w:ilvl="4"/>
    <w:lvlOverride w:ilvl="5"/>
    <w:lvlOverride w:ilvl="6"/>
    <w:lvlOverride w:ilvl="7"/>
    <w:lvlOverride w:ilvl="8"/>
  </w:num>
  <w:num w:numId="42" w16cid:durableId="1413355790">
    <w:abstractNumId w:val="393"/>
  </w:num>
  <w:num w:numId="43" w16cid:durableId="1121728779">
    <w:abstractNumId w:val="45"/>
  </w:num>
  <w:num w:numId="44" w16cid:durableId="895631430">
    <w:abstractNumId w:val="534"/>
  </w:num>
  <w:num w:numId="45" w16cid:durableId="1142885934">
    <w:abstractNumId w:val="198"/>
  </w:num>
  <w:num w:numId="46" w16cid:durableId="259021965">
    <w:abstractNumId w:val="411"/>
  </w:num>
  <w:num w:numId="47" w16cid:durableId="152375921">
    <w:abstractNumId w:val="109"/>
  </w:num>
  <w:num w:numId="48" w16cid:durableId="236210540">
    <w:abstractNumId w:val="268"/>
  </w:num>
  <w:num w:numId="49" w16cid:durableId="729883910">
    <w:abstractNumId w:val="535"/>
  </w:num>
  <w:num w:numId="50" w16cid:durableId="751662787">
    <w:abstractNumId w:val="443"/>
  </w:num>
  <w:num w:numId="51" w16cid:durableId="2012177520">
    <w:abstractNumId w:val="206"/>
  </w:num>
  <w:num w:numId="52" w16cid:durableId="651910376">
    <w:abstractNumId w:val="41"/>
  </w:num>
  <w:num w:numId="53" w16cid:durableId="1590505528">
    <w:abstractNumId w:val="122"/>
  </w:num>
  <w:num w:numId="54" w16cid:durableId="995651097">
    <w:abstractNumId w:val="96"/>
  </w:num>
  <w:num w:numId="55" w16cid:durableId="1921324938">
    <w:abstractNumId w:val="196"/>
  </w:num>
  <w:num w:numId="56" w16cid:durableId="1438600946">
    <w:abstractNumId w:val="1"/>
  </w:num>
  <w:num w:numId="57" w16cid:durableId="818762374">
    <w:abstractNumId w:val="153"/>
  </w:num>
  <w:num w:numId="58" w16cid:durableId="1551916021">
    <w:abstractNumId w:val="28"/>
  </w:num>
  <w:num w:numId="59" w16cid:durableId="931668625">
    <w:abstractNumId w:val="261"/>
  </w:num>
  <w:num w:numId="60" w16cid:durableId="789014955">
    <w:abstractNumId w:val="43"/>
  </w:num>
  <w:num w:numId="61" w16cid:durableId="378668287">
    <w:abstractNumId w:val="468"/>
  </w:num>
  <w:num w:numId="62" w16cid:durableId="666009314">
    <w:abstractNumId w:val="446"/>
  </w:num>
  <w:num w:numId="63" w16cid:durableId="68695441">
    <w:abstractNumId w:val="257"/>
  </w:num>
  <w:num w:numId="64" w16cid:durableId="1361592605">
    <w:abstractNumId w:val="235"/>
  </w:num>
  <w:num w:numId="65" w16cid:durableId="1816220616">
    <w:abstractNumId w:val="492"/>
  </w:num>
  <w:num w:numId="66" w16cid:durableId="1849976776">
    <w:abstractNumId w:val="120"/>
  </w:num>
  <w:num w:numId="67" w16cid:durableId="566498462">
    <w:abstractNumId w:val="50"/>
  </w:num>
  <w:num w:numId="68" w16cid:durableId="1207719819">
    <w:abstractNumId w:val="265"/>
  </w:num>
  <w:num w:numId="69" w16cid:durableId="1210261607">
    <w:abstractNumId w:val="498"/>
  </w:num>
  <w:num w:numId="70" w16cid:durableId="546768741">
    <w:abstractNumId w:val="521"/>
  </w:num>
  <w:num w:numId="71" w16cid:durableId="554321283">
    <w:abstractNumId w:val="8"/>
  </w:num>
  <w:num w:numId="72" w16cid:durableId="1423602031">
    <w:abstractNumId w:val="522"/>
  </w:num>
  <w:num w:numId="73" w16cid:durableId="1889101382">
    <w:abstractNumId w:val="372"/>
  </w:num>
  <w:num w:numId="74" w16cid:durableId="814951924">
    <w:abstractNumId w:val="97"/>
  </w:num>
  <w:num w:numId="75" w16cid:durableId="1701467019">
    <w:abstractNumId w:val="338"/>
  </w:num>
  <w:num w:numId="76" w16cid:durableId="1822383903">
    <w:abstractNumId w:val="539"/>
  </w:num>
  <w:num w:numId="77" w16cid:durableId="1403328357">
    <w:abstractNumId w:val="514"/>
  </w:num>
  <w:num w:numId="78" w16cid:durableId="995256884">
    <w:abstractNumId w:val="273"/>
  </w:num>
  <w:num w:numId="79" w16cid:durableId="442575082">
    <w:abstractNumId w:val="289"/>
  </w:num>
  <w:num w:numId="80" w16cid:durableId="1722561586">
    <w:abstractNumId w:val="273"/>
  </w:num>
  <w:num w:numId="81" w16cid:durableId="1172257101">
    <w:abstractNumId w:val="64"/>
  </w:num>
  <w:num w:numId="82" w16cid:durableId="868760715">
    <w:abstractNumId w:val="258"/>
  </w:num>
  <w:num w:numId="83" w16cid:durableId="175846923">
    <w:abstractNumId w:val="496"/>
  </w:num>
  <w:num w:numId="84" w16cid:durableId="1288778619">
    <w:abstractNumId w:val="166"/>
  </w:num>
  <w:num w:numId="85" w16cid:durableId="966162662">
    <w:abstractNumId w:val="488"/>
  </w:num>
  <w:num w:numId="86" w16cid:durableId="434180758">
    <w:abstractNumId w:val="49"/>
  </w:num>
  <w:num w:numId="87" w16cid:durableId="1554925137">
    <w:abstractNumId w:val="303"/>
  </w:num>
  <w:num w:numId="88" w16cid:durableId="15742713">
    <w:abstractNumId w:val="389"/>
  </w:num>
  <w:num w:numId="89" w16cid:durableId="680666806">
    <w:abstractNumId w:val="390"/>
  </w:num>
  <w:num w:numId="90" w16cid:durableId="1276248816">
    <w:abstractNumId w:val="386"/>
  </w:num>
  <w:num w:numId="91" w16cid:durableId="670987514">
    <w:abstractNumId w:val="542"/>
  </w:num>
  <w:num w:numId="92" w16cid:durableId="1231378753">
    <w:abstractNumId w:val="533"/>
  </w:num>
  <w:num w:numId="93" w16cid:durableId="1395928038">
    <w:abstractNumId w:val="271"/>
  </w:num>
  <w:num w:numId="94" w16cid:durableId="149104316">
    <w:abstractNumId w:val="129"/>
  </w:num>
  <w:num w:numId="95" w16cid:durableId="64575438">
    <w:abstractNumId w:val="299"/>
  </w:num>
  <w:num w:numId="96" w16cid:durableId="410464190">
    <w:abstractNumId w:val="339"/>
  </w:num>
  <w:num w:numId="97" w16cid:durableId="352338996">
    <w:abstractNumId w:val="315"/>
  </w:num>
  <w:num w:numId="98" w16cid:durableId="329914246">
    <w:abstractNumId w:val="113"/>
  </w:num>
  <w:num w:numId="99" w16cid:durableId="1357316229">
    <w:abstractNumId w:val="470"/>
  </w:num>
  <w:num w:numId="100" w16cid:durableId="1730688159">
    <w:abstractNumId w:val="37"/>
  </w:num>
  <w:num w:numId="101" w16cid:durableId="2088451286">
    <w:abstractNumId w:val="417"/>
  </w:num>
  <w:num w:numId="102" w16cid:durableId="1284653765">
    <w:abstractNumId w:val="256"/>
  </w:num>
  <w:num w:numId="103" w16cid:durableId="1851748914">
    <w:abstractNumId w:val="173"/>
  </w:num>
  <w:num w:numId="104" w16cid:durableId="1932161822">
    <w:abstractNumId w:val="60"/>
  </w:num>
  <w:num w:numId="105" w16cid:durableId="219362824">
    <w:abstractNumId w:val="549"/>
  </w:num>
  <w:num w:numId="106" w16cid:durableId="2113936352">
    <w:abstractNumId w:val="17"/>
  </w:num>
  <w:num w:numId="107" w16cid:durableId="1604190340">
    <w:abstractNumId w:val="505"/>
  </w:num>
  <w:num w:numId="108" w16cid:durableId="1681350674">
    <w:abstractNumId w:val="171"/>
  </w:num>
  <w:num w:numId="109" w16cid:durableId="72750971">
    <w:abstractNumId w:val="80"/>
  </w:num>
  <w:num w:numId="110" w16cid:durableId="201984386">
    <w:abstractNumId w:val="354"/>
  </w:num>
  <w:num w:numId="111" w16cid:durableId="49426771">
    <w:abstractNumId w:val="431"/>
  </w:num>
  <w:num w:numId="112" w16cid:durableId="1353846822">
    <w:abstractNumId w:val="53"/>
  </w:num>
  <w:num w:numId="113" w16cid:durableId="1119836313">
    <w:abstractNumId w:val="71"/>
  </w:num>
  <w:num w:numId="114" w16cid:durableId="857236116">
    <w:abstractNumId w:val="130"/>
  </w:num>
  <w:num w:numId="115" w16cid:durableId="919558766">
    <w:abstractNumId w:val="547"/>
  </w:num>
  <w:num w:numId="116" w16cid:durableId="1150713489">
    <w:abstractNumId w:val="493"/>
  </w:num>
  <w:num w:numId="117" w16cid:durableId="2136294193">
    <w:abstractNumId w:val="548"/>
  </w:num>
  <w:num w:numId="118" w16cid:durableId="1433623428">
    <w:abstractNumId w:val="134"/>
  </w:num>
  <w:num w:numId="119" w16cid:durableId="1304775961">
    <w:abstractNumId w:val="77"/>
  </w:num>
  <w:num w:numId="120" w16cid:durableId="873813789">
    <w:abstractNumId w:val="94"/>
  </w:num>
  <w:num w:numId="121" w16cid:durableId="119736548">
    <w:abstractNumId w:val="316"/>
  </w:num>
  <w:num w:numId="122" w16cid:durableId="1839298272">
    <w:abstractNumId w:val="371"/>
  </w:num>
  <w:num w:numId="123" w16cid:durableId="896866431">
    <w:abstractNumId w:val="415"/>
  </w:num>
  <w:num w:numId="124" w16cid:durableId="612516266">
    <w:abstractNumId w:val="59"/>
  </w:num>
  <w:num w:numId="125" w16cid:durableId="1577399904">
    <w:abstractNumId w:val="183"/>
  </w:num>
  <w:num w:numId="126" w16cid:durableId="1742167717">
    <w:abstractNumId w:val="348"/>
  </w:num>
  <w:num w:numId="127" w16cid:durableId="1118337670">
    <w:abstractNumId w:val="84"/>
  </w:num>
  <w:num w:numId="128" w16cid:durableId="926881954">
    <w:abstractNumId w:val="379"/>
  </w:num>
  <w:num w:numId="129" w16cid:durableId="733553241">
    <w:abstractNumId w:val="475"/>
  </w:num>
  <w:num w:numId="130" w16cid:durableId="1564562374">
    <w:abstractNumId w:val="541"/>
  </w:num>
  <w:num w:numId="131" w16cid:durableId="186796241">
    <w:abstractNumId w:val="426"/>
  </w:num>
  <w:num w:numId="132" w16cid:durableId="1526551237">
    <w:abstractNumId w:val="40"/>
  </w:num>
  <w:num w:numId="133" w16cid:durableId="972171045">
    <w:abstractNumId w:val="400"/>
  </w:num>
  <w:num w:numId="134" w16cid:durableId="45379319">
    <w:abstractNumId w:val="233"/>
  </w:num>
  <w:num w:numId="135" w16cid:durableId="1286236732">
    <w:abstractNumId w:val="252"/>
  </w:num>
  <w:num w:numId="136" w16cid:durableId="2013682482">
    <w:abstractNumId w:val="199"/>
  </w:num>
  <w:num w:numId="137" w16cid:durableId="1518957753">
    <w:abstractNumId w:val="519"/>
  </w:num>
  <w:num w:numId="138" w16cid:durableId="91240900">
    <w:abstractNumId w:val="344"/>
  </w:num>
  <w:num w:numId="139" w16cid:durableId="1480657122">
    <w:abstractNumId w:val="123"/>
  </w:num>
  <w:num w:numId="140" w16cid:durableId="2090034245">
    <w:abstractNumId w:val="281"/>
  </w:num>
  <w:num w:numId="141" w16cid:durableId="1678921378">
    <w:abstractNumId w:val="116"/>
  </w:num>
  <w:num w:numId="142" w16cid:durableId="1406805732">
    <w:abstractNumId w:val="487"/>
  </w:num>
  <w:num w:numId="143" w16cid:durableId="746655314">
    <w:abstractNumId w:val="11"/>
  </w:num>
  <w:num w:numId="144" w16cid:durableId="575944787">
    <w:abstractNumId w:val="241"/>
  </w:num>
  <w:num w:numId="145" w16cid:durableId="1686397453">
    <w:abstractNumId w:val="68"/>
  </w:num>
  <w:num w:numId="146" w16cid:durableId="2072343699">
    <w:abstractNumId w:val="328"/>
  </w:num>
  <w:num w:numId="147" w16cid:durableId="395976066">
    <w:abstractNumId w:val="481"/>
  </w:num>
  <w:num w:numId="148" w16cid:durableId="838352930">
    <w:abstractNumId w:val="15"/>
  </w:num>
  <w:num w:numId="149" w16cid:durableId="1666200067">
    <w:abstractNumId w:val="391"/>
  </w:num>
  <w:num w:numId="150" w16cid:durableId="1466771938">
    <w:abstractNumId w:val="31"/>
  </w:num>
  <w:num w:numId="151" w16cid:durableId="733629583">
    <w:abstractNumId w:val="355"/>
  </w:num>
  <w:num w:numId="152" w16cid:durableId="1661883427">
    <w:abstractNumId w:val="75"/>
  </w:num>
  <w:num w:numId="153" w16cid:durableId="586689525">
    <w:abstractNumId w:val="138"/>
  </w:num>
  <w:num w:numId="154" w16cid:durableId="748891546">
    <w:abstractNumId w:val="87"/>
  </w:num>
  <w:num w:numId="155" w16cid:durableId="1636180140">
    <w:abstractNumId w:val="65"/>
  </w:num>
  <w:num w:numId="156" w16cid:durableId="1585459171">
    <w:abstractNumId w:val="259"/>
  </w:num>
  <w:num w:numId="157" w16cid:durableId="1661082251">
    <w:abstractNumId w:val="532"/>
  </w:num>
  <w:num w:numId="158" w16cid:durableId="1611551784">
    <w:abstractNumId w:val="323"/>
  </w:num>
  <w:num w:numId="159" w16cid:durableId="361705708">
    <w:abstractNumId w:val="10"/>
  </w:num>
  <w:num w:numId="160" w16cid:durableId="2126192583">
    <w:abstractNumId w:val="290"/>
  </w:num>
  <w:num w:numId="161" w16cid:durableId="1416395537">
    <w:abstractNumId w:val="478"/>
  </w:num>
  <w:num w:numId="162" w16cid:durableId="1722167685">
    <w:abstractNumId w:val="296"/>
  </w:num>
  <w:num w:numId="163" w16cid:durableId="1451975442">
    <w:abstractNumId w:val="397"/>
  </w:num>
  <w:num w:numId="164" w16cid:durableId="461071061">
    <w:abstractNumId w:val="190"/>
  </w:num>
  <w:num w:numId="165" w16cid:durableId="30300096">
    <w:abstractNumId w:val="531"/>
  </w:num>
  <w:num w:numId="166" w16cid:durableId="1410494424">
    <w:abstractNumId w:val="16"/>
  </w:num>
  <w:num w:numId="167" w16cid:durableId="980384549">
    <w:abstractNumId w:val="85"/>
  </w:num>
  <w:num w:numId="168" w16cid:durableId="439228650">
    <w:abstractNumId w:val="500"/>
  </w:num>
  <w:num w:numId="169" w16cid:durableId="1345782926">
    <w:abstractNumId w:val="381"/>
  </w:num>
  <w:num w:numId="170" w16cid:durableId="1302348417">
    <w:abstractNumId w:val="19"/>
  </w:num>
  <w:num w:numId="171" w16cid:durableId="1165048871">
    <w:abstractNumId w:val="343"/>
  </w:num>
  <w:num w:numId="172" w16cid:durableId="1549224760">
    <w:abstractNumId w:val="438"/>
  </w:num>
  <w:num w:numId="173" w16cid:durableId="1718620490">
    <w:abstractNumId w:val="447"/>
  </w:num>
  <w:num w:numId="174" w16cid:durableId="815684784">
    <w:abstractNumId w:val="194"/>
  </w:num>
  <w:num w:numId="175" w16cid:durableId="100301924">
    <w:abstractNumId w:val="309"/>
  </w:num>
  <w:num w:numId="176" w16cid:durableId="932207036">
    <w:abstractNumId w:val="229"/>
  </w:num>
  <w:num w:numId="177" w16cid:durableId="1076130510">
    <w:abstractNumId w:val="128"/>
  </w:num>
  <w:num w:numId="178" w16cid:durableId="681856160">
    <w:abstractNumId w:val="454"/>
  </w:num>
  <w:num w:numId="179" w16cid:durableId="1918436343">
    <w:abstractNumId w:val="346"/>
  </w:num>
  <w:num w:numId="180" w16cid:durableId="677777969">
    <w:abstractNumId w:val="209"/>
  </w:num>
  <w:num w:numId="181" w16cid:durableId="1224677293">
    <w:abstractNumId w:val="435"/>
  </w:num>
  <w:num w:numId="182" w16cid:durableId="492450196">
    <w:abstractNumId w:val="150"/>
  </w:num>
  <w:num w:numId="183" w16cid:durableId="2112435753">
    <w:abstractNumId w:val="226"/>
  </w:num>
  <w:num w:numId="184" w16cid:durableId="845677179">
    <w:abstractNumId w:val="282"/>
  </w:num>
  <w:num w:numId="185" w16cid:durableId="1546605465">
    <w:abstractNumId w:val="336"/>
  </w:num>
  <w:num w:numId="186" w16cid:durableId="199171459">
    <w:abstractNumId w:val="333"/>
  </w:num>
  <w:num w:numId="187" w16cid:durableId="1608463557">
    <w:abstractNumId w:val="107"/>
  </w:num>
  <w:num w:numId="188" w16cid:durableId="102191850">
    <w:abstractNumId w:val="186"/>
  </w:num>
  <w:num w:numId="189" w16cid:durableId="1985621891">
    <w:abstractNumId w:val="403"/>
  </w:num>
  <w:num w:numId="190" w16cid:durableId="1897930001">
    <w:abstractNumId w:val="375"/>
  </w:num>
  <w:num w:numId="191" w16cid:durableId="889192864">
    <w:abstractNumId w:val="524"/>
  </w:num>
  <w:num w:numId="192" w16cid:durableId="1695888094">
    <w:abstractNumId w:val="249"/>
  </w:num>
  <w:num w:numId="193" w16cid:durableId="1318266888">
    <w:abstractNumId w:val="377"/>
  </w:num>
  <w:num w:numId="194" w16cid:durableId="1674602159">
    <w:abstractNumId w:val="412"/>
  </w:num>
  <w:num w:numId="195" w16cid:durableId="435056999">
    <w:abstractNumId w:val="66"/>
  </w:num>
  <w:num w:numId="196" w16cid:durableId="78210191">
    <w:abstractNumId w:val="92"/>
  </w:num>
  <w:num w:numId="197" w16cid:durableId="2101639738">
    <w:abstractNumId w:val="434"/>
  </w:num>
  <w:num w:numId="198" w16cid:durableId="576212239">
    <w:abstractNumId w:val="480"/>
  </w:num>
  <w:num w:numId="199" w16cid:durableId="1419328677">
    <w:abstractNumId w:val="342"/>
  </w:num>
  <w:num w:numId="200" w16cid:durableId="1668168210">
    <w:abstractNumId w:val="455"/>
  </w:num>
  <w:num w:numId="201" w16cid:durableId="928394614">
    <w:abstractNumId w:val="21"/>
  </w:num>
  <w:num w:numId="202" w16cid:durableId="2105301981">
    <w:abstractNumId w:val="117"/>
  </w:num>
  <w:num w:numId="203" w16cid:durableId="294600503">
    <w:abstractNumId w:val="423"/>
  </w:num>
  <w:num w:numId="204" w16cid:durableId="1414282398">
    <w:abstractNumId w:val="228"/>
  </w:num>
  <w:num w:numId="205" w16cid:durableId="1381904967">
    <w:abstractNumId w:val="231"/>
  </w:num>
  <w:num w:numId="206" w16cid:durableId="810291708">
    <w:abstractNumId w:val="35"/>
  </w:num>
  <w:num w:numId="207" w16cid:durableId="515386838">
    <w:abstractNumId w:val="115"/>
  </w:num>
  <w:num w:numId="208" w16cid:durableId="957682644">
    <w:abstractNumId w:val="460"/>
  </w:num>
  <w:num w:numId="209" w16cid:durableId="51777288">
    <w:abstractNumId w:val="473"/>
  </w:num>
  <w:num w:numId="210" w16cid:durableId="1564638895">
    <w:abstractNumId w:val="81"/>
  </w:num>
  <w:num w:numId="211" w16cid:durableId="504590917">
    <w:abstractNumId w:val="105"/>
  </w:num>
  <w:num w:numId="212" w16cid:durableId="1846091701">
    <w:abstractNumId w:val="39"/>
  </w:num>
  <w:num w:numId="213" w16cid:durableId="742531918">
    <w:abstractNumId w:val="42"/>
  </w:num>
  <w:num w:numId="214" w16cid:durableId="977150941">
    <w:abstractNumId w:val="248"/>
  </w:num>
  <w:num w:numId="215" w16cid:durableId="108861846">
    <w:abstractNumId w:val="152"/>
  </w:num>
  <w:num w:numId="216" w16cid:durableId="1023284497">
    <w:abstractNumId w:val="361"/>
  </w:num>
  <w:num w:numId="217" w16cid:durableId="345601075">
    <w:abstractNumId w:val="101"/>
  </w:num>
  <w:num w:numId="218" w16cid:durableId="529151974">
    <w:abstractNumId w:val="216"/>
  </w:num>
  <w:num w:numId="219" w16cid:durableId="1542668403">
    <w:abstractNumId w:val="218"/>
  </w:num>
  <w:num w:numId="220" w16cid:durableId="151877873">
    <w:abstractNumId w:val="312"/>
  </w:num>
  <w:num w:numId="221" w16cid:durableId="1288197003">
    <w:abstractNumId w:val="207"/>
  </w:num>
  <w:num w:numId="222" w16cid:durableId="1182859392">
    <w:abstractNumId w:val="472"/>
  </w:num>
  <w:num w:numId="223" w16cid:durableId="1522091936">
    <w:abstractNumId w:val="223"/>
  </w:num>
  <w:num w:numId="224" w16cid:durableId="306399119">
    <w:abstractNumId w:val="90"/>
  </w:num>
  <w:num w:numId="225" w16cid:durableId="733511039">
    <w:abstractNumId w:val="242"/>
  </w:num>
  <w:num w:numId="226" w16cid:durableId="766459823">
    <w:abstractNumId w:val="457"/>
  </w:num>
  <w:num w:numId="227" w16cid:durableId="1274635324">
    <w:abstractNumId w:val="445"/>
  </w:num>
  <w:num w:numId="228" w16cid:durableId="1499542043">
    <w:abstractNumId w:val="395"/>
  </w:num>
  <w:num w:numId="229" w16cid:durableId="942033450">
    <w:abstractNumId w:val="525"/>
  </w:num>
  <w:num w:numId="230" w16cid:durableId="222064655">
    <w:abstractNumId w:val="292"/>
  </w:num>
  <w:num w:numId="231" w16cid:durableId="1318457393">
    <w:abstractNumId w:val="388"/>
  </w:num>
  <w:num w:numId="232" w16cid:durableId="1210607775">
    <w:abstractNumId w:val="394"/>
  </w:num>
  <w:num w:numId="233" w16cid:durableId="706414828">
    <w:abstractNumId w:val="461"/>
  </w:num>
  <w:num w:numId="234" w16cid:durableId="977690222">
    <w:abstractNumId w:val="392"/>
  </w:num>
  <w:num w:numId="235" w16cid:durableId="1192917282">
    <w:abstractNumId w:val="448"/>
  </w:num>
  <w:num w:numId="236" w16cid:durableId="123888658">
    <w:abstractNumId w:val="368"/>
  </w:num>
  <w:num w:numId="237" w16cid:durableId="1585913812">
    <w:abstractNumId w:val="264"/>
  </w:num>
  <w:num w:numId="238" w16cid:durableId="1821580145">
    <w:abstractNumId w:val="483"/>
  </w:num>
  <w:num w:numId="239" w16cid:durableId="1987779658">
    <w:abstractNumId w:val="2"/>
  </w:num>
  <w:num w:numId="240" w16cid:durableId="2029286215">
    <w:abstractNumId w:val="279"/>
  </w:num>
  <w:num w:numId="241" w16cid:durableId="1005479586">
    <w:abstractNumId w:val="172"/>
  </w:num>
  <w:num w:numId="242" w16cid:durableId="1952668053">
    <w:abstractNumId w:val="243"/>
  </w:num>
  <w:num w:numId="243" w16cid:durableId="1509448076">
    <w:abstractNumId w:val="545"/>
  </w:num>
  <w:num w:numId="244" w16cid:durableId="212544145">
    <w:abstractNumId w:val="46"/>
  </w:num>
  <w:num w:numId="245" w16cid:durableId="716123925">
    <w:abstractNumId w:val="219"/>
  </w:num>
  <w:num w:numId="246" w16cid:durableId="17003152">
    <w:abstractNumId w:val="458"/>
  </w:num>
  <w:num w:numId="247" w16cid:durableId="196502462">
    <w:abstractNumId w:val="275"/>
  </w:num>
  <w:num w:numId="248" w16cid:durableId="916477192">
    <w:abstractNumId w:val="404"/>
  </w:num>
  <w:num w:numId="249" w16cid:durableId="12458092">
    <w:abstractNumId w:val="161"/>
  </w:num>
  <w:num w:numId="250" w16cid:durableId="213275155">
    <w:abstractNumId w:val="99"/>
  </w:num>
  <w:num w:numId="251" w16cid:durableId="1515000132">
    <w:abstractNumId w:val="27"/>
  </w:num>
  <w:num w:numId="252" w16cid:durableId="1332028504">
    <w:abstractNumId w:val="67"/>
  </w:num>
  <w:num w:numId="253" w16cid:durableId="250432405">
    <w:abstractNumId w:val="212"/>
  </w:num>
  <w:num w:numId="254" w16cid:durableId="212274962">
    <w:abstractNumId w:val="486"/>
  </w:num>
  <w:num w:numId="255" w16cid:durableId="2092500532">
    <w:abstractNumId w:val="238"/>
  </w:num>
  <w:num w:numId="256" w16cid:durableId="973483023">
    <w:abstractNumId w:val="422"/>
  </w:num>
  <w:num w:numId="257" w16cid:durableId="166946867">
    <w:abstractNumId w:val="182"/>
  </w:num>
  <w:num w:numId="258" w16cid:durableId="624384483">
    <w:abstractNumId w:val="0"/>
  </w:num>
  <w:num w:numId="259" w16cid:durableId="2026519778">
    <w:abstractNumId w:val="482"/>
  </w:num>
  <w:num w:numId="260" w16cid:durableId="850532464">
    <w:abstractNumId w:val="250"/>
  </w:num>
  <w:num w:numId="261" w16cid:durableId="1688674411">
    <w:abstractNumId w:val="363"/>
  </w:num>
  <w:num w:numId="262" w16cid:durableId="1440642613">
    <w:abstractNumId w:val="195"/>
  </w:num>
  <w:num w:numId="263" w16cid:durableId="268780256">
    <w:abstractNumId w:val="362"/>
  </w:num>
  <w:num w:numId="264" w16cid:durableId="645626397">
    <w:abstractNumId w:val="523"/>
  </w:num>
  <w:num w:numId="265" w16cid:durableId="1501576322">
    <w:abstractNumId w:val="25"/>
  </w:num>
  <w:num w:numId="266" w16cid:durableId="1086151805">
    <w:abstractNumId w:val="512"/>
  </w:num>
  <w:num w:numId="267" w16cid:durableId="1141726272">
    <w:abstractNumId w:val="382"/>
  </w:num>
  <w:num w:numId="268" w16cid:durableId="1027369675">
    <w:abstractNumId w:val="163"/>
  </w:num>
  <w:num w:numId="269" w16cid:durableId="1563953289">
    <w:abstractNumId w:val="440"/>
  </w:num>
  <w:num w:numId="270" w16cid:durableId="1637954041">
    <w:abstractNumId w:val="140"/>
  </w:num>
  <w:num w:numId="271" w16cid:durableId="43146251">
    <w:abstractNumId w:val="175"/>
  </w:num>
  <w:num w:numId="272" w16cid:durableId="788553251">
    <w:abstractNumId w:val="132"/>
  </w:num>
  <w:num w:numId="273" w16cid:durableId="1750423028">
    <w:abstractNumId w:val="305"/>
  </w:num>
  <w:num w:numId="274" w16cid:durableId="1314748843">
    <w:abstractNumId w:val="366"/>
  </w:num>
  <w:num w:numId="275" w16cid:durableId="102388104">
    <w:abstractNumId w:val="352"/>
  </w:num>
  <w:num w:numId="276" w16cid:durableId="526456411">
    <w:abstractNumId w:val="276"/>
  </w:num>
  <w:num w:numId="277" w16cid:durableId="534199834">
    <w:abstractNumId w:val="232"/>
  </w:num>
  <w:num w:numId="278" w16cid:durableId="183902678">
    <w:abstractNumId w:val="251"/>
  </w:num>
  <w:num w:numId="279" w16cid:durableId="853569047">
    <w:abstractNumId w:val="136"/>
  </w:num>
  <w:num w:numId="280" w16cid:durableId="1868637088">
    <w:abstractNumId w:val="511"/>
  </w:num>
  <w:num w:numId="281" w16cid:durableId="889265301">
    <w:abstractNumId w:val="82"/>
  </w:num>
  <w:num w:numId="282" w16cid:durableId="1979875319">
    <w:abstractNumId w:val="24"/>
  </w:num>
  <w:num w:numId="283" w16cid:durableId="7293822">
    <w:abstractNumId w:val="490"/>
  </w:num>
  <w:num w:numId="284" w16cid:durableId="1800999590">
    <w:abstractNumId w:val="287"/>
  </w:num>
  <w:num w:numId="285" w16cid:durableId="631834066">
    <w:abstractNumId w:val="237"/>
  </w:num>
  <w:num w:numId="286" w16cid:durableId="1943999602">
    <w:abstractNumId w:val="274"/>
  </w:num>
  <w:num w:numId="287" w16cid:durableId="383912042">
    <w:abstractNumId w:val="504"/>
  </w:num>
  <w:num w:numId="288" w16cid:durableId="510414208">
    <w:abstractNumId w:val="285"/>
  </w:num>
  <w:num w:numId="289" w16cid:durableId="1881866278">
    <w:abstractNumId w:val="160"/>
  </w:num>
  <w:num w:numId="290" w16cid:durableId="1489861324">
    <w:abstractNumId w:val="325"/>
  </w:num>
  <w:num w:numId="291" w16cid:durableId="1975989236">
    <w:abstractNumId w:val="78"/>
  </w:num>
  <w:num w:numId="292" w16cid:durableId="512186344">
    <w:abstractNumId w:val="185"/>
  </w:num>
  <w:num w:numId="293" w16cid:durableId="2011365880">
    <w:abstractNumId w:val="518"/>
  </w:num>
  <w:num w:numId="294" w16cid:durableId="571891963">
    <w:abstractNumId w:val="220"/>
  </w:num>
  <w:num w:numId="295" w16cid:durableId="1053189230">
    <w:abstractNumId w:val="76"/>
  </w:num>
  <w:num w:numId="296" w16cid:durableId="518157284">
    <w:abstractNumId w:val="72"/>
  </w:num>
  <w:num w:numId="297" w16cid:durableId="1945116781">
    <w:abstractNumId w:val="119"/>
  </w:num>
  <w:num w:numId="298" w16cid:durableId="1308824001">
    <w:abstractNumId w:val="210"/>
  </w:num>
  <w:num w:numId="299" w16cid:durableId="4212241">
    <w:abstractNumId w:val="260"/>
  </w:num>
  <w:num w:numId="300" w16cid:durableId="834492486">
    <w:abstractNumId w:val="200"/>
  </w:num>
  <w:num w:numId="301" w16cid:durableId="484392885">
    <w:abstractNumId w:val="502"/>
  </w:num>
  <w:num w:numId="302" w16cid:durableId="2105030014">
    <w:abstractNumId w:val="158"/>
  </w:num>
  <w:num w:numId="303" w16cid:durableId="1017584403">
    <w:abstractNumId w:val="205"/>
  </w:num>
  <w:num w:numId="304" w16cid:durableId="1911383452">
    <w:abstractNumId w:val="217"/>
  </w:num>
  <w:num w:numId="305" w16cid:durableId="768311097">
    <w:abstractNumId w:val="418"/>
  </w:num>
  <w:num w:numId="306" w16cid:durableId="943655205">
    <w:abstractNumId w:val="497"/>
  </w:num>
  <w:num w:numId="307" w16cid:durableId="1122307478">
    <w:abstractNumId w:val="353"/>
  </w:num>
  <w:num w:numId="308" w16cid:durableId="1212770766">
    <w:abstractNumId w:val="266"/>
  </w:num>
  <w:num w:numId="309" w16cid:durableId="1833788931">
    <w:abstractNumId w:val="408"/>
  </w:num>
  <w:num w:numId="310" w16cid:durableId="1451820569">
    <w:abstractNumId w:val="55"/>
  </w:num>
  <w:num w:numId="311" w16cid:durableId="478616297">
    <w:abstractNumId w:val="295"/>
  </w:num>
  <w:num w:numId="312" w16cid:durableId="892544942">
    <w:abstractNumId w:val="20"/>
  </w:num>
  <w:num w:numId="313" w16cid:durableId="1500729288">
    <w:abstractNumId w:val="23"/>
  </w:num>
  <w:num w:numId="314" w16cid:durableId="855387002">
    <w:abstractNumId w:val="442"/>
  </w:num>
  <w:num w:numId="315" w16cid:durableId="40791174">
    <w:abstractNumId w:val="131"/>
  </w:num>
  <w:num w:numId="316" w16cid:durableId="168066150">
    <w:abstractNumId w:val="477"/>
  </w:num>
  <w:num w:numId="317" w16cid:durableId="364335410">
    <w:abstractNumId w:val="174"/>
  </w:num>
  <w:num w:numId="318" w16cid:durableId="1184124938">
    <w:abstractNumId w:val="204"/>
  </w:num>
  <w:num w:numId="319" w16cid:durableId="420954248">
    <w:abstractNumId w:val="188"/>
  </w:num>
  <w:num w:numId="320" w16cid:durableId="1458837567">
    <w:abstractNumId w:val="396"/>
  </w:num>
  <w:num w:numId="321" w16cid:durableId="1668316044">
    <w:abstractNumId w:val="13"/>
  </w:num>
  <w:num w:numId="322" w16cid:durableId="1422097865">
    <w:abstractNumId w:val="318"/>
  </w:num>
  <w:num w:numId="323" w16cid:durableId="1349336467">
    <w:abstractNumId w:val="385"/>
  </w:num>
  <w:num w:numId="324" w16cid:durableId="96370041">
    <w:abstractNumId w:val="466"/>
  </w:num>
  <w:num w:numId="325" w16cid:durableId="700322184">
    <w:abstractNumId w:val="208"/>
  </w:num>
  <w:num w:numId="326" w16cid:durableId="460659498">
    <w:abstractNumId w:val="399"/>
  </w:num>
  <w:num w:numId="327" w16cid:durableId="1214926018">
    <w:abstractNumId w:val="277"/>
  </w:num>
  <w:num w:numId="328" w16cid:durableId="671026380">
    <w:abstractNumId w:val="54"/>
  </w:num>
  <w:num w:numId="329" w16cid:durableId="214970306">
    <w:abstractNumId w:val="398"/>
  </w:num>
  <w:num w:numId="330" w16cid:durableId="1621182484">
    <w:abstractNumId w:val="364"/>
  </w:num>
  <w:num w:numId="331" w16cid:durableId="428279144">
    <w:abstractNumId w:val="34"/>
  </w:num>
  <w:num w:numId="332" w16cid:durableId="721944961">
    <w:abstractNumId w:val="320"/>
  </w:num>
  <w:num w:numId="333" w16cid:durableId="2125227364">
    <w:abstractNumId w:val="321"/>
  </w:num>
  <w:num w:numId="334" w16cid:durableId="881595517">
    <w:abstractNumId w:val="334"/>
  </w:num>
  <w:num w:numId="335" w16cid:durableId="837892063">
    <w:abstractNumId w:val="214"/>
  </w:num>
  <w:num w:numId="336" w16cid:durableId="1915697431">
    <w:abstractNumId w:val="322"/>
  </w:num>
  <w:num w:numId="337" w16cid:durableId="276329524">
    <w:abstractNumId w:val="263"/>
  </w:num>
  <w:num w:numId="338" w16cid:durableId="582957726">
    <w:abstractNumId w:val="494"/>
  </w:num>
  <w:num w:numId="339" w16cid:durableId="1516110310">
    <w:abstractNumId w:val="255"/>
  </w:num>
  <w:num w:numId="340" w16cid:durableId="1973554165">
    <w:abstractNumId w:val="356"/>
  </w:num>
  <w:num w:numId="341" w16cid:durableId="314918403">
    <w:abstractNumId w:val="178"/>
  </w:num>
  <w:num w:numId="342" w16cid:durableId="188229005">
    <w:abstractNumId w:val="464"/>
  </w:num>
  <w:num w:numId="343" w16cid:durableId="466708848">
    <w:abstractNumId w:val="254"/>
  </w:num>
  <w:num w:numId="344" w16cid:durableId="708338219">
    <w:abstractNumId w:val="294"/>
  </w:num>
  <w:num w:numId="345" w16cid:durableId="664673669">
    <w:abstractNumId w:val="127"/>
  </w:num>
  <w:num w:numId="346" w16cid:durableId="975645293">
    <w:abstractNumId w:val="387"/>
  </w:num>
  <w:num w:numId="347" w16cid:durableId="1370103095">
    <w:abstractNumId w:val="33"/>
  </w:num>
  <w:num w:numId="348" w16cid:durableId="1801146646">
    <w:abstractNumId w:val="536"/>
  </w:num>
  <w:num w:numId="349" w16cid:durableId="849953828">
    <w:abstractNumId w:val="413"/>
  </w:num>
  <w:num w:numId="350" w16cid:durableId="1275134392">
    <w:abstractNumId w:val="159"/>
  </w:num>
  <w:num w:numId="351" w16cid:durableId="291179700">
    <w:abstractNumId w:val="112"/>
  </w:num>
  <w:num w:numId="352" w16cid:durableId="1112439137">
    <w:abstractNumId w:val="421"/>
  </w:num>
  <w:num w:numId="353" w16cid:durableId="166943203">
    <w:abstractNumId w:val="162"/>
  </w:num>
  <w:num w:numId="354" w16cid:durableId="559445940">
    <w:abstractNumId w:val="546"/>
  </w:num>
  <w:num w:numId="355" w16cid:durableId="441610444">
    <w:abstractNumId w:val="383"/>
  </w:num>
  <w:num w:numId="356" w16cid:durableId="1716197035">
    <w:abstractNumId w:val="89"/>
  </w:num>
  <w:num w:numId="357" w16cid:durableId="18431420">
    <w:abstractNumId w:val="95"/>
  </w:num>
  <w:num w:numId="358" w16cid:durableId="90708932">
    <w:abstractNumId w:val="104"/>
  </w:num>
  <w:num w:numId="359" w16cid:durableId="1390807126">
    <w:abstractNumId w:val="456"/>
  </w:num>
  <w:num w:numId="360" w16cid:durableId="1271548416">
    <w:abstractNumId w:val="169"/>
  </w:num>
  <w:num w:numId="361" w16cid:durableId="961115215">
    <w:abstractNumId w:val="246"/>
  </w:num>
  <w:num w:numId="362" w16cid:durableId="441267977">
    <w:abstractNumId w:val="476"/>
  </w:num>
  <w:num w:numId="363" w16cid:durableId="140386980">
    <w:abstractNumId w:val="100"/>
  </w:num>
  <w:num w:numId="364" w16cid:durableId="133451753">
    <w:abstractNumId w:val="416"/>
  </w:num>
  <w:num w:numId="365" w16cid:durableId="7801375">
    <w:abstractNumId w:val="337"/>
  </w:num>
  <w:num w:numId="366" w16cid:durableId="340744849">
    <w:abstractNumId w:val="240"/>
  </w:num>
  <w:num w:numId="367" w16cid:durableId="2082292168">
    <w:abstractNumId w:val="432"/>
  </w:num>
  <w:num w:numId="368" w16cid:durableId="1588465229">
    <w:abstractNumId w:val="306"/>
  </w:num>
  <w:num w:numId="369" w16cid:durableId="1718241612">
    <w:abstractNumId w:val="236"/>
  </w:num>
  <w:num w:numId="370" w16cid:durableId="206185688">
    <w:abstractNumId w:val="121"/>
  </w:num>
  <w:num w:numId="371" w16cid:durableId="1455320112">
    <w:abstractNumId w:val="451"/>
  </w:num>
  <w:num w:numId="372" w16cid:durableId="131796305">
    <w:abstractNumId w:val="12"/>
  </w:num>
  <w:num w:numId="373" w16cid:durableId="762801759">
    <w:abstractNumId w:val="139"/>
  </w:num>
  <w:num w:numId="374" w16cid:durableId="179634956">
    <w:abstractNumId w:val="124"/>
  </w:num>
  <w:num w:numId="375" w16cid:durableId="1156990961">
    <w:abstractNumId w:val="227"/>
  </w:num>
  <w:num w:numId="376" w16cid:durableId="1540168281">
    <w:abstractNumId w:val="526"/>
  </w:num>
  <w:num w:numId="377" w16cid:durableId="1059937969">
    <w:abstractNumId w:val="538"/>
  </w:num>
  <w:num w:numId="378" w16cid:durableId="2096241521">
    <w:abstractNumId w:val="513"/>
  </w:num>
  <w:num w:numId="379" w16cid:durableId="132214901">
    <w:abstractNumId w:val="38"/>
  </w:num>
  <w:num w:numId="380" w16cid:durableId="309675885">
    <w:abstractNumId w:val="506"/>
  </w:num>
  <w:num w:numId="381" w16cid:durableId="1691956044">
    <w:abstractNumId w:val="365"/>
  </w:num>
  <w:num w:numId="382" w16cid:durableId="2104642216">
    <w:abstractNumId w:val="291"/>
  </w:num>
  <w:num w:numId="383" w16cid:durableId="1839468146">
    <w:abstractNumId w:val="314"/>
  </w:num>
  <w:num w:numId="384" w16cid:durableId="551115673">
    <w:abstractNumId w:val="335"/>
  </w:num>
  <w:num w:numId="385" w16cid:durableId="1449737591">
    <w:abstractNumId w:val="203"/>
  </w:num>
  <w:num w:numId="386" w16cid:durableId="469714523">
    <w:abstractNumId w:val="297"/>
  </w:num>
  <w:num w:numId="387" w16cid:durableId="1829975424">
    <w:abstractNumId w:val="126"/>
  </w:num>
  <w:num w:numId="388" w16cid:durableId="914437048">
    <w:abstractNumId w:val="367"/>
  </w:num>
  <w:num w:numId="389" w16cid:durableId="1985770972">
    <w:abstractNumId w:val="350"/>
  </w:num>
  <w:num w:numId="390" w16cid:durableId="295109020">
    <w:abstractNumId w:val="376"/>
  </w:num>
  <w:num w:numId="391" w16cid:durableId="648247596">
    <w:abstractNumId w:val="374"/>
  </w:num>
  <w:num w:numId="392" w16cid:durableId="826483844">
    <w:abstractNumId w:val="74"/>
  </w:num>
  <w:num w:numId="393" w16cid:durableId="1416636135">
    <w:abstractNumId w:val="225"/>
  </w:num>
  <w:num w:numId="394" w16cid:durableId="217202963">
    <w:abstractNumId w:val="197"/>
  </w:num>
  <w:num w:numId="395" w16cid:durableId="652411361">
    <w:abstractNumId w:val="298"/>
  </w:num>
  <w:num w:numId="396" w16cid:durableId="1399402296">
    <w:abstractNumId w:val="269"/>
  </w:num>
  <w:num w:numId="397" w16cid:durableId="320233751">
    <w:abstractNumId w:val="453"/>
  </w:num>
  <w:num w:numId="398" w16cid:durableId="923760623">
    <w:abstractNumId w:val="313"/>
  </w:num>
  <w:num w:numId="399" w16cid:durableId="522549345">
    <w:abstractNumId w:val="427"/>
  </w:num>
  <w:num w:numId="400" w16cid:durableId="683941766">
    <w:abstractNumId w:val="70"/>
  </w:num>
  <w:num w:numId="401" w16cid:durableId="1760786956">
    <w:abstractNumId w:val="510"/>
  </w:num>
  <w:num w:numId="402" w16cid:durableId="180050075">
    <w:abstractNumId w:val="311"/>
  </w:num>
  <w:num w:numId="403" w16cid:durableId="834609523">
    <w:abstractNumId w:val="439"/>
  </w:num>
  <w:num w:numId="404" w16cid:durableId="1416897785">
    <w:abstractNumId w:val="170"/>
  </w:num>
  <w:num w:numId="405" w16cid:durableId="1207642133">
    <w:abstractNumId w:val="378"/>
  </w:num>
  <w:num w:numId="406" w16cid:durableId="2085373271">
    <w:abstractNumId w:val="360"/>
  </w:num>
  <w:num w:numId="407" w16cid:durableId="697776381">
    <w:abstractNumId w:val="5"/>
  </w:num>
  <w:num w:numId="408" w16cid:durableId="539322693">
    <w:abstractNumId w:val="358"/>
  </w:num>
  <w:num w:numId="409" w16cid:durableId="928973756">
    <w:abstractNumId w:val="6"/>
  </w:num>
  <w:num w:numId="410" w16cid:durableId="1523740705">
    <w:abstractNumId w:val="215"/>
  </w:num>
  <w:num w:numId="411" w16cid:durableId="978416039">
    <w:abstractNumId w:val="230"/>
  </w:num>
  <w:num w:numId="412" w16cid:durableId="1826780525">
    <w:abstractNumId w:val="191"/>
  </w:num>
  <w:num w:numId="413" w16cid:durableId="503712047">
    <w:abstractNumId w:val="144"/>
  </w:num>
  <w:num w:numId="414" w16cid:durableId="1467431748">
    <w:abstractNumId w:val="330"/>
  </w:num>
  <w:num w:numId="415" w16cid:durableId="127555921">
    <w:abstractNumId w:val="245"/>
  </w:num>
  <w:num w:numId="416" w16cid:durableId="1328053238">
    <w:abstractNumId w:val="108"/>
  </w:num>
  <w:num w:numId="417" w16cid:durableId="172039175">
    <w:abstractNumId w:val="507"/>
  </w:num>
  <w:num w:numId="418" w16cid:durableId="294409194">
    <w:abstractNumId w:val="544"/>
  </w:num>
  <w:num w:numId="419" w16cid:durableId="1441291774">
    <w:abstractNumId w:val="201"/>
  </w:num>
  <w:num w:numId="420" w16cid:durableId="935210281">
    <w:abstractNumId w:val="157"/>
  </w:num>
  <w:num w:numId="421" w16cid:durableId="1723602048">
    <w:abstractNumId w:val="213"/>
  </w:num>
  <w:num w:numId="422" w16cid:durableId="818152391">
    <w:abstractNumId w:val="168"/>
  </w:num>
  <w:num w:numId="423" w16cid:durableId="201020959">
    <w:abstractNumId w:val="148"/>
  </w:num>
  <w:num w:numId="424" w16cid:durableId="994333379">
    <w:abstractNumId w:val="177"/>
  </w:num>
  <w:num w:numId="425" w16cid:durableId="2015911340">
    <w:abstractNumId w:val="469"/>
  </w:num>
  <w:num w:numId="426" w16cid:durableId="512376237">
    <w:abstractNumId w:val="187"/>
  </w:num>
  <w:num w:numId="427" w16cid:durableId="2060008461">
    <w:abstractNumId w:val="52"/>
  </w:num>
  <w:num w:numId="428" w16cid:durableId="998267970">
    <w:abstractNumId w:val="7"/>
  </w:num>
  <w:num w:numId="429" w16cid:durableId="1813905592">
    <w:abstractNumId w:val="326"/>
  </w:num>
  <w:num w:numId="430" w16cid:durableId="2009212994">
    <w:abstractNumId w:val="4"/>
  </w:num>
  <w:num w:numId="431" w16cid:durableId="2007392440">
    <w:abstractNumId w:val="221"/>
  </w:num>
  <w:num w:numId="432" w16cid:durableId="718209976">
    <w:abstractNumId w:val="267"/>
  </w:num>
  <w:num w:numId="433" w16cid:durableId="2110470950">
    <w:abstractNumId w:val="345"/>
  </w:num>
  <w:num w:numId="434" w16cid:durableId="1191800431">
    <w:abstractNumId w:val="508"/>
  </w:num>
  <w:num w:numId="435" w16cid:durableId="1315991049">
    <w:abstractNumId w:val="319"/>
  </w:num>
  <w:num w:numId="436" w16cid:durableId="1977832436">
    <w:abstractNumId w:val="529"/>
  </w:num>
  <w:num w:numId="437" w16cid:durableId="214853178">
    <w:abstractNumId w:val="32"/>
  </w:num>
  <w:num w:numId="438" w16cid:durableId="1561866725">
    <w:abstractNumId w:val="347"/>
  </w:num>
  <w:num w:numId="439" w16cid:durableId="22442537">
    <w:abstractNumId w:val="463"/>
  </w:num>
  <w:num w:numId="440" w16cid:durableId="1465848735">
    <w:abstractNumId w:val="516"/>
  </w:num>
  <w:num w:numId="441" w16cid:durableId="161706198">
    <w:abstractNumId w:val="69"/>
  </w:num>
  <w:num w:numId="442" w16cid:durableId="195193626">
    <w:abstractNumId w:val="62"/>
  </w:num>
  <w:num w:numId="443" w16cid:durableId="323818997">
    <w:abstractNumId w:val="18"/>
  </w:num>
  <w:num w:numId="444" w16cid:durableId="1548758045">
    <w:abstractNumId w:val="467"/>
  </w:num>
  <w:num w:numId="445" w16cid:durableId="1860775310">
    <w:abstractNumId w:val="414"/>
  </w:num>
  <w:num w:numId="446" w16cid:durableId="269515040">
    <w:abstractNumId w:val="329"/>
  </w:num>
  <w:num w:numId="447" w16cid:durableId="443117139">
    <w:abstractNumId w:val="143"/>
  </w:num>
  <w:num w:numId="448" w16cid:durableId="1024673327">
    <w:abstractNumId w:val="224"/>
  </w:num>
  <w:num w:numId="449" w16cid:durableId="634218976">
    <w:abstractNumId w:val="51"/>
  </w:num>
  <w:num w:numId="450" w16cid:durableId="845365755">
    <w:abstractNumId w:val="30"/>
  </w:num>
  <w:num w:numId="451" w16cid:durableId="1439108182">
    <w:abstractNumId w:val="441"/>
  </w:num>
  <w:num w:numId="452" w16cid:durableId="1333987719">
    <w:abstractNumId w:val="165"/>
  </w:num>
  <w:num w:numId="453" w16cid:durableId="1271202820">
    <w:abstractNumId w:val="47"/>
  </w:num>
  <w:num w:numId="454" w16cid:durableId="1754156988">
    <w:abstractNumId w:val="211"/>
  </w:num>
  <w:num w:numId="455" w16cid:durableId="1121339160">
    <w:abstractNumId w:val="111"/>
  </w:num>
  <w:num w:numId="456" w16cid:durableId="1094783423">
    <w:abstractNumId w:val="489"/>
  </w:num>
  <w:num w:numId="457" w16cid:durableId="1787045609">
    <w:abstractNumId w:val="462"/>
  </w:num>
  <w:num w:numId="458" w16cid:durableId="1095908092">
    <w:abstractNumId w:val="106"/>
  </w:num>
  <w:num w:numId="459" w16cid:durableId="2041323685">
    <w:abstractNumId w:val="9"/>
  </w:num>
  <w:num w:numId="460" w16cid:durableId="1105537151">
    <w:abstractNumId w:val="300"/>
  </w:num>
  <w:num w:numId="461" w16cid:durableId="1280719642">
    <w:abstractNumId w:val="73"/>
  </w:num>
  <w:num w:numId="462" w16cid:durableId="1050226649">
    <w:abstractNumId w:val="449"/>
  </w:num>
  <w:num w:numId="463" w16cid:durableId="245574927">
    <w:abstractNumId w:val="301"/>
  </w:num>
  <w:num w:numId="464" w16cid:durableId="1530292973">
    <w:abstractNumId w:val="444"/>
  </w:num>
  <w:num w:numId="465" w16cid:durableId="303201562">
    <w:abstractNumId w:val="340"/>
  </w:num>
  <w:num w:numId="466" w16cid:durableId="867110745">
    <w:abstractNumId w:val="465"/>
  </w:num>
  <w:num w:numId="467" w16cid:durableId="1367177089">
    <w:abstractNumId w:val="280"/>
  </w:num>
  <w:num w:numId="468" w16cid:durableId="1997882715">
    <w:abstractNumId w:val="272"/>
  </w:num>
  <w:num w:numId="469" w16cid:durableId="1838761876">
    <w:abstractNumId w:val="543"/>
  </w:num>
  <w:num w:numId="470" w16cid:durableId="1751460151">
    <w:abstractNumId w:val="407"/>
  </w:num>
  <w:num w:numId="471" w16cid:durableId="1685133089">
    <w:abstractNumId w:val="44"/>
  </w:num>
  <w:num w:numId="472" w16cid:durableId="1367290240">
    <w:abstractNumId w:val="484"/>
  </w:num>
  <w:num w:numId="473" w16cid:durableId="1267152219">
    <w:abstractNumId w:val="202"/>
  </w:num>
  <w:num w:numId="474" w16cid:durableId="980383731">
    <w:abstractNumId w:val="61"/>
  </w:num>
  <w:num w:numId="475" w16cid:durableId="170991472">
    <w:abstractNumId w:val="405"/>
  </w:num>
  <w:num w:numId="476" w16cid:durableId="1736928356">
    <w:abstractNumId w:val="349"/>
  </w:num>
  <w:num w:numId="477" w16cid:durableId="590821750">
    <w:abstractNumId w:val="288"/>
  </w:num>
  <w:num w:numId="478" w16cid:durableId="1245997086">
    <w:abstractNumId w:val="429"/>
  </w:num>
  <w:num w:numId="479" w16cid:durableId="1385446830">
    <w:abstractNumId w:val="331"/>
  </w:num>
  <w:num w:numId="480" w16cid:durableId="757168752">
    <w:abstractNumId w:val="86"/>
  </w:num>
  <w:num w:numId="481" w16cid:durableId="1186090018">
    <w:abstractNumId w:val="262"/>
  </w:num>
  <w:num w:numId="482" w16cid:durableId="1943611056">
    <w:abstractNumId w:val="530"/>
  </w:num>
  <w:num w:numId="483" w16cid:durableId="1921257427">
    <w:abstractNumId w:val="430"/>
  </w:num>
  <w:num w:numId="484" w16cid:durableId="759253262">
    <w:abstractNumId w:val="63"/>
  </w:num>
  <w:num w:numId="485" w16cid:durableId="1249968795">
    <w:abstractNumId w:val="244"/>
  </w:num>
  <w:num w:numId="486" w16cid:durableId="1608585912">
    <w:abstractNumId w:val="527"/>
  </w:num>
  <w:num w:numId="487" w16cid:durableId="1739355115">
    <w:abstractNumId w:val="373"/>
  </w:num>
  <w:num w:numId="488" w16cid:durableId="269241333">
    <w:abstractNumId w:val="491"/>
  </w:num>
  <w:num w:numId="489" w16cid:durableId="51737411">
    <w:abstractNumId w:val="304"/>
  </w:num>
  <w:num w:numId="490" w16cid:durableId="359399857">
    <w:abstractNumId w:val="56"/>
  </w:num>
  <w:num w:numId="491" w16cid:durableId="1485514534">
    <w:abstractNumId w:val="118"/>
  </w:num>
  <w:num w:numId="492" w16cid:durableId="1628314900">
    <w:abstractNumId w:val="193"/>
  </w:num>
  <w:num w:numId="493" w16cid:durableId="1252860122">
    <w:abstractNumId w:val="26"/>
  </w:num>
  <w:num w:numId="494" w16cid:durableId="2024356772">
    <w:abstractNumId w:val="247"/>
  </w:num>
  <w:num w:numId="495" w16cid:durableId="236018136">
    <w:abstractNumId w:val="110"/>
  </w:num>
  <w:num w:numId="496" w16cid:durableId="1156190009">
    <w:abstractNumId w:val="540"/>
  </w:num>
  <w:num w:numId="497" w16cid:durableId="649019466">
    <w:abstractNumId w:val="239"/>
  </w:num>
  <w:num w:numId="498" w16cid:durableId="868493875">
    <w:abstractNumId w:val="79"/>
  </w:num>
  <w:num w:numId="499" w16cid:durableId="1986004358">
    <w:abstractNumId w:val="520"/>
  </w:num>
  <w:num w:numId="500" w16cid:durableId="1338115339">
    <w:abstractNumId w:val="180"/>
  </w:num>
  <w:num w:numId="501" w16cid:durableId="2146922113">
    <w:abstractNumId w:val="176"/>
  </w:num>
  <w:num w:numId="502" w16cid:durableId="1279988932">
    <w:abstractNumId w:val="164"/>
  </w:num>
  <w:num w:numId="503" w16cid:durableId="2102099460">
    <w:abstractNumId w:val="222"/>
  </w:num>
  <w:num w:numId="504" w16cid:durableId="1108625261">
    <w:abstractNumId w:val="317"/>
  </w:num>
  <w:num w:numId="505" w16cid:durableId="213929932">
    <w:abstractNumId w:val="29"/>
  </w:num>
  <w:num w:numId="506" w16cid:durableId="144051141">
    <w:abstractNumId w:val="410"/>
  </w:num>
  <w:num w:numId="507" w16cid:durableId="363482713">
    <w:abstractNumId w:val="102"/>
  </w:num>
  <w:num w:numId="508" w16cid:durableId="297147958">
    <w:abstractNumId w:val="137"/>
  </w:num>
  <w:num w:numId="509" w16cid:durableId="968896560">
    <w:abstractNumId w:val="474"/>
  </w:num>
  <w:num w:numId="510" w16cid:durableId="746196673">
    <w:abstractNumId w:val="142"/>
  </w:num>
  <w:num w:numId="511" w16cid:durableId="1410735636">
    <w:abstractNumId w:val="154"/>
  </w:num>
  <w:num w:numId="512" w16cid:durableId="1131510583">
    <w:abstractNumId w:val="308"/>
  </w:num>
  <w:num w:numId="513" w16cid:durableId="1961296041">
    <w:abstractNumId w:val="459"/>
  </w:num>
  <w:num w:numId="514" w16cid:durableId="699859891">
    <w:abstractNumId w:val="147"/>
  </w:num>
  <w:num w:numId="515" w16cid:durableId="1507405278">
    <w:abstractNumId w:val="145"/>
  </w:num>
  <w:num w:numId="516" w16cid:durableId="1444183088">
    <w:abstractNumId w:val="133"/>
  </w:num>
  <w:num w:numId="517" w16cid:durableId="547230536">
    <w:abstractNumId w:val="436"/>
  </w:num>
  <w:num w:numId="518" w16cid:durableId="913049392">
    <w:abstractNumId w:val="471"/>
  </w:num>
  <w:num w:numId="519" w16cid:durableId="901908717">
    <w:abstractNumId w:val="88"/>
  </w:num>
  <w:num w:numId="520" w16cid:durableId="1257056457">
    <w:abstractNumId w:val="420"/>
  </w:num>
  <w:num w:numId="521" w16cid:durableId="1785076621">
    <w:abstractNumId w:val="91"/>
  </w:num>
  <w:num w:numId="522" w16cid:durableId="712968778">
    <w:abstractNumId w:val="517"/>
  </w:num>
  <w:num w:numId="523" w16cid:durableId="1951666460">
    <w:abstractNumId w:val="3"/>
  </w:num>
  <w:num w:numId="524" w16cid:durableId="1179002850">
    <w:abstractNumId w:val="284"/>
  </w:num>
  <w:num w:numId="525" w16cid:durableId="1439835687">
    <w:abstractNumId w:val="495"/>
  </w:num>
  <w:num w:numId="526" w16cid:durableId="453520691">
    <w:abstractNumId w:val="181"/>
  </w:num>
  <w:num w:numId="527" w16cid:durableId="1467620666">
    <w:abstractNumId w:val="433"/>
  </w:num>
  <w:num w:numId="528" w16cid:durableId="289476641">
    <w:abstractNumId w:val="48"/>
  </w:num>
  <w:num w:numId="529" w16cid:durableId="1404452549">
    <w:abstractNumId w:val="406"/>
  </w:num>
  <w:num w:numId="530" w16cid:durableId="2114664771">
    <w:abstractNumId w:val="58"/>
  </w:num>
  <w:num w:numId="531" w16cid:durableId="890581723">
    <w:abstractNumId w:val="149"/>
  </w:num>
  <w:num w:numId="532" w16cid:durableId="2145416721">
    <w:abstractNumId w:val="270"/>
  </w:num>
  <w:num w:numId="533" w16cid:durableId="1990358466">
    <w:abstractNumId w:val="515"/>
  </w:num>
  <w:num w:numId="534" w16cid:durableId="409811997">
    <w:abstractNumId w:val="452"/>
  </w:num>
  <w:num w:numId="535" w16cid:durableId="752971798">
    <w:abstractNumId w:val="141"/>
  </w:num>
  <w:num w:numId="536" w16cid:durableId="954947889">
    <w:abstractNumId w:val="307"/>
  </w:num>
  <w:num w:numId="537" w16cid:durableId="2139378140">
    <w:abstractNumId w:val="125"/>
  </w:num>
  <w:num w:numId="538" w16cid:durableId="1857110827">
    <w:abstractNumId w:val="528"/>
  </w:num>
  <w:num w:numId="539" w16cid:durableId="2146312592">
    <w:abstractNumId w:val="293"/>
  </w:num>
  <w:num w:numId="540" w16cid:durableId="119806896">
    <w:abstractNumId w:val="341"/>
  </w:num>
  <w:num w:numId="541" w16cid:durableId="48037923">
    <w:abstractNumId w:val="428"/>
  </w:num>
  <w:num w:numId="542" w16cid:durableId="1594164141">
    <w:abstractNumId w:val="283"/>
  </w:num>
  <w:num w:numId="543" w16cid:durableId="2061319082">
    <w:abstractNumId w:val="425"/>
  </w:num>
  <w:num w:numId="544" w16cid:durableId="105779486">
    <w:abstractNumId w:val="424"/>
  </w:num>
  <w:num w:numId="545" w16cid:durableId="1041325996">
    <w:abstractNumId w:val="14"/>
  </w:num>
  <w:num w:numId="546" w16cid:durableId="1168905588">
    <w:abstractNumId w:val="234"/>
  </w:num>
  <w:num w:numId="547" w16cid:durableId="1132675681">
    <w:abstractNumId w:val="351"/>
  </w:num>
  <w:num w:numId="548" w16cid:durableId="314917821">
    <w:abstractNumId w:val="450"/>
  </w:num>
  <w:num w:numId="549" w16cid:durableId="964115200">
    <w:abstractNumId w:val="184"/>
  </w:num>
  <w:num w:numId="550" w16cid:durableId="388193454">
    <w:abstractNumId w:val="135"/>
  </w:num>
  <w:num w:numId="551" w16cid:durableId="1186405553">
    <w:abstractNumId w:val="50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3D82"/>
    <w:rsid w:val="00000C64"/>
    <w:rsid w:val="00000D45"/>
    <w:rsid w:val="00001087"/>
    <w:rsid w:val="000056FE"/>
    <w:rsid w:val="00005755"/>
    <w:rsid w:val="00005BAF"/>
    <w:rsid w:val="00005D6D"/>
    <w:rsid w:val="0000660A"/>
    <w:rsid w:val="00006EEB"/>
    <w:rsid w:val="0000782F"/>
    <w:rsid w:val="00007968"/>
    <w:rsid w:val="00007FC4"/>
    <w:rsid w:val="00010133"/>
    <w:rsid w:val="0001035B"/>
    <w:rsid w:val="00010364"/>
    <w:rsid w:val="00010F66"/>
    <w:rsid w:val="000129B4"/>
    <w:rsid w:val="00012C2D"/>
    <w:rsid w:val="000130BE"/>
    <w:rsid w:val="00013B47"/>
    <w:rsid w:val="000153A6"/>
    <w:rsid w:val="0001559D"/>
    <w:rsid w:val="00015E17"/>
    <w:rsid w:val="00016874"/>
    <w:rsid w:val="00016897"/>
    <w:rsid w:val="0002191D"/>
    <w:rsid w:val="00021A57"/>
    <w:rsid w:val="00021C4E"/>
    <w:rsid w:val="0002204E"/>
    <w:rsid w:val="00022595"/>
    <w:rsid w:val="000229B2"/>
    <w:rsid w:val="0002369E"/>
    <w:rsid w:val="000250B1"/>
    <w:rsid w:val="00026952"/>
    <w:rsid w:val="000269B3"/>
    <w:rsid w:val="000302C2"/>
    <w:rsid w:val="00031039"/>
    <w:rsid w:val="000317ED"/>
    <w:rsid w:val="00031DAB"/>
    <w:rsid w:val="0003305B"/>
    <w:rsid w:val="00033F9F"/>
    <w:rsid w:val="000342F7"/>
    <w:rsid w:val="00034589"/>
    <w:rsid w:val="00034864"/>
    <w:rsid w:val="00034904"/>
    <w:rsid w:val="00035355"/>
    <w:rsid w:val="000358E8"/>
    <w:rsid w:val="00036A4A"/>
    <w:rsid w:val="000403DF"/>
    <w:rsid w:val="00040B6E"/>
    <w:rsid w:val="00040F87"/>
    <w:rsid w:val="000421FC"/>
    <w:rsid w:val="000428CA"/>
    <w:rsid w:val="00042BE5"/>
    <w:rsid w:val="000451AE"/>
    <w:rsid w:val="00045A84"/>
    <w:rsid w:val="00050795"/>
    <w:rsid w:val="000510E6"/>
    <w:rsid w:val="00051C64"/>
    <w:rsid w:val="00052B0A"/>
    <w:rsid w:val="0005309A"/>
    <w:rsid w:val="000541FE"/>
    <w:rsid w:val="000558EE"/>
    <w:rsid w:val="00055985"/>
    <w:rsid w:val="00056070"/>
    <w:rsid w:val="00056A04"/>
    <w:rsid w:val="00057BF0"/>
    <w:rsid w:val="000601E1"/>
    <w:rsid w:val="00061BA9"/>
    <w:rsid w:val="00062CB4"/>
    <w:rsid w:val="00063189"/>
    <w:rsid w:val="000641B9"/>
    <w:rsid w:val="00064B0C"/>
    <w:rsid w:val="000656C4"/>
    <w:rsid w:val="00065B4C"/>
    <w:rsid w:val="00065D3E"/>
    <w:rsid w:val="00066244"/>
    <w:rsid w:val="00066813"/>
    <w:rsid w:val="00067289"/>
    <w:rsid w:val="00070325"/>
    <w:rsid w:val="0007048D"/>
    <w:rsid w:val="00070F63"/>
    <w:rsid w:val="00071774"/>
    <w:rsid w:val="00071A8A"/>
    <w:rsid w:val="00072442"/>
    <w:rsid w:val="000731E5"/>
    <w:rsid w:val="00073934"/>
    <w:rsid w:val="00073ED0"/>
    <w:rsid w:val="000754C5"/>
    <w:rsid w:val="000765A0"/>
    <w:rsid w:val="0007690B"/>
    <w:rsid w:val="000806FA"/>
    <w:rsid w:val="00081287"/>
    <w:rsid w:val="000813EF"/>
    <w:rsid w:val="000816ED"/>
    <w:rsid w:val="000816F5"/>
    <w:rsid w:val="00081875"/>
    <w:rsid w:val="000828F3"/>
    <w:rsid w:val="000840B4"/>
    <w:rsid w:val="00084C8A"/>
    <w:rsid w:val="000859EA"/>
    <w:rsid w:val="00086D6F"/>
    <w:rsid w:val="000875AC"/>
    <w:rsid w:val="000909D9"/>
    <w:rsid w:val="00091D6E"/>
    <w:rsid w:val="000920F3"/>
    <w:rsid w:val="00092324"/>
    <w:rsid w:val="00092BB4"/>
    <w:rsid w:val="00093BC1"/>
    <w:rsid w:val="00094013"/>
    <w:rsid w:val="000941C1"/>
    <w:rsid w:val="00094E51"/>
    <w:rsid w:val="000A00C3"/>
    <w:rsid w:val="000A1FB8"/>
    <w:rsid w:val="000A2426"/>
    <w:rsid w:val="000A24BD"/>
    <w:rsid w:val="000A325E"/>
    <w:rsid w:val="000A47BE"/>
    <w:rsid w:val="000A4DFB"/>
    <w:rsid w:val="000A55A0"/>
    <w:rsid w:val="000A5637"/>
    <w:rsid w:val="000A77A7"/>
    <w:rsid w:val="000A7FA4"/>
    <w:rsid w:val="000B100B"/>
    <w:rsid w:val="000B1AC0"/>
    <w:rsid w:val="000B219C"/>
    <w:rsid w:val="000B2466"/>
    <w:rsid w:val="000B2481"/>
    <w:rsid w:val="000B2BB3"/>
    <w:rsid w:val="000B37BF"/>
    <w:rsid w:val="000B3803"/>
    <w:rsid w:val="000B4838"/>
    <w:rsid w:val="000B5B9A"/>
    <w:rsid w:val="000B62E7"/>
    <w:rsid w:val="000B697F"/>
    <w:rsid w:val="000B7403"/>
    <w:rsid w:val="000B79C7"/>
    <w:rsid w:val="000B7CEB"/>
    <w:rsid w:val="000C04DF"/>
    <w:rsid w:val="000C0660"/>
    <w:rsid w:val="000C0805"/>
    <w:rsid w:val="000C0E91"/>
    <w:rsid w:val="000C130B"/>
    <w:rsid w:val="000C1ED8"/>
    <w:rsid w:val="000C2F95"/>
    <w:rsid w:val="000C30C6"/>
    <w:rsid w:val="000C33DB"/>
    <w:rsid w:val="000C377D"/>
    <w:rsid w:val="000C497B"/>
    <w:rsid w:val="000C5646"/>
    <w:rsid w:val="000C6064"/>
    <w:rsid w:val="000C664B"/>
    <w:rsid w:val="000D0449"/>
    <w:rsid w:val="000D0578"/>
    <w:rsid w:val="000D5C7B"/>
    <w:rsid w:val="000D643F"/>
    <w:rsid w:val="000E051C"/>
    <w:rsid w:val="000E0809"/>
    <w:rsid w:val="000E1705"/>
    <w:rsid w:val="000E2A0D"/>
    <w:rsid w:val="000E31F9"/>
    <w:rsid w:val="000E39D3"/>
    <w:rsid w:val="000E407B"/>
    <w:rsid w:val="000E45DC"/>
    <w:rsid w:val="000E47C6"/>
    <w:rsid w:val="000E5387"/>
    <w:rsid w:val="000E552B"/>
    <w:rsid w:val="000E5C95"/>
    <w:rsid w:val="000E65CF"/>
    <w:rsid w:val="000E7041"/>
    <w:rsid w:val="000E71B9"/>
    <w:rsid w:val="000E788D"/>
    <w:rsid w:val="000F0690"/>
    <w:rsid w:val="000F08A4"/>
    <w:rsid w:val="000F0D60"/>
    <w:rsid w:val="000F222C"/>
    <w:rsid w:val="000F2C69"/>
    <w:rsid w:val="000F32D5"/>
    <w:rsid w:val="000F3AFF"/>
    <w:rsid w:val="000F6751"/>
    <w:rsid w:val="000F7468"/>
    <w:rsid w:val="001000C4"/>
    <w:rsid w:val="001019FB"/>
    <w:rsid w:val="00102631"/>
    <w:rsid w:val="00102D8A"/>
    <w:rsid w:val="0010432F"/>
    <w:rsid w:val="001055FF"/>
    <w:rsid w:val="00105A4B"/>
    <w:rsid w:val="00105EB8"/>
    <w:rsid w:val="00106EB2"/>
    <w:rsid w:val="00110FB0"/>
    <w:rsid w:val="001118E6"/>
    <w:rsid w:val="0011334D"/>
    <w:rsid w:val="00113C94"/>
    <w:rsid w:val="00113E7A"/>
    <w:rsid w:val="00113FCD"/>
    <w:rsid w:val="001143F4"/>
    <w:rsid w:val="00114803"/>
    <w:rsid w:val="00114BA1"/>
    <w:rsid w:val="00115F30"/>
    <w:rsid w:val="00116343"/>
    <w:rsid w:val="00116A65"/>
    <w:rsid w:val="00116EA1"/>
    <w:rsid w:val="00117212"/>
    <w:rsid w:val="00121EE4"/>
    <w:rsid w:val="00122129"/>
    <w:rsid w:val="0012370E"/>
    <w:rsid w:val="00123A16"/>
    <w:rsid w:val="00123E9F"/>
    <w:rsid w:val="00124410"/>
    <w:rsid w:val="001244A1"/>
    <w:rsid w:val="0012455D"/>
    <w:rsid w:val="0012496E"/>
    <w:rsid w:val="00124EDD"/>
    <w:rsid w:val="00126FB4"/>
    <w:rsid w:val="00131D2F"/>
    <w:rsid w:val="00132C16"/>
    <w:rsid w:val="00134116"/>
    <w:rsid w:val="00135449"/>
    <w:rsid w:val="00136E94"/>
    <w:rsid w:val="0014022F"/>
    <w:rsid w:val="00140893"/>
    <w:rsid w:val="00141105"/>
    <w:rsid w:val="00141986"/>
    <w:rsid w:val="00141CEA"/>
    <w:rsid w:val="00141E2C"/>
    <w:rsid w:val="00143282"/>
    <w:rsid w:val="00145491"/>
    <w:rsid w:val="00146812"/>
    <w:rsid w:val="0015059E"/>
    <w:rsid w:val="00150B55"/>
    <w:rsid w:val="00151CFC"/>
    <w:rsid w:val="00152761"/>
    <w:rsid w:val="00153C21"/>
    <w:rsid w:val="00154D6D"/>
    <w:rsid w:val="00154FCB"/>
    <w:rsid w:val="0015575B"/>
    <w:rsid w:val="00156610"/>
    <w:rsid w:val="00157430"/>
    <w:rsid w:val="00157561"/>
    <w:rsid w:val="00157848"/>
    <w:rsid w:val="00160652"/>
    <w:rsid w:val="00160DC7"/>
    <w:rsid w:val="00162E35"/>
    <w:rsid w:val="001634F3"/>
    <w:rsid w:val="0016491D"/>
    <w:rsid w:val="0016512A"/>
    <w:rsid w:val="00166B87"/>
    <w:rsid w:val="00166FC1"/>
    <w:rsid w:val="00167A1D"/>
    <w:rsid w:val="00167D2A"/>
    <w:rsid w:val="00171C99"/>
    <w:rsid w:val="001721A2"/>
    <w:rsid w:val="0017384E"/>
    <w:rsid w:val="00174AFC"/>
    <w:rsid w:val="00176EDB"/>
    <w:rsid w:val="00176F35"/>
    <w:rsid w:val="001775F6"/>
    <w:rsid w:val="001801F2"/>
    <w:rsid w:val="00180D21"/>
    <w:rsid w:val="001823CC"/>
    <w:rsid w:val="00182DFA"/>
    <w:rsid w:val="00182FB8"/>
    <w:rsid w:val="00184150"/>
    <w:rsid w:val="00184A1E"/>
    <w:rsid w:val="00185592"/>
    <w:rsid w:val="00185807"/>
    <w:rsid w:val="001858AF"/>
    <w:rsid w:val="001859EF"/>
    <w:rsid w:val="0018625D"/>
    <w:rsid w:val="00186765"/>
    <w:rsid w:val="0018726D"/>
    <w:rsid w:val="001878EC"/>
    <w:rsid w:val="00187FE8"/>
    <w:rsid w:val="001907D8"/>
    <w:rsid w:val="00190AE0"/>
    <w:rsid w:val="00190FB4"/>
    <w:rsid w:val="001926D8"/>
    <w:rsid w:val="00192A39"/>
    <w:rsid w:val="00193CED"/>
    <w:rsid w:val="00193F6E"/>
    <w:rsid w:val="001942F3"/>
    <w:rsid w:val="001957BD"/>
    <w:rsid w:val="0019733D"/>
    <w:rsid w:val="001A1DBB"/>
    <w:rsid w:val="001A2A53"/>
    <w:rsid w:val="001A2E64"/>
    <w:rsid w:val="001A34CB"/>
    <w:rsid w:val="001A3B99"/>
    <w:rsid w:val="001A3DF9"/>
    <w:rsid w:val="001A693F"/>
    <w:rsid w:val="001B02D3"/>
    <w:rsid w:val="001B05E3"/>
    <w:rsid w:val="001B093E"/>
    <w:rsid w:val="001B2F3C"/>
    <w:rsid w:val="001B31D3"/>
    <w:rsid w:val="001B35EF"/>
    <w:rsid w:val="001B4509"/>
    <w:rsid w:val="001B5440"/>
    <w:rsid w:val="001B5615"/>
    <w:rsid w:val="001B6223"/>
    <w:rsid w:val="001B667A"/>
    <w:rsid w:val="001B730A"/>
    <w:rsid w:val="001C059B"/>
    <w:rsid w:val="001C05FE"/>
    <w:rsid w:val="001C3BFA"/>
    <w:rsid w:val="001C4608"/>
    <w:rsid w:val="001C5CD2"/>
    <w:rsid w:val="001C6E58"/>
    <w:rsid w:val="001C6EFC"/>
    <w:rsid w:val="001D1113"/>
    <w:rsid w:val="001D1483"/>
    <w:rsid w:val="001D247C"/>
    <w:rsid w:val="001D3078"/>
    <w:rsid w:val="001D6221"/>
    <w:rsid w:val="001E1F31"/>
    <w:rsid w:val="001E27CF"/>
    <w:rsid w:val="001E3097"/>
    <w:rsid w:val="001E3304"/>
    <w:rsid w:val="001E33D1"/>
    <w:rsid w:val="001E4011"/>
    <w:rsid w:val="001E579E"/>
    <w:rsid w:val="001E5FD7"/>
    <w:rsid w:val="001E6AC1"/>
    <w:rsid w:val="001F0A6C"/>
    <w:rsid w:val="001F163A"/>
    <w:rsid w:val="001F17D9"/>
    <w:rsid w:val="001F2482"/>
    <w:rsid w:val="001F253E"/>
    <w:rsid w:val="001F343B"/>
    <w:rsid w:val="001F3F53"/>
    <w:rsid w:val="001F42E5"/>
    <w:rsid w:val="001F46DF"/>
    <w:rsid w:val="001F470B"/>
    <w:rsid w:val="001F698E"/>
    <w:rsid w:val="001F7644"/>
    <w:rsid w:val="00200D27"/>
    <w:rsid w:val="002013C9"/>
    <w:rsid w:val="00203304"/>
    <w:rsid w:val="0020347A"/>
    <w:rsid w:val="00204543"/>
    <w:rsid w:val="002060AD"/>
    <w:rsid w:val="0020695F"/>
    <w:rsid w:val="00207351"/>
    <w:rsid w:val="002073F2"/>
    <w:rsid w:val="00207726"/>
    <w:rsid w:val="00210B24"/>
    <w:rsid w:val="00210BE7"/>
    <w:rsid w:val="002112DE"/>
    <w:rsid w:val="00213005"/>
    <w:rsid w:val="00213CB9"/>
    <w:rsid w:val="002141C0"/>
    <w:rsid w:val="00214429"/>
    <w:rsid w:val="00214F41"/>
    <w:rsid w:val="00215D02"/>
    <w:rsid w:val="002201C0"/>
    <w:rsid w:val="002202A8"/>
    <w:rsid w:val="002216D2"/>
    <w:rsid w:val="00223AEA"/>
    <w:rsid w:val="0022452E"/>
    <w:rsid w:val="00230239"/>
    <w:rsid w:val="00230BE0"/>
    <w:rsid w:val="002317F0"/>
    <w:rsid w:val="0023294C"/>
    <w:rsid w:val="00232BF0"/>
    <w:rsid w:val="00234ED4"/>
    <w:rsid w:val="00235317"/>
    <w:rsid w:val="0023544B"/>
    <w:rsid w:val="00236E88"/>
    <w:rsid w:val="00236F31"/>
    <w:rsid w:val="0024102A"/>
    <w:rsid w:val="00242591"/>
    <w:rsid w:val="00242BFE"/>
    <w:rsid w:val="00242C6B"/>
    <w:rsid w:val="0024335F"/>
    <w:rsid w:val="00244BF3"/>
    <w:rsid w:val="00245EB6"/>
    <w:rsid w:val="00246852"/>
    <w:rsid w:val="0025056B"/>
    <w:rsid w:val="0025266D"/>
    <w:rsid w:val="00253FDF"/>
    <w:rsid w:val="0025438D"/>
    <w:rsid w:val="002543AA"/>
    <w:rsid w:val="00254E76"/>
    <w:rsid w:val="00255EA9"/>
    <w:rsid w:val="00256190"/>
    <w:rsid w:val="00256394"/>
    <w:rsid w:val="00256A6C"/>
    <w:rsid w:val="002576AF"/>
    <w:rsid w:val="0026053C"/>
    <w:rsid w:val="00260CF8"/>
    <w:rsid w:val="00260D4C"/>
    <w:rsid w:val="00260D94"/>
    <w:rsid w:val="0026193C"/>
    <w:rsid w:val="00263D31"/>
    <w:rsid w:val="002662D1"/>
    <w:rsid w:val="002676B5"/>
    <w:rsid w:val="002706F1"/>
    <w:rsid w:val="0027113C"/>
    <w:rsid w:val="0027252B"/>
    <w:rsid w:val="00272832"/>
    <w:rsid w:val="0027328F"/>
    <w:rsid w:val="002741A7"/>
    <w:rsid w:val="00275CC3"/>
    <w:rsid w:val="00276EF7"/>
    <w:rsid w:val="00277DEC"/>
    <w:rsid w:val="0028000E"/>
    <w:rsid w:val="0028110A"/>
    <w:rsid w:val="00281849"/>
    <w:rsid w:val="00281891"/>
    <w:rsid w:val="002829B0"/>
    <w:rsid w:val="00282A2D"/>
    <w:rsid w:val="00290452"/>
    <w:rsid w:val="002908A4"/>
    <w:rsid w:val="00291541"/>
    <w:rsid w:val="00291748"/>
    <w:rsid w:val="002918E5"/>
    <w:rsid w:val="00291A95"/>
    <w:rsid w:val="00291E6F"/>
    <w:rsid w:val="00292097"/>
    <w:rsid w:val="0029265A"/>
    <w:rsid w:val="0029362C"/>
    <w:rsid w:val="002945B9"/>
    <w:rsid w:val="00296D3C"/>
    <w:rsid w:val="002A001C"/>
    <w:rsid w:val="002A06B9"/>
    <w:rsid w:val="002A0A3E"/>
    <w:rsid w:val="002A2B39"/>
    <w:rsid w:val="002A32CB"/>
    <w:rsid w:val="002A33B5"/>
    <w:rsid w:val="002A3EE1"/>
    <w:rsid w:val="002A4F74"/>
    <w:rsid w:val="002A5642"/>
    <w:rsid w:val="002A5E5F"/>
    <w:rsid w:val="002B0336"/>
    <w:rsid w:val="002B06D5"/>
    <w:rsid w:val="002B1C52"/>
    <w:rsid w:val="002B1CE7"/>
    <w:rsid w:val="002B262C"/>
    <w:rsid w:val="002B3F98"/>
    <w:rsid w:val="002B4C58"/>
    <w:rsid w:val="002C03A8"/>
    <w:rsid w:val="002C0A9D"/>
    <w:rsid w:val="002C1478"/>
    <w:rsid w:val="002C1F5E"/>
    <w:rsid w:val="002C286D"/>
    <w:rsid w:val="002C438C"/>
    <w:rsid w:val="002C5B91"/>
    <w:rsid w:val="002C5DD9"/>
    <w:rsid w:val="002C5EC1"/>
    <w:rsid w:val="002C6142"/>
    <w:rsid w:val="002C6716"/>
    <w:rsid w:val="002C72BE"/>
    <w:rsid w:val="002C7CC9"/>
    <w:rsid w:val="002D0699"/>
    <w:rsid w:val="002D2D84"/>
    <w:rsid w:val="002D2D9D"/>
    <w:rsid w:val="002D351C"/>
    <w:rsid w:val="002D3A81"/>
    <w:rsid w:val="002D3AA9"/>
    <w:rsid w:val="002D47FC"/>
    <w:rsid w:val="002D5DC0"/>
    <w:rsid w:val="002D68AB"/>
    <w:rsid w:val="002D6B01"/>
    <w:rsid w:val="002D70B8"/>
    <w:rsid w:val="002E0CDF"/>
    <w:rsid w:val="002E32E2"/>
    <w:rsid w:val="002E394A"/>
    <w:rsid w:val="002E59DF"/>
    <w:rsid w:val="002E5A3F"/>
    <w:rsid w:val="002E7E8D"/>
    <w:rsid w:val="002F1E30"/>
    <w:rsid w:val="002F2A35"/>
    <w:rsid w:val="002F2D43"/>
    <w:rsid w:val="002F37E2"/>
    <w:rsid w:val="002F447F"/>
    <w:rsid w:val="002F5E9D"/>
    <w:rsid w:val="002F65EA"/>
    <w:rsid w:val="002F71C7"/>
    <w:rsid w:val="002F73CD"/>
    <w:rsid w:val="002F7417"/>
    <w:rsid w:val="00300805"/>
    <w:rsid w:val="00300BF5"/>
    <w:rsid w:val="00302FA6"/>
    <w:rsid w:val="003034EB"/>
    <w:rsid w:val="00304A4B"/>
    <w:rsid w:val="0030599A"/>
    <w:rsid w:val="0030678C"/>
    <w:rsid w:val="00306C2A"/>
    <w:rsid w:val="00307B69"/>
    <w:rsid w:val="0031039C"/>
    <w:rsid w:val="0031080E"/>
    <w:rsid w:val="00312BE1"/>
    <w:rsid w:val="00313066"/>
    <w:rsid w:val="00314B6B"/>
    <w:rsid w:val="00316546"/>
    <w:rsid w:val="003170F8"/>
    <w:rsid w:val="00322519"/>
    <w:rsid w:val="00323772"/>
    <w:rsid w:val="003237F9"/>
    <w:rsid w:val="0032455B"/>
    <w:rsid w:val="003251C3"/>
    <w:rsid w:val="003252E5"/>
    <w:rsid w:val="0032666E"/>
    <w:rsid w:val="00326DC6"/>
    <w:rsid w:val="003276A3"/>
    <w:rsid w:val="00332617"/>
    <w:rsid w:val="003328D5"/>
    <w:rsid w:val="00332C8F"/>
    <w:rsid w:val="00334610"/>
    <w:rsid w:val="00334CC5"/>
    <w:rsid w:val="003350AC"/>
    <w:rsid w:val="00335457"/>
    <w:rsid w:val="003355F4"/>
    <w:rsid w:val="00335790"/>
    <w:rsid w:val="00335FE7"/>
    <w:rsid w:val="00336E34"/>
    <w:rsid w:val="00337057"/>
    <w:rsid w:val="00341316"/>
    <w:rsid w:val="00341677"/>
    <w:rsid w:val="003422B3"/>
    <w:rsid w:val="0034263B"/>
    <w:rsid w:val="00344A01"/>
    <w:rsid w:val="00345E6B"/>
    <w:rsid w:val="00346BC2"/>
    <w:rsid w:val="00347830"/>
    <w:rsid w:val="00347854"/>
    <w:rsid w:val="00347908"/>
    <w:rsid w:val="003504E2"/>
    <w:rsid w:val="00350BBA"/>
    <w:rsid w:val="00352AB8"/>
    <w:rsid w:val="00354D81"/>
    <w:rsid w:val="00355BA5"/>
    <w:rsid w:val="00356233"/>
    <w:rsid w:val="00356E7D"/>
    <w:rsid w:val="003606A7"/>
    <w:rsid w:val="0036088C"/>
    <w:rsid w:val="003621F2"/>
    <w:rsid w:val="00364520"/>
    <w:rsid w:val="0036585F"/>
    <w:rsid w:val="00365F77"/>
    <w:rsid w:val="0036784E"/>
    <w:rsid w:val="003706FC"/>
    <w:rsid w:val="00371EB3"/>
    <w:rsid w:val="003733DB"/>
    <w:rsid w:val="003737AF"/>
    <w:rsid w:val="00373C32"/>
    <w:rsid w:val="00373FB6"/>
    <w:rsid w:val="00374C52"/>
    <w:rsid w:val="00375FCD"/>
    <w:rsid w:val="00376A02"/>
    <w:rsid w:val="00377083"/>
    <w:rsid w:val="0037717B"/>
    <w:rsid w:val="0037731D"/>
    <w:rsid w:val="00377655"/>
    <w:rsid w:val="00377744"/>
    <w:rsid w:val="003779DE"/>
    <w:rsid w:val="00377C4C"/>
    <w:rsid w:val="00377F76"/>
    <w:rsid w:val="003816CB"/>
    <w:rsid w:val="00382A5B"/>
    <w:rsid w:val="00382D12"/>
    <w:rsid w:val="00382E4F"/>
    <w:rsid w:val="003830B9"/>
    <w:rsid w:val="00384CA7"/>
    <w:rsid w:val="00385237"/>
    <w:rsid w:val="0038624E"/>
    <w:rsid w:val="00387FB7"/>
    <w:rsid w:val="003920F3"/>
    <w:rsid w:val="003927B6"/>
    <w:rsid w:val="00392920"/>
    <w:rsid w:val="00395E65"/>
    <w:rsid w:val="00395E93"/>
    <w:rsid w:val="003966E7"/>
    <w:rsid w:val="0039686D"/>
    <w:rsid w:val="0039687E"/>
    <w:rsid w:val="0039777E"/>
    <w:rsid w:val="00397C70"/>
    <w:rsid w:val="003A0B69"/>
    <w:rsid w:val="003A0DF6"/>
    <w:rsid w:val="003A13A3"/>
    <w:rsid w:val="003A1DDD"/>
    <w:rsid w:val="003A288B"/>
    <w:rsid w:val="003A2F0C"/>
    <w:rsid w:val="003A323E"/>
    <w:rsid w:val="003A3DAA"/>
    <w:rsid w:val="003A6A94"/>
    <w:rsid w:val="003A7D61"/>
    <w:rsid w:val="003B18B4"/>
    <w:rsid w:val="003B1963"/>
    <w:rsid w:val="003B3B87"/>
    <w:rsid w:val="003B4A69"/>
    <w:rsid w:val="003B67BF"/>
    <w:rsid w:val="003B7180"/>
    <w:rsid w:val="003B794F"/>
    <w:rsid w:val="003B7F14"/>
    <w:rsid w:val="003C246D"/>
    <w:rsid w:val="003C594A"/>
    <w:rsid w:val="003C649C"/>
    <w:rsid w:val="003D2ADB"/>
    <w:rsid w:val="003D3D11"/>
    <w:rsid w:val="003D5EDD"/>
    <w:rsid w:val="003D64CC"/>
    <w:rsid w:val="003D7317"/>
    <w:rsid w:val="003E067D"/>
    <w:rsid w:val="003E12CF"/>
    <w:rsid w:val="003E1CAE"/>
    <w:rsid w:val="003E2023"/>
    <w:rsid w:val="003E2599"/>
    <w:rsid w:val="003E2ECB"/>
    <w:rsid w:val="003E3E7D"/>
    <w:rsid w:val="003E3FF6"/>
    <w:rsid w:val="003E74BD"/>
    <w:rsid w:val="003F261D"/>
    <w:rsid w:val="003F2A56"/>
    <w:rsid w:val="003F366E"/>
    <w:rsid w:val="003F43CC"/>
    <w:rsid w:val="003F4DE0"/>
    <w:rsid w:val="003F5785"/>
    <w:rsid w:val="003F6DC2"/>
    <w:rsid w:val="003F7202"/>
    <w:rsid w:val="00400938"/>
    <w:rsid w:val="00403733"/>
    <w:rsid w:val="00403A19"/>
    <w:rsid w:val="00403B1C"/>
    <w:rsid w:val="004043BC"/>
    <w:rsid w:val="00404628"/>
    <w:rsid w:val="00405654"/>
    <w:rsid w:val="0040702E"/>
    <w:rsid w:val="00407EC9"/>
    <w:rsid w:val="00411B9F"/>
    <w:rsid w:val="00411C3B"/>
    <w:rsid w:val="004129B4"/>
    <w:rsid w:val="004131FC"/>
    <w:rsid w:val="0041370B"/>
    <w:rsid w:val="00414133"/>
    <w:rsid w:val="004149BF"/>
    <w:rsid w:val="00414D28"/>
    <w:rsid w:val="004157EE"/>
    <w:rsid w:val="00416727"/>
    <w:rsid w:val="00416C36"/>
    <w:rsid w:val="00416FDB"/>
    <w:rsid w:val="0041799B"/>
    <w:rsid w:val="00417BF0"/>
    <w:rsid w:val="00417C94"/>
    <w:rsid w:val="00420864"/>
    <w:rsid w:val="004213A7"/>
    <w:rsid w:val="00421CBF"/>
    <w:rsid w:val="0042318B"/>
    <w:rsid w:val="0042430F"/>
    <w:rsid w:val="004248B9"/>
    <w:rsid w:val="00425111"/>
    <w:rsid w:val="00425D85"/>
    <w:rsid w:val="0042705F"/>
    <w:rsid w:val="004271AB"/>
    <w:rsid w:val="00430A7A"/>
    <w:rsid w:val="00431032"/>
    <w:rsid w:val="004331DD"/>
    <w:rsid w:val="004333FE"/>
    <w:rsid w:val="00433654"/>
    <w:rsid w:val="00433AE6"/>
    <w:rsid w:val="00433E20"/>
    <w:rsid w:val="00435894"/>
    <w:rsid w:val="00435BA9"/>
    <w:rsid w:val="00437B0C"/>
    <w:rsid w:val="00441C7C"/>
    <w:rsid w:val="004430FB"/>
    <w:rsid w:val="00443E08"/>
    <w:rsid w:val="004451DE"/>
    <w:rsid w:val="004459A1"/>
    <w:rsid w:val="00446D63"/>
    <w:rsid w:val="00446EA5"/>
    <w:rsid w:val="00447F2E"/>
    <w:rsid w:val="00450CFF"/>
    <w:rsid w:val="00451214"/>
    <w:rsid w:val="00453939"/>
    <w:rsid w:val="00453D7D"/>
    <w:rsid w:val="00454421"/>
    <w:rsid w:val="00454D43"/>
    <w:rsid w:val="00454E88"/>
    <w:rsid w:val="004556EC"/>
    <w:rsid w:val="00455E31"/>
    <w:rsid w:val="004565DE"/>
    <w:rsid w:val="00456A45"/>
    <w:rsid w:val="00457F3A"/>
    <w:rsid w:val="004607BC"/>
    <w:rsid w:val="00461340"/>
    <w:rsid w:val="00461B9E"/>
    <w:rsid w:val="00463770"/>
    <w:rsid w:val="00464039"/>
    <w:rsid w:val="00464088"/>
    <w:rsid w:val="004640B9"/>
    <w:rsid w:val="00464508"/>
    <w:rsid w:val="00466EF2"/>
    <w:rsid w:val="00470BCF"/>
    <w:rsid w:val="00470E74"/>
    <w:rsid w:val="00470F71"/>
    <w:rsid w:val="00471F68"/>
    <w:rsid w:val="00472BD2"/>
    <w:rsid w:val="004730F9"/>
    <w:rsid w:val="00473F63"/>
    <w:rsid w:val="00475569"/>
    <w:rsid w:val="00475640"/>
    <w:rsid w:val="00475FC7"/>
    <w:rsid w:val="0047767E"/>
    <w:rsid w:val="00477C1A"/>
    <w:rsid w:val="00480DAC"/>
    <w:rsid w:val="004820FC"/>
    <w:rsid w:val="00482893"/>
    <w:rsid w:val="00484484"/>
    <w:rsid w:val="004845EF"/>
    <w:rsid w:val="004859BB"/>
    <w:rsid w:val="00486183"/>
    <w:rsid w:val="004879A0"/>
    <w:rsid w:val="00490851"/>
    <w:rsid w:val="00490B47"/>
    <w:rsid w:val="00491578"/>
    <w:rsid w:val="0049221E"/>
    <w:rsid w:val="004922B0"/>
    <w:rsid w:val="004922FB"/>
    <w:rsid w:val="0049275B"/>
    <w:rsid w:val="004936C5"/>
    <w:rsid w:val="00493B9A"/>
    <w:rsid w:val="0049483F"/>
    <w:rsid w:val="00495387"/>
    <w:rsid w:val="00495AA0"/>
    <w:rsid w:val="00495F21"/>
    <w:rsid w:val="0049604E"/>
    <w:rsid w:val="0049608F"/>
    <w:rsid w:val="00496BB3"/>
    <w:rsid w:val="00497080"/>
    <w:rsid w:val="004A21F9"/>
    <w:rsid w:val="004A227E"/>
    <w:rsid w:val="004A3B55"/>
    <w:rsid w:val="004A51C1"/>
    <w:rsid w:val="004A58F1"/>
    <w:rsid w:val="004A5D6B"/>
    <w:rsid w:val="004A6E4D"/>
    <w:rsid w:val="004A6F6F"/>
    <w:rsid w:val="004A7201"/>
    <w:rsid w:val="004A7C44"/>
    <w:rsid w:val="004A7EDF"/>
    <w:rsid w:val="004B0FD3"/>
    <w:rsid w:val="004B11B3"/>
    <w:rsid w:val="004B1605"/>
    <w:rsid w:val="004B21F0"/>
    <w:rsid w:val="004B384D"/>
    <w:rsid w:val="004B739E"/>
    <w:rsid w:val="004B78E6"/>
    <w:rsid w:val="004C0483"/>
    <w:rsid w:val="004C2511"/>
    <w:rsid w:val="004C35BD"/>
    <w:rsid w:val="004C3695"/>
    <w:rsid w:val="004C393D"/>
    <w:rsid w:val="004C44A8"/>
    <w:rsid w:val="004C4667"/>
    <w:rsid w:val="004C481B"/>
    <w:rsid w:val="004C4D37"/>
    <w:rsid w:val="004C568C"/>
    <w:rsid w:val="004C7187"/>
    <w:rsid w:val="004C7B25"/>
    <w:rsid w:val="004D25E8"/>
    <w:rsid w:val="004D2650"/>
    <w:rsid w:val="004D519F"/>
    <w:rsid w:val="004D7547"/>
    <w:rsid w:val="004D76AC"/>
    <w:rsid w:val="004E19BF"/>
    <w:rsid w:val="004E1AA0"/>
    <w:rsid w:val="004E1C73"/>
    <w:rsid w:val="004E2F4B"/>
    <w:rsid w:val="004E2FD4"/>
    <w:rsid w:val="004E3707"/>
    <w:rsid w:val="004E391E"/>
    <w:rsid w:val="004E3BE6"/>
    <w:rsid w:val="004E421C"/>
    <w:rsid w:val="004E6153"/>
    <w:rsid w:val="004F0CBA"/>
    <w:rsid w:val="004F0EEB"/>
    <w:rsid w:val="004F1585"/>
    <w:rsid w:val="004F1AA8"/>
    <w:rsid w:val="004F2450"/>
    <w:rsid w:val="004F2830"/>
    <w:rsid w:val="004F3012"/>
    <w:rsid w:val="004F47CF"/>
    <w:rsid w:val="004F51E1"/>
    <w:rsid w:val="004F68D9"/>
    <w:rsid w:val="004F7F85"/>
    <w:rsid w:val="005001C1"/>
    <w:rsid w:val="005009D8"/>
    <w:rsid w:val="005055CE"/>
    <w:rsid w:val="00507298"/>
    <w:rsid w:val="0050748A"/>
    <w:rsid w:val="00507E5C"/>
    <w:rsid w:val="00510F28"/>
    <w:rsid w:val="00512844"/>
    <w:rsid w:val="00512BAB"/>
    <w:rsid w:val="0051349D"/>
    <w:rsid w:val="005136A0"/>
    <w:rsid w:val="005139AD"/>
    <w:rsid w:val="0051412A"/>
    <w:rsid w:val="00516E86"/>
    <w:rsid w:val="0051722B"/>
    <w:rsid w:val="005214A6"/>
    <w:rsid w:val="00521E0D"/>
    <w:rsid w:val="00523222"/>
    <w:rsid w:val="00523396"/>
    <w:rsid w:val="00523BD0"/>
    <w:rsid w:val="0052470D"/>
    <w:rsid w:val="00524EBA"/>
    <w:rsid w:val="0052535F"/>
    <w:rsid w:val="00525400"/>
    <w:rsid w:val="00526B2C"/>
    <w:rsid w:val="005270F6"/>
    <w:rsid w:val="005270F8"/>
    <w:rsid w:val="00527A56"/>
    <w:rsid w:val="005300AA"/>
    <w:rsid w:val="00530954"/>
    <w:rsid w:val="0053096B"/>
    <w:rsid w:val="005334A6"/>
    <w:rsid w:val="00533784"/>
    <w:rsid w:val="0053487E"/>
    <w:rsid w:val="00534E2A"/>
    <w:rsid w:val="005356A2"/>
    <w:rsid w:val="005358D1"/>
    <w:rsid w:val="00537029"/>
    <w:rsid w:val="00537E04"/>
    <w:rsid w:val="0054038F"/>
    <w:rsid w:val="005428C4"/>
    <w:rsid w:val="00542F8E"/>
    <w:rsid w:val="005443DF"/>
    <w:rsid w:val="0054561B"/>
    <w:rsid w:val="0054561E"/>
    <w:rsid w:val="005458D0"/>
    <w:rsid w:val="00545B48"/>
    <w:rsid w:val="00546B22"/>
    <w:rsid w:val="00546E4A"/>
    <w:rsid w:val="00550741"/>
    <w:rsid w:val="00551DA9"/>
    <w:rsid w:val="005526AF"/>
    <w:rsid w:val="0055420F"/>
    <w:rsid w:val="00556A24"/>
    <w:rsid w:val="0056272D"/>
    <w:rsid w:val="005627F7"/>
    <w:rsid w:val="00563C6F"/>
    <w:rsid w:val="0056432E"/>
    <w:rsid w:val="00565B8F"/>
    <w:rsid w:val="00565E80"/>
    <w:rsid w:val="00565F06"/>
    <w:rsid w:val="0056776D"/>
    <w:rsid w:val="00567F7B"/>
    <w:rsid w:val="00570977"/>
    <w:rsid w:val="005715DC"/>
    <w:rsid w:val="00571F5A"/>
    <w:rsid w:val="005728F3"/>
    <w:rsid w:val="00573AF5"/>
    <w:rsid w:val="00576D20"/>
    <w:rsid w:val="00581421"/>
    <w:rsid w:val="005816E0"/>
    <w:rsid w:val="0058227E"/>
    <w:rsid w:val="005825D5"/>
    <w:rsid w:val="0058268D"/>
    <w:rsid w:val="00582F49"/>
    <w:rsid w:val="005831B0"/>
    <w:rsid w:val="00585AE0"/>
    <w:rsid w:val="00586B17"/>
    <w:rsid w:val="005908CB"/>
    <w:rsid w:val="00591DF2"/>
    <w:rsid w:val="00592143"/>
    <w:rsid w:val="00592800"/>
    <w:rsid w:val="00592AE6"/>
    <w:rsid w:val="0059443C"/>
    <w:rsid w:val="0059482F"/>
    <w:rsid w:val="005958C4"/>
    <w:rsid w:val="005971D9"/>
    <w:rsid w:val="005973CA"/>
    <w:rsid w:val="00597777"/>
    <w:rsid w:val="005A1955"/>
    <w:rsid w:val="005A3643"/>
    <w:rsid w:val="005A366E"/>
    <w:rsid w:val="005A3E99"/>
    <w:rsid w:val="005A4FF3"/>
    <w:rsid w:val="005A52B3"/>
    <w:rsid w:val="005B0A27"/>
    <w:rsid w:val="005B0C9B"/>
    <w:rsid w:val="005B1192"/>
    <w:rsid w:val="005B13DC"/>
    <w:rsid w:val="005B1BCD"/>
    <w:rsid w:val="005B309C"/>
    <w:rsid w:val="005B3154"/>
    <w:rsid w:val="005B4ECB"/>
    <w:rsid w:val="005B4FD5"/>
    <w:rsid w:val="005B63E1"/>
    <w:rsid w:val="005B6E97"/>
    <w:rsid w:val="005B7405"/>
    <w:rsid w:val="005B75AF"/>
    <w:rsid w:val="005C3A0B"/>
    <w:rsid w:val="005C3FBE"/>
    <w:rsid w:val="005C7457"/>
    <w:rsid w:val="005D0381"/>
    <w:rsid w:val="005D0F22"/>
    <w:rsid w:val="005D1343"/>
    <w:rsid w:val="005D15C7"/>
    <w:rsid w:val="005D4337"/>
    <w:rsid w:val="005D540C"/>
    <w:rsid w:val="005D5DE1"/>
    <w:rsid w:val="005D64FA"/>
    <w:rsid w:val="005D6EFD"/>
    <w:rsid w:val="005D7D90"/>
    <w:rsid w:val="005E17EB"/>
    <w:rsid w:val="005E1B45"/>
    <w:rsid w:val="005E1C75"/>
    <w:rsid w:val="005E2B62"/>
    <w:rsid w:val="005E40E3"/>
    <w:rsid w:val="005E5CF2"/>
    <w:rsid w:val="005E6579"/>
    <w:rsid w:val="005E6CBF"/>
    <w:rsid w:val="005E6FB2"/>
    <w:rsid w:val="005E7152"/>
    <w:rsid w:val="005E739D"/>
    <w:rsid w:val="005E76CA"/>
    <w:rsid w:val="005F0770"/>
    <w:rsid w:val="005F1C03"/>
    <w:rsid w:val="005F2079"/>
    <w:rsid w:val="005F2892"/>
    <w:rsid w:val="005F292A"/>
    <w:rsid w:val="005F46F4"/>
    <w:rsid w:val="005F49B1"/>
    <w:rsid w:val="005F5DE7"/>
    <w:rsid w:val="005F641B"/>
    <w:rsid w:val="005F79EA"/>
    <w:rsid w:val="006010E8"/>
    <w:rsid w:val="00601241"/>
    <w:rsid w:val="00602A58"/>
    <w:rsid w:val="00602DFC"/>
    <w:rsid w:val="006030C7"/>
    <w:rsid w:val="006037A9"/>
    <w:rsid w:val="006038E2"/>
    <w:rsid w:val="006050DD"/>
    <w:rsid w:val="006053C5"/>
    <w:rsid w:val="00605453"/>
    <w:rsid w:val="00607522"/>
    <w:rsid w:val="00607556"/>
    <w:rsid w:val="00607731"/>
    <w:rsid w:val="00611BAC"/>
    <w:rsid w:val="006120EA"/>
    <w:rsid w:val="0061276A"/>
    <w:rsid w:val="00612C8A"/>
    <w:rsid w:val="0061305E"/>
    <w:rsid w:val="0061442F"/>
    <w:rsid w:val="00615D51"/>
    <w:rsid w:val="00615E2A"/>
    <w:rsid w:val="00616904"/>
    <w:rsid w:val="0062021E"/>
    <w:rsid w:val="00620E5D"/>
    <w:rsid w:val="006216E8"/>
    <w:rsid w:val="006217F8"/>
    <w:rsid w:val="006230A6"/>
    <w:rsid w:val="006257BD"/>
    <w:rsid w:val="006260C9"/>
    <w:rsid w:val="00626C79"/>
    <w:rsid w:val="0063068A"/>
    <w:rsid w:val="00631064"/>
    <w:rsid w:val="006318B9"/>
    <w:rsid w:val="0063195E"/>
    <w:rsid w:val="00633ADF"/>
    <w:rsid w:val="00634368"/>
    <w:rsid w:val="00634FCB"/>
    <w:rsid w:val="0063510C"/>
    <w:rsid w:val="00635949"/>
    <w:rsid w:val="00635C19"/>
    <w:rsid w:val="0063628A"/>
    <w:rsid w:val="006363D4"/>
    <w:rsid w:val="00636947"/>
    <w:rsid w:val="00636BC9"/>
    <w:rsid w:val="0064069E"/>
    <w:rsid w:val="00640911"/>
    <w:rsid w:val="006413AA"/>
    <w:rsid w:val="00641540"/>
    <w:rsid w:val="006417BB"/>
    <w:rsid w:val="0064264F"/>
    <w:rsid w:val="00644118"/>
    <w:rsid w:val="006442AA"/>
    <w:rsid w:val="00645A34"/>
    <w:rsid w:val="006464C4"/>
    <w:rsid w:val="00646C97"/>
    <w:rsid w:val="0065129D"/>
    <w:rsid w:val="006527C8"/>
    <w:rsid w:val="00653DD5"/>
    <w:rsid w:val="0065408C"/>
    <w:rsid w:val="00654349"/>
    <w:rsid w:val="00654536"/>
    <w:rsid w:val="00655A3C"/>
    <w:rsid w:val="00655CBC"/>
    <w:rsid w:val="006576F5"/>
    <w:rsid w:val="00660103"/>
    <w:rsid w:val="00661E24"/>
    <w:rsid w:val="00662367"/>
    <w:rsid w:val="00664038"/>
    <w:rsid w:val="00665BC3"/>
    <w:rsid w:val="00665FF3"/>
    <w:rsid w:val="00670163"/>
    <w:rsid w:val="00670EA5"/>
    <w:rsid w:val="006722DD"/>
    <w:rsid w:val="0067267A"/>
    <w:rsid w:val="0067431B"/>
    <w:rsid w:val="00676FFE"/>
    <w:rsid w:val="006779BF"/>
    <w:rsid w:val="00677C40"/>
    <w:rsid w:val="00677EEE"/>
    <w:rsid w:val="00681935"/>
    <w:rsid w:val="00682E6F"/>
    <w:rsid w:val="00684001"/>
    <w:rsid w:val="0068609B"/>
    <w:rsid w:val="0068671C"/>
    <w:rsid w:val="00686E4A"/>
    <w:rsid w:val="00690542"/>
    <w:rsid w:val="00693764"/>
    <w:rsid w:val="006941C7"/>
    <w:rsid w:val="0069528C"/>
    <w:rsid w:val="00695F40"/>
    <w:rsid w:val="0069610B"/>
    <w:rsid w:val="00696A9B"/>
    <w:rsid w:val="00696E12"/>
    <w:rsid w:val="00697EDB"/>
    <w:rsid w:val="006A0196"/>
    <w:rsid w:val="006A0393"/>
    <w:rsid w:val="006A058E"/>
    <w:rsid w:val="006A0D1D"/>
    <w:rsid w:val="006A22D0"/>
    <w:rsid w:val="006A2F22"/>
    <w:rsid w:val="006A3FB1"/>
    <w:rsid w:val="006A4D8C"/>
    <w:rsid w:val="006A589E"/>
    <w:rsid w:val="006A5AB8"/>
    <w:rsid w:val="006A79F0"/>
    <w:rsid w:val="006B0131"/>
    <w:rsid w:val="006B0C6D"/>
    <w:rsid w:val="006B0DAD"/>
    <w:rsid w:val="006B3A41"/>
    <w:rsid w:val="006B3F86"/>
    <w:rsid w:val="006B3F90"/>
    <w:rsid w:val="006B4253"/>
    <w:rsid w:val="006B43B1"/>
    <w:rsid w:val="006B45A5"/>
    <w:rsid w:val="006B7E9A"/>
    <w:rsid w:val="006C094E"/>
    <w:rsid w:val="006C0BEE"/>
    <w:rsid w:val="006C16E7"/>
    <w:rsid w:val="006C468C"/>
    <w:rsid w:val="006C655A"/>
    <w:rsid w:val="006C759D"/>
    <w:rsid w:val="006C77F0"/>
    <w:rsid w:val="006C7811"/>
    <w:rsid w:val="006C78F4"/>
    <w:rsid w:val="006C7B99"/>
    <w:rsid w:val="006D2A1E"/>
    <w:rsid w:val="006D3041"/>
    <w:rsid w:val="006D4BD5"/>
    <w:rsid w:val="006D51E3"/>
    <w:rsid w:val="006D5DA0"/>
    <w:rsid w:val="006D60ED"/>
    <w:rsid w:val="006D61CF"/>
    <w:rsid w:val="006D764E"/>
    <w:rsid w:val="006D7A0D"/>
    <w:rsid w:val="006D7F31"/>
    <w:rsid w:val="006E0848"/>
    <w:rsid w:val="006E12C9"/>
    <w:rsid w:val="006E1493"/>
    <w:rsid w:val="006E1722"/>
    <w:rsid w:val="006E1F2C"/>
    <w:rsid w:val="006E1F3C"/>
    <w:rsid w:val="006E2E25"/>
    <w:rsid w:val="006E3F45"/>
    <w:rsid w:val="006E44FD"/>
    <w:rsid w:val="006E458F"/>
    <w:rsid w:val="006E5431"/>
    <w:rsid w:val="006E660A"/>
    <w:rsid w:val="006E6F57"/>
    <w:rsid w:val="006F18EA"/>
    <w:rsid w:val="006F1CCD"/>
    <w:rsid w:val="006F2834"/>
    <w:rsid w:val="006F30C0"/>
    <w:rsid w:val="006F361C"/>
    <w:rsid w:val="006F473D"/>
    <w:rsid w:val="006F58BA"/>
    <w:rsid w:val="006F58BB"/>
    <w:rsid w:val="006F6756"/>
    <w:rsid w:val="006F6F61"/>
    <w:rsid w:val="006F7AF9"/>
    <w:rsid w:val="00700866"/>
    <w:rsid w:val="00701CF5"/>
    <w:rsid w:val="00703352"/>
    <w:rsid w:val="00703606"/>
    <w:rsid w:val="00703A97"/>
    <w:rsid w:val="00703BA0"/>
    <w:rsid w:val="00703E39"/>
    <w:rsid w:val="00704202"/>
    <w:rsid w:val="00704D41"/>
    <w:rsid w:val="0070546B"/>
    <w:rsid w:val="00705970"/>
    <w:rsid w:val="00706683"/>
    <w:rsid w:val="007070DB"/>
    <w:rsid w:val="007071EE"/>
    <w:rsid w:val="00707C2F"/>
    <w:rsid w:val="007101F2"/>
    <w:rsid w:val="00710D55"/>
    <w:rsid w:val="00712823"/>
    <w:rsid w:val="00712A85"/>
    <w:rsid w:val="00712AB1"/>
    <w:rsid w:val="00713762"/>
    <w:rsid w:val="0071385C"/>
    <w:rsid w:val="00713E48"/>
    <w:rsid w:val="0071481B"/>
    <w:rsid w:val="0071651A"/>
    <w:rsid w:val="00720AE9"/>
    <w:rsid w:val="00721698"/>
    <w:rsid w:val="00721880"/>
    <w:rsid w:val="00721885"/>
    <w:rsid w:val="007224D9"/>
    <w:rsid w:val="007234B1"/>
    <w:rsid w:val="00724364"/>
    <w:rsid w:val="007253FA"/>
    <w:rsid w:val="007255D8"/>
    <w:rsid w:val="007258C9"/>
    <w:rsid w:val="00725DEE"/>
    <w:rsid w:val="00725EC3"/>
    <w:rsid w:val="00725EE3"/>
    <w:rsid w:val="007261B7"/>
    <w:rsid w:val="00726A53"/>
    <w:rsid w:val="00727BE5"/>
    <w:rsid w:val="00727F46"/>
    <w:rsid w:val="007302B7"/>
    <w:rsid w:val="00730609"/>
    <w:rsid w:val="007328EE"/>
    <w:rsid w:val="00732F3A"/>
    <w:rsid w:val="0073540E"/>
    <w:rsid w:val="00736715"/>
    <w:rsid w:val="00736BFD"/>
    <w:rsid w:val="0073704E"/>
    <w:rsid w:val="007375C4"/>
    <w:rsid w:val="00737629"/>
    <w:rsid w:val="00737A3D"/>
    <w:rsid w:val="00740217"/>
    <w:rsid w:val="007415FA"/>
    <w:rsid w:val="0074196D"/>
    <w:rsid w:val="00743E36"/>
    <w:rsid w:val="0074454D"/>
    <w:rsid w:val="00744B2C"/>
    <w:rsid w:val="0074661B"/>
    <w:rsid w:val="0074668E"/>
    <w:rsid w:val="007469ED"/>
    <w:rsid w:val="00746C52"/>
    <w:rsid w:val="00746CD2"/>
    <w:rsid w:val="007479A3"/>
    <w:rsid w:val="00752007"/>
    <w:rsid w:val="007521A6"/>
    <w:rsid w:val="007526CB"/>
    <w:rsid w:val="00752C49"/>
    <w:rsid w:val="00753417"/>
    <w:rsid w:val="00753CAE"/>
    <w:rsid w:val="00754535"/>
    <w:rsid w:val="00754D69"/>
    <w:rsid w:val="00754F0A"/>
    <w:rsid w:val="00756074"/>
    <w:rsid w:val="00756CD7"/>
    <w:rsid w:val="007575E5"/>
    <w:rsid w:val="00757C96"/>
    <w:rsid w:val="00760E86"/>
    <w:rsid w:val="00760F94"/>
    <w:rsid w:val="00761414"/>
    <w:rsid w:val="007617D6"/>
    <w:rsid w:val="00761FA3"/>
    <w:rsid w:val="0076273D"/>
    <w:rsid w:val="00762A0F"/>
    <w:rsid w:val="00764460"/>
    <w:rsid w:val="007657E2"/>
    <w:rsid w:val="00765A60"/>
    <w:rsid w:val="00766BE1"/>
    <w:rsid w:val="0076722A"/>
    <w:rsid w:val="00767C08"/>
    <w:rsid w:val="00770532"/>
    <w:rsid w:val="007706DA"/>
    <w:rsid w:val="00771103"/>
    <w:rsid w:val="0077310E"/>
    <w:rsid w:val="00774DFC"/>
    <w:rsid w:val="007751CF"/>
    <w:rsid w:val="00775683"/>
    <w:rsid w:val="00775743"/>
    <w:rsid w:val="00776096"/>
    <w:rsid w:val="00776DD4"/>
    <w:rsid w:val="0078011C"/>
    <w:rsid w:val="00780274"/>
    <w:rsid w:val="00780BC2"/>
    <w:rsid w:val="00782588"/>
    <w:rsid w:val="00782B3B"/>
    <w:rsid w:val="00783355"/>
    <w:rsid w:val="0078356C"/>
    <w:rsid w:val="00783676"/>
    <w:rsid w:val="00783BD0"/>
    <w:rsid w:val="00784D7A"/>
    <w:rsid w:val="00790152"/>
    <w:rsid w:val="00790F63"/>
    <w:rsid w:val="00791F94"/>
    <w:rsid w:val="00792471"/>
    <w:rsid w:val="00792CD5"/>
    <w:rsid w:val="0079301F"/>
    <w:rsid w:val="00793B12"/>
    <w:rsid w:val="0079441B"/>
    <w:rsid w:val="00794ED4"/>
    <w:rsid w:val="00794FE1"/>
    <w:rsid w:val="00795272"/>
    <w:rsid w:val="00797502"/>
    <w:rsid w:val="00797804"/>
    <w:rsid w:val="00797B1F"/>
    <w:rsid w:val="007A159C"/>
    <w:rsid w:val="007A2556"/>
    <w:rsid w:val="007A25E0"/>
    <w:rsid w:val="007A63E0"/>
    <w:rsid w:val="007A7015"/>
    <w:rsid w:val="007A733F"/>
    <w:rsid w:val="007B03CF"/>
    <w:rsid w:val="007B3700"/>
    <w:rsid w:val="007B5517"/>
    <w:rsid w:val="007B560F"/>
    <w:rsid w:val="007B56CD"/>
    <w:rsid w:val="007B5E41"/>
    <w:rsid w:val="007B6015"/>
    <w:rsid w:val="007B6C5B"/>
    <w:rsid w:val="007C0107"/>
    <w:rsid w:val="007C01D1"/>
    <w:rsid w:val="007C0233"/>
    <w:rsid w:val="007C1C27"/>
    <w:rsid w:val="007C2A86"/>
    <w:rsid w:val="007C3BC5"/>
    <w:rsid w:val="007C4469"/>
    <w:rsid w:val="007C4B16"/>
    <w:rsid w:val="007C4B2D"/>
    <w:rsid w:val="007C4E07"/>
    <w:rsid w:val="007C5C4E"/>
    <w:rsid w:val="007C6A56"/>
    <w:rsid w:val="007C70F2"/>
    <w:rsid w:val="007D19D4"/>
    <w:rsid w:val="007D1E1E"/>
    <w:rsid w:val="007D1E39"/>
    <w:rsid w:val="007D3E5D"/>
    <w:rsid w:val="007D419F"/>
    <w:rsid w:val="007D4383"/>
    <w:rsid w:val="007D4742"/>
    <w:rsid w:val="007D4B8D"/>
    <w:rsid w:val="007D4D36"/>
    <w:rsid w:val="007D4ED8"/>
    <w:rsid w:val="007D5CE8"/>
    <w:rsid w:val="007D62FA"/>
    <w:rsid w:val="007D686F"/>
    <w:rsid w:val="007D745D"/>
    <w:rsid w:val="007D7970"/>
    <w:rsid w:val="007E09CF"/>
    <w:rsid w:val="007E3BD7"/>
    <w:rsid w:val="007E3D58"/>
    <w:rsid w:val="007E44F8"/>
    <w:rsid w:val="007E4967"/>
    <w:rsid w:val="007E4BCF"/>
    <w:rsid w:val="007E4E4B"/>
    <w:rsid w:val="007E5265"/>
    <w:rsid w:val="007E5373"/>
    <w:rsid w:val="007E7450"/>
    <w:rsid w:val="007E7625"/>
    <w:rsid w:val="007E7867"/>
    <w:rsid w:val="007E7E2B"/>
    <w:rsid w:val="007F02AC"/>
    <w:rsid w:val="007F08CE"/>
    <w:rsid w:val="007F102F"/>
    <w:rsid w:val="007F1821"/>
    <w:rsid w:val="007F2A61"/>
    <w:rsid w:val="007F3E9E"/>
    <w:rsid w:val="007F464E"/>
    <w:rsid w:val="007F4762"/>
    <w:rsid w:val="007F4FCF"/>
    <w:rsid w:val="007F57B4"/>
    <w:rsid w:val="007F5B5B"/>
    <w:rsid w:val="007F6764"/>
    <w:rsid w:val="007F6E5A"/>
    <w:rsid w:val="007F71AE"/>
    <w:rsid w:val="008004B7"/>
    <w:rsid w:val="00801F40"/>
    <w:rsid w:val="00802F0A"/>
    <w:rsid w:val="00803BEE"/>
    <w:rsid w:val="008042A8"/>
    <w:rsid w:val="00804B42"/>
    <w:rsid w:val="00804B5F"/>
    <w:rsid w:val="008055F9"/>
    <w:rsid w:val="0080674F"/>
    <w:rsid w:val="00806976"/>
    <w:rsid w:val="008077CA"/>
    <w:rsid w:val="008105B3"/>
    <w:rsid w:val="0081129F"/>
    <w:rsid w:val="00811F36"/>
    <w:rsid w:val="0081215C"/>
    <w:rsid w:val="00813397"/>
    <w:rsid w:val="008141D7"/>
    <w:rsid w:val="00815243"/>
    <w:rsid w:val="008159E6"/>
    <w:rsid w:val="00815B7B"/>
    <w:rsid w:val="00815D22"/>
    <w:rsid w:val="0082094D"/>
    <w:rsid w:val="00820AAF"/>
    <w:rsid w:val="00820AB6"/>
    <w:rsid w:val="00820B34"/>
    <w:rsid w:val="00820FB5"/>
    <w:rsid w:val="00821084"/>
    <w:rsid w:val="008214F2"/>
    <w:rsid w:val="00822B6D"/>
    <w:rsid w:val="00822F32"/>
    <w:rsid w:val="008235BF"/>
    <w:rsid w:val="00823C90"/>
    <w:rsid w:val="0082518C"/>
    <w:rsid w:val="008254F9"/>
    <w:rsid w:val="00826231"/>
    <w:rsid w:val="00826864"/>
    <w:rsid w:val="008277AC"/>
    <w:rsid w:val="00830043"/>
    <w:rsid w:val="008303DA"/>
    <w:rsid w:val="00831003"/>
    <w:rsid w:val="00832285"/>
    <w:rsid w:val="00832AC6"/>
    <w:rsid w:val="00833B59"/>
    <w:rsid w:val="00833E5F"/>
    <w:rsid w:val="00834C08"/>
    <w:rsid w:val="00835CCA"/>
    <w:rsid w:val="0083658C"/>
    <w:rsid w:val="0084187D"/>
    <w:rsid w:val="00841DE0"/>
    <w:rsid w:val="0084416F"/>
    <w:rsid w:val="00845118"/>
    <w:rsid w:val="008458C2"/>
    <w:rsid w:val="00846444"/>
    <w:rsid w:val="00847DFD"/>
    <w:rsid w:val="00850BBD"/>
    <w:rsid w:val="00851F30"/>
    <w:rsid w:val="0085202F"/>
    <w:rsid w:val="00853879"/>
    <w:rsid w:val="008548EC"/>
    <w:rsid w:val="00855F77"/>
    <w:rsid w:val="008569FE"/>
    <w:rsid w:val="00856FB8"/>
    <w:rsid w:val="00860260"/>
    <w:rsid w:val="008611E6"/>
    <w:rsid w:val="00861240"/>
    <w:rsid w:val="0086149E"/>
    <w:rsid w:val="0086240D"/>
    <w:rsid w:val="00862540"/>
    <w:rsid w:val="008631E5"/>
    <w:rsid w:val="0086407C"/>
    <w:rsid w:val="008654F1"/>
    <w:rsid w:val="00865B42"/>
    <w:rsid w:val="00866D7D"/>
    <w:rsid w:val="00867E61"/>
    <w:rsid w:val="008701FF"/>
    <w:rsid w:val="00871C9E"/>
    <w:rsid w:val="0087211A"/>
    <w:rsid w:val="008724D5"/>
    <w:rsid w:val="00872EBF"/>
    <w:rsid w:val="00872F85"/>
    <w:rsid w:val="00874DEA"/>
    <w:rsid w:val="00875CE1"/>
    <w:rsid w:val="00880B5B"/>
    <w:rsid w:val="008821DD"/>
    <w:rsid w:val="00882547"/>
    <w:rsid w:val="00883CF9"/>
    <w:rsid w:val="0088478B"/>
    <w:rsid w:val="0088523B"/>
    <w:rsid w:val="0088558F"/>
    <w:rsid w:val="00885FAE"/>
    <w:rsid w:val="0089196E"/>
    <w:rsid w:val="00892294"/>
    <w:rsid w:val="00892C8C"/>
    <w:rsid w:val="00893459"/>
    <w:rsid w:val="00893B42"/>
    <w:rsid w:val="00893BFC"/>
    <w:rsid w:val="00894D9B"/>
    <w:rsid w:val="008957F7"/>
    <w:rsid w:val="00895931"/>
    <w:rsid w:val="00896A85"/>
    <w:rsid w:val="008A0211"/>
    <w:rsid w:val="008A0B53"/>
    <w:rsid w:val="008A0C75"/>
    <w:rsid w:val="008A0F59"/>
    <w:rsid w:val="008A1D18"/>
    <w:rsid w:val="008A2F31"/>
    <w:rsid w:val="008A3B81"/>
    <w:rsid w:val="008A4FC4"/>
    <w:rsid w:val="008A605D"/>
    <w:rsid w:val="008A6FB2"/>
    <w:rsid w:val="008B0066"/>
    <w:rsid w:val="008B1A7C"/>
    <w:rsid w:val="008B2A06"/>
    <w:rsid w:val="008B2F13"/>
    <w:rsid w:val="008B3924"/>
    <w:rsid w:val="008B5B0B"/>
    <w:rsid w:val="008B6238"/>
    <w:rsid w:val="008B6869"/>
    <w:rsid w:val="008B6B16"/>
    <w:rsid w:val="008B73CF"/>
    <w:rsid w:val="008C07A5"/>
    <w:rsid w:val="008C1022"/>
    <w:rsid w:val="008C1677"/>
    <w:rsid w:val="008C415B"/>
    <w:rsid w:val="008C435D"/>
    <w:rsid w:val="008C4733"/>
    <w:rsid w:val="008C4C7E"/>
    <w:rsid w:val="008C6EF6"/>
    <w:rsid w:val="008C72A1"/>
    <w:rsid w:val="008C7930"/>
    <w:rsid w:val="008C79B7"/>
    <w:rsid w:val="008D0ED8"/>
    <w:rsid w:val="008D0FF5"/>
    <w:rsid w:val="008D1CB2"/>
    <w:rsid w:val="008D3664"/>
    <w:rsid w:val="008D52B6"/>
    <w:rsid w:val="008D56A2"/>
    <w:rsid w:val="008D5B2E"/>
    <w:rsid w:val="008D6C54"/>
    <w:rsid w:val="008D7F50"/>
    <w:rsid w:val="008E1255"/>
    <w:rsid w:val="008E1397"/>
    <w:rsid w:val="008E1AA0"/>
    <w:rsid w:val="008E1D2F"/>
    <w:rsid w:val="008E2B94"/>
    <w:rsid w:val="008E34DC"/>
    <w:rsid w:val="008E4C4A"/>
    <w:rsid w:val="008E53B6"/>
    <w:rsid w:val="008E5AC5"/>
    <w:rsid w:val="008E5CD5"/>
    <w:rsid w:val="008E6074"/>
    <w:rsid w:val="008E766B"/>
    <w:rsid w:val="008F0725"/>
    <w:rsid w:val="008F11BE"/>
    <w:rsid w:val="008F1B48"/>
    <w:rsid w:val="008F1C4D"/>
    <w:rsid w:val="008F3555"/>
    <w:rsid w:val="008F46CD"/>
    <w:rsid w:val="008F470C"/>
    <w:rsid w:val="008F4983"/>
    <w:rsid w:val="008F499B"/>
    <w:rsid w:val="008F595E"/>
    <w:rsid w:val="008F6A29"/>
    <w:rsid w:val="008F737B"/>
    <w:rsid w:val="008F742B"/>
    <w:rsid w:val="009019DD"/>
    <w:rsid w:val="00901E9A"/>
    <w:rsid w:val="00903150"/>
    <w:rsid w:val="0090322A"/>
    <w:rsid w:val="009039D8"/>
    <w:rsid w:val="00905301"/>
    <w:rsid w:val="009056C3"/>
    <w:rsid w:val="009057C2"/>
    <w:rsid w:val="00905BE6"/>
    <w:rsid w:val="00905FB4"/>
    <w:rsid w:val="00906DB4"/>
    <w:rsid w:val="00907474"/>
    <w:rsid w:val="009103EE"/>
    <w:rsid w:val="00910A2C"/>
    <w:rsid w:val="00911579"/>
    <w:rsid w:val="009124E1"/>
    <w:rsid w:val="00912F13"/>
    <w:rsid w:val="00913170"/>
    <w:rsid w:val="00913368"/>
    <w:rsid w:val="0091361D"/>
    <w:rsid w:val="00913A37"/>
    <w:rsid w:val="00914A1E"/>
    <w:rsid w:val="00914B04"/>
    <w:rsid w:val="00915050"/>
    <w:rsid w:val="0092054B"/>
    <w:rsid w:val="00920ADB"/>
    <w:rsid w:val="0092212F"/>
    <w:rsid w:val="00922DD0"/>
    <w:rsid w:val="00923591"/>
    <w:rsid w:val="00923A89"/>
    <w:rsid w:val="00924447"/>
    <w:rsid w:val="009266E0"/>
    <w:rsid w:val="0093248E"/>
    <w:rsid w:val="00933B09"/>
    <w:rsid w:val="00936B86"/>
    <w:rsid w:val="0093767B"/>
    <w:rsid w:val="009428CF"/>
    <w:rsid w:val="00943BEA"/>
    <w:rsid w:val="00945B9A"/>
    <w:rsid w:val="0094607B"/>
    <w:rsid w:val="00946E5B"/>
    <w:rsid w:val="00947180"/>
    <w:rsid w:val="00951293"/>
    <w:rsid w:val="00951830"/>
    <w:rsid w:val="00952A6E"/>
    <w:rsid w:val="00952AE9"/>
    <w:rsid w:val="00952CCD"/>
    <w:rsid w:val="009531E0"/>
    <w:rsid w:val="009531FE"/>
    <w:rsid w:val="00953814"/>
    <w:rsid w:val="00953B09"/>
    <w:rsid w:val="009541EA"/>
    <w:rsid w:val="009542C3"/>
    <w:rsid w:val="009551F0"/>
    <w:rsid w:val="009564D7"/>
    <w:rsid w:val="00956C85"/>
    <w:rsid w:val="00957E9A"/>
    <w:rsid w:val="00960290"/>
    <w:rsid w:val="009604DF"/>
    <w:rsid w:val="00960F10"/>
    <w:rsid w:val="00962BB4"/>
    <w:rsid w:val="009648E7"/>
    <w:rsid w:val="00965491"/>
    <w:rsid w:val="009661A9"/>
    <w:rsid w:val="00970FA5"/>
    <w:rsid w:val="00971420"/>
    <w:rsid w:val="00973843"/>
    <w:rsid w:val="00973A43"/>
    <w:rsid w:val="00974075"/>
    <w:rsid w:val="00975260"/>
    <w:rsid w:val="009763E2"/>
    <w:rsid w:val="009769FC"/>
    <w:rsid w:val="00976E06"/>
    <w:rsid w:val="00977316"/>
    <w:rsid w:val="009776DA"/>
    <w:rsid w:val="00977975"/>
    <w:rsid w:val="00982356"/>
    <w:rsid w:val="00982E3B"/>
    <w:rsid w:val="0098307A"/>
    <w:rsid w:val="0098318C"/>
    <w:rsid w:val="009832F7"/>
    <w:rsid w:val="0098489B"/>
    <w:rsid w:val="0098526B"/>
    <w:rsid w:val="009854A1"/>
    <w:rsid w:val="009859AA"/>
    <w:rsid w:val="009861A0"/>
    <w:rsid w:val="00986ACF"/>
    <w:rsid w:val="00990F95"/>
    <w:rsid w:val="0099147E"/>
    <w:rsid w:val="00991EA1"/>
    <w:rsid w:val="009923C4"/>
    <w:rsid w:val="009934DD"/>
    <w:rsid w:val="0099368E"/>
    <w:rsid w:val="0099457C"/>
    <w:rsid w:val="009946E4"/>
    <w:rsid w:val="0099504F"/>
    <w:rsid w:val="009955CA"/>
    <w:rsid w:val="0099600B"/>
    <w:rsid w:val="0099695D"/>
    <w:rsid w:val="009A00FA"/>
    <w:rsid w:val="009A0345"/>
    <w:rsid w:val="009A143F"/>
    <w:rsid w:val="009A3968"/>
    <w:rsid w:val="009A6E85"/>
    <w:rsid w:val="009A70D6"/>
    <w:rsid w:val="009A734B"/>
    <w:rsid w:val="009A7E44"/>
    <w:rsid w:val="009A7EC4"/>
    <w:rsid w:val="009B07E9"/>
    <w:rsid w:val="009B1721"/>
    <w:rsid w:val="009B17F6"/>
    <w:rsid w:val="009B375F"/>
    <w:rsid w:val="009B40A2"/>
    <w:rsid w:val="009B40AD"/>
    <w:rsid w:val="009B51E8"/>
    <w:rsid w:val="009B555D"/>
    <w:rsid w:val="009B5FF8"/>
    <w:rsid w:val="009B690B"/>
    <w:rsid w:val="009B692A"/>
    <w:rsid w:val="009B712F"/>
    <w:rsid w:val="009B7769"/>
    <w:rsid w:val="009C038C"/>
    <w:rsid w:val="009C07D7"/>
    <w:rsid w:val="009C0F6F"/>
    <w:rsid w:val="009C19A4"/>
    <w:rsid w:val="009C1E89"/>
    <w:rsid w:val="009C3BB2"/>
    <w:rsid w:val="009C41E9"/>
    <w:rsid w:val="009C4680"/>
    <w:rsid w:val="009C4B87"/>
    <w:rsid w:val="009C53EF"/>
    <w:rsid w:val="009C62FD"/>
    <w:rsid w:val="009D06E9"/>
    <w:rsid w:val="009D06FC"/>
    <w:rsid w:val="009D0F7D"/>
    <w:rsid w:val="009D1562"/>
    <w:rsid w:val="009D1578"/>
    <w:rsid w:val="009D2664"/>
    <w:rsid w:val="009D3C4A"/>
    <w:rsid w:val="009D475A"/>
    <w:rsid w:val="009D6141"/>
    <w:rsid w:val="009E1F4E"/>
    <w:rsid w:val="009E22A3"/>
    <w:rsid w:val="009E235F"/>
    <w:rsid w:val="009E252F"/>
    <w:rsid w:val="009E2EA2"/>
    <w:rsid w:val="009E3035"/>
    <w:rsid w:val="009E32F5"/>
    <w:rsid w:val="009E4D40"/>
    <w:rsid w:val="009E51D0"/>
    <w:rsid w:val="009E67C8"/>
    <w:rsid w:val="009F02CC"/>
    <w:rsid w:val="009F03E7"/>
    <w:rsid w:val="009F055F"/>
    <w:rsid w:val="009F0731"/>
    <w:rsid w:val="009F0C40"/>
    <w:rsid w:val="009F1B06"/>
    <w:rsid w:val="009F2775"/>
    <w:rsid w:val="009F3573"/>
    <w:rsid w:val="009F35F4"/>
    <w:rsid w:val="009F56BE"/>
    <w:rsid w:val="009F65D1"/>
    <w:rsid w:val="009F6C34"/>
    <w:rsid w:val="009F7505"/>
    <w:rsid w:val="009F7817"/>
    <w:rsid w:val="009F7901"/>
    <w:rsid w:val="00A00114"/>
    <w:rsid w:val="00A00DBD"/>
    <w:rsid w:val="00A01185"/>
    <w:rsid w:val="00A03323"/>
    <w:rsid w:val="00A03F34"/>
    <w:rsid w:val="00A043AD"/>
    <w:rsid w:val="00A048E5"/>
    <w:rsid w:val="00A05803"/>
    <w:rsid w:val="00A058F9"/>
    <w:rsid w:val="00A0687F"/>
    <w:rsid w:val="00A07BDB"/>
    <w:rsid w:val="00A07F5B"/>
    <w:rsid w:val="00A116F9"/>
    <w:rsid w:val="00A130DA"/>
    <w:rsid w:val="00A1421A"/>
    <w:rsid w:val="00A14958"/>
    <w:rsid w:val="00A159A9"/>
    <w:rsid w:val="00A16CF4"/>
    <w:rsid w:val="00A21451"/>
    <w:rsid w:val="00A23BA5"/>
    <w:rsid w:val="00A24461"/>
    <w:rsid w:val="00A2561C"/>
    <w:rsid w:val="00A26AED"/>
    <w:rsid w:val="00A300A2"/>
    <w:rsid w:val="00A308BE"/>
    <w:rsid w:val="00A31A31"/>
    <w:rsid w:val="00A31AC4"/>
    <w:rsid w:val="00A33C5B"/>
    <w:rsid w:val="00A34101"/>
    <w:rsid w:val="00A34680"/>
    <w:rsid w:val="00A34C2A"/>
    <w:rsid w:val="00A35A22"/>
    <w:rsid w:val="00A36066"/>
    <w:rsid w:val="00A36839"/>
    <w:rsid w:val="00A36AB0"/>
    <w:rsid w:val="00A405B4"/>
    <w:rsid w:val="00A42B1E"/>
    <w:rsid w:val="00A432F2"/>
    <w:rsid w:val="00A45E92"/>
    <w:rsid w:val="00A47B7E"/>
    <w:rsid w:val="00A502B4"/>
    <w:rsid w:val="00A50B08"/>
    <w:rsid w:val="00A513A8"/>
    <w:rsid w:val="00A52CD1"/>
    <w:rsid w:val="00A53B48"/>
    <w:rsid w:val="00A54C1A"/>
    <w:rsid w:val="00A54E9F"/>
    <w:rsid w:val="00A5633C"/>
    <w:rsid w:val="00A5704F"/>
    <w:rsid w:val="00A616C8"/>
    <w:rsid w:val="00A61CB2"/>
    <w:rsid w:val="00A61F53"/>
    <w:rsid w:val="00A62EF2"/>
    <w:rsid w:val="00A6304C"/>
    <w:rsid w:val="00A63C0D"/>
    <w:rsid w:val="00A6474C"/>
    <w:rsid w:val="00A65088"/>
    <w:rsid w:val="00A65A5E"/>
    <w:rsid w:val="00A65DC5"/>
    <w:rsid w:val="00A65F44"/>
    <w:rsid w:val="00A66855"/>
    <w:rsid w:val="00A67196"/>
    <w:rsid w:val="00A67312"/>
    <w:rsid w:val="00A70D11"/>
    <w:rsid w:val="00A71422"/>
    <w:rsid w:val="00A71513"/>
    <w:rsid w:val="00A71636"/>
    <w:rsid w:val="00A72345"/>
    <w:rsid w:val="00A72879"/>
    <w:rsid w:val="00A72DCD"/>
    <w:rsid w:val="00A73154"/>
    <w:rsid w:val="00A73719"/>
    <w:rsid w:val="00A7378D"/>
    <w:rsid w:val="00A740F5"/>
    <w:rsid w:val="00A755AB"/>
    <w:rsid w:val="00A756D3"/>
    <w:rsid w:val="00A75BF4"/>
    <w:rsid w:val="00A760D5"/>
    <w:rsid w:val="00A77922"/>
    <w:rsid w:val="00A8090F"/>
    <w:rsid w:val="00A8110E"/>
    <w:rsid w:val="00A82A92"/>
    <w:rsid w:val="00A82EEF"/>
    <w:rsid w:val="00A83B08"/>
    <w:rsid w:val="00A83B99"/>
    <w:rsid w:val="00A84955"/>
    <w:rsid w:val="00A84BB5"/>
    <w:rsid w:val="00A85199"/>
    <w:rsid w:val="00A86399"/>
    <w:rsid w:val="00A86819"/>
    <w:rsid w:val="00A86D34"/>
    <w:rsid w:val="00A87514"/>
    <w:rsid w:val="00A875FA"/>
    <w:rsid w:val="00A90900"/>
    <w:rsid w:val="00A92B19"/>
    <w:rsid w:val="00A93E3A"/>
    <w:rsid w:val="00A93E41"/>
    <w:rsid w:val="00A949F6"/>
    <w:rsid w:val="00A94DAB"/>
    <w:rsid w:val="00A94F46"/>
    <w:rsid w:val="00A97145"/>
    <w:rsid w:val="00A97483"/>
    <w:rsid w:val="00A97B79"/>
    <w:rsid w:val="00AA0E0D"/>
    <w:rsid w:val="00AA1440"/>
    <w:rsid w:val="00AA15D7"/>
    <w:rsid w:val="00AA1AE2"/>
    <w:rsid w:val="00AA3ADE"/>
    <w:rsid w:val="00AA3FA4"/>
    <w:rsid w:val="00AA5BFB"/>
    <w:rsid w:val="00AA6069"/>
    <w:rsid w:val="00AA6AA5"/>
    <w:rsid w:val="00AA6D31"/>
    <w:rsid w:val="00AA7310"/>
    <w:rsid w:val="00AB0116"/>
    <w:rsid w:val="00AB22E1"/>
    <w:rsid w:val="00AB2A09"/>
    <w:rsid w:val="00AB3336"/>
    <w:rsid w:val="00AC1CF6"/>
    <w:rsid w:val="00AC1DA1"/>
    <w:rsid w:val="00AC252B"/>
    <w:rsid w:val="00AC29AD"/>
    <w:rsid w:val="00AC3581"/>
    <w:rsid w:val="00AC3F92"/>
    <w:rsid w:val="00AC4555"/>
    <w:rsid w:val="00AC4E56"/>
    <w:rsid w:val="00AC7BCD"/>
    <w:rsid w:val="00AD0966"/>
    <w:rsid w:val="00AD0C6E"/>
    <w:rsid w:val="00AD241D"/>
    <w:rsid w:val="00AD2844"/>
    <w:rsid w:val="00AD4E71"/>
    <w:rsid w:val="00AD4EC6"/>
    <w:rsid w:val="00AD4EE3"/>
    <w:rsid w:val="00AD5407"/>
    <w:rsid w:val="00AD56FE"/>
    <w:rsid w:val="00AD5A5E"/>
    <w:rsid w:val="00AD60FC"/>
    <w:rsid w:val="00AD7530"/>
    <w:rsid w:val="00AD7919"/>
    <w:rsid w:val="00AD7D05"/>
    <w:rsid w:val="00AE0016"/>
    <w:rsid w:val="00AE0124"/>
    <w:rsid w:val="00AE1678"/>
    <w:rsid w:val="00AE1AAA"/>
    <w:rsid w:val="00AE1F5A"/>
    <w:rsid w:val="00AE2454"/>
    <w:rsid w:val="00AE2642"/>
    <w:rsid w:val="00AE3757"/>
    <w:rsid w:val="00AE3CE4"/>
    <w:rsid w:val="00AE421F"/>
    <w:rsid w:val="00AE5186"/>
    <w:rsid w:val="00AE6177"/>
    <w:rsid w:val="00AE6B7A"/>
    <w:rsid w:val="00AE73CA"/>
    <w:rsid w:val="00AE7AA1"/>
    <w:rsid w:val="00AE7B06"/>
    <w:rsid w:val="00AF194A"/>
    <w:rsid w:val="00AF1B9C"/>
    <w:rsid w:val="00AF1BDB"/>
    <w:rsid w:val="00AF3295"/>
    <w:rsid w:val="00AF45CB"/>
    <w:rsid w:val="00AF6797"/>
    <w:rsid w:val="00AF6B7D"/>
    <w:rsid w:val="00AF7438"/>
    <w:rsid w:val="00AF795F"/>
    <w:rsid w:val="00AF7D33"/>
    <w:rsid w:val="00B00F07"/>
    <w:rsid w:val="00B012F5"/>
    <w:rsid w:val="00B0144C"/>
    <w:rsid w:val="00B0197E"/>
    <w:rsid w:val="00B01A69"/>
    <w:rsid w:val="00B01ED7"/>
    <w:rsid w:val="00B03F04"/>
    <w:rsid w:val="00B04D18"/>
    <w:rsid w:val="00B04DA5"/>
    <w:rsid w:val="00B05EE1"/>
    <w:rsid w:val="00B06A8B"/>
    <w:rsid w:val="00B0732C"/>
    <w:rsid w:val="00B073E5"/>
    <w:rsid w:val="00B07EB1"/>
    <w:rsid w:val="00B106F1"/>
    <w:rsid w:val="00B10D3E"/>
    <w:rsid w:val="00B10EAD"/>
    <w:rsid w:val="00B10ED3"/>
    <w:rsid w:val="00B12117"/>
    <w:rsid w:val="00B13644"/>
    <w:rsid w:val="00B163B7"/>
    <w:rsid w:val="00B212FD"/>
    <w:rsid w:val="00B2245A"/>
    <w:rsid w:val="00B2393B"/>
    <w:rsid w:val="00B248D8"/>
    <w:rsid w:val="00B248ED"/>
    <w:rsid w:val="00B24EF9"/>
    <w:rsid w:val="00B25D55"/>
    <w:rsid w:val="00B27468"/>
    <w:rsid w:val="00B30E55"/>
    <w:rsid w:val="00B31041"/>
    <w:rsid w:val="00B3115A"/>
    <w:rsid w:val="00B31230"/>
    <w:rsid w:val="00B31A4F"/>
    <w:rsid w:val="00B32AA6"/>
    <w:rsid w:val="00B33478"/>
    <w:rsid w:val="00B338E9"/>
    <w:rsid w:val="00B35758"/>
    <w:rsid w:val="00B36C6D"/>
    <w:rsid w:val="00B36D01"/>
    <w:rsid w:val="00B379CD"/>
    <w:rsid w:val="00B4096C"/>
    <w:rsid w:val="00B40A93"/>
    <w:rsid w:val="00B41734"/>
    <w:rsid w:val="00B425E7"/>
    <w:rsid w:val="00B429E5"/>
    <w:rsid w:val="00B42F55"/>
    <w:rsid w:val="00B437E9"/>
    <w:rsid w:val="00B43FFB"/>
    <w:rsid w:val="00B4594E"/>
    <w:rsid w:val="00B46861"/>
    <w:rsid w:val="00B46CD5"/>
    <w:rsid w:val="00B54473"/>
    <w:rsid w:val="00B55995"/>
    <w:rsid w:val="00B57063"/>
    <w:rsid w:val="00B6004C"/>
    <w:rsid w:val="00B60293"/>
    <w:rsid w:val="00B60671"/>
    <w:rsid w:val="00B60975"/>
    <w:rsid w:val="00B60A3B"/>
    <w:rsid w:val="00B63631"/>
    <w:rsid w:val="00B6444E"/>
    <w:rsid w:val="00B66878"/>
    <w:rsid w:val="00B66951"/>
    <w:rsid w:val="00B66BCE"/>
    <w:rsid w:val="00B67104"/>
    <w:rsid w:val="00B67245"/>
    <w:rsid w:val="00B67373"/>
    <w:rsid w:val="00B701F3"/>
    <w:rsid w:val="00B70469"/>
    <w:rsid w:val="00B712F1"/>
    <w:rsid w:val="00B7359D"/>
    <w:rsid w:val="00B74A87"/>
    <w:rsid w:val="00B74DD1"/>
    <w:rsid w:val="00B75462"/>
    <w:rsid w:val="00B75A6D"/>
    <w:rsid w:val="00B7612C"/>
    <w:rsid w:val="00B7666F"/>
    <w:rsid w:val="00B77BBA"/>
    <w:rsid w:val="00B806A4"/>
    <w:rsid w:val="00B80EF3"/>
    <w:rsid w:val="00B81936"/>
    <w:rsid w:val="00B82667"/>
    <w:rsid w:val="00B840E8"/>
    <w:rsid w:val="00B845D6"/>
    <w:rsid w:val="00B854A8"/>
    <w:rsid w:val="00B8621D"/>
    <w:rsid w:val="00B90482"/>
    <w:rsid w:val="00B9086E"/>
    <w:rsid w:val="00B91B41"/>
    <w:rsid w:val="00B9227D"/>
    <w:rsid w:val="00B93098"/>
    <w:rsid w:val="00B9382A"/>
    <w:rsid w:val="00B94277"/>
    <w:rsid w:val="00B955FE"/>
    <w:rsid w:val="00B95CEE"/>
    <w:rsid w:val="00B96607"/>
    <w:rsid w:val="00B96BB0"/>
    <w:rsid w:val="00B970D1"/>
    <w:rsid w:val="00B97488"/>
    <w:rsid w:val="00BA2070"/>
    <w:rsid w:val="00BA223E"/>
    <w:rsid w:val="00BA2523"/>
    <w:rsid w:val="00BA29DC"/>
    <w:rsid w:val="00BA2B32"/>
    <w:rsid w:val="00BA3825"/>
    <w:rsid w:val="00BA4937"/>
    <w:rsid w:val="00BA5788"/>
    <w:rsid w:val="00BA5867"/>
    <w:rsid w:val="00BA7FAD"/>
    <w:rsid w:val="00BB0A75"/>
    <w:rsid w:val="00BB156B"/>
    <w:rsid w:val="00BB26C8"/>
    <w:rsid w:val="00BB71AB"/>
    <w:rsid w:val="00BB7567"/>
    <w:rsid w:val="00BB76F3"/>
    <w:rsid w:val="00BB7DC3"/>
    <w:rsid w:val="00BC02EC"/>
    <w:rsid w:val="00BC041B"/>
    <w:rsid w:val="00BC0624"/>
    <w:rsid w:val="00BC0F2E"/>
    <w:rsid w:val="00BC228B"/>
    <w:rsid w:val="00BC2350"/>
    <w:rsid w:val="00BC243C"/>
    <w:rsid w:val="00BC2D4C"/>
    <w:rsid w:val="00BC3DD1"/>
    <w:rsid w:val="00BC495B"/>
    <w:rsid w:val="00BC4AAA"/>
    <w:rsid w:val="00BC557D"/>
    <w:rsid w:val="00BC5783"/>
    <w:rsid w:val="00BC6999"/>
    <w:rsid w:val="00BC79E1"/>
    <w:rsid w:val="00BD0D7F"/>
    <w:rsid w:val="00BD1474"/>
    <w:rsid w:val="00BD16F3"/>
    <w:rsid w:val="00BD3007"/>
    <w:rsid w:val="00BD45B8"/>
    <w:rsid w:val="00BD4E1E"/>
    <w:rsid w:val="00BD6929"/>
    <w:rsid w:val="00BD79AD"/>
    <w:rsid w:val="00BE0489"/>
    <w:rsid w:val="00BE089F"/>
    <w:rsid w:val="00BE0AE2"/>
    <w:rsid w:val="00BE1068"/>
    <w:rsid w:val="00BE10E1"/>
    <w:rsid w:val="00BE13FC"/>
    <w:rsid w:val="00BE1A6D"/>
    <w:rsid w:val="00BE1F7E"/>
    <w:rsid w:val="00BE2DE9"/>
    <w:rsid w:val="00BE326A"/>
    <w:rsid w:val="00BE37AE"/>
    <w:rsid w:val="00BE3E06"/>
    <w:rsid w:val="00BE49DA"/>
    <w:rsid w:val="00BE4DA0"/>
    <w:rsid w:val="00BE5893"/>
    <w:rsid w:val="00BE60CF"/>
    <w:rsid w:val="00BE6F25"/>
    <w:rsid w:val="00BE7528"/>
    <w:rsid w:val="00BE7B41"/>
    <w:rsid w:val="00BF118B"/>
    <w:rsid w:val="00BF1D3D"/>
    <w:rsid w:val="00BF1E65"/>
    <w:rsid w:val="00BF35AD"/>
    <w:rsid w:val="00BF4E44"/>
    <w:rsid w:val="00BF65D7"/>
    <w:rsid w:val="00BF7513"/>
    <w:rsid w:val="00BF75A8"/>
    <w:rsid w:val="00C0166F"/>
    <w:rsid w:val="00C0249F"/>
    <w:rsid w:val="00C02D24"/>
    <w:rsid w:val="00C058F8"/>
    <w:rsid w:val="00C05B98"/>
    <w:rsid w:val="00C064A2"/>
    <w:rsid w:val="00C07300"/>
    <w:rsid w:val="00C07416"/>
    <w:rsid w:val="00C075FD"/>
    <w:rsid w:val="00C10F1F"/>
    <w:rsid w:val="00C125E9"/>
    <w:rsid w:val="00C13ADB"/>
    <w:rsid w:val="00C14452"/>
    <w:rsid w:val="00C15077"/>
    <w:rsid w:val="00C16219"/>
    <w:rsid w:val="00C16A96"/>
    <w:rsid w:val="00C17AE2"/>
    <w:rsid w:val="00C20930"/>
    <w:rsid w:val="00C20CAC"/>
    <w:rsid w:val="00C210F5"/>
    <w:rsid w:val="00C21954"/>
    <w:rsid w:val="00C238F0"/>
    <w:rsid w:val="00C23D82"/>
    <w:rsid w:val="00C2434F"/>
    <w:rsid w:val="00C26359"/>
    <w:rsid w:val="00C26B46"/>
    <w:rsid w:val="00C26CEB"/>
    <w:rsid w:val="00C279D3"/>
    <w:rsid w:val="00C30D28"/>
    <w:rsid w:val="00C3116E"/>
    <w:rsid w:val="00C314F1"/>
    <w:rsid w:val="00C31E39"/>
    <w:rsid w:val="00C32DD4"/>
    <w:rsid w:val="00C35478"/>
    <w:rsid w:val="00C35A7C"/>
    <w:rsid w:val="00C3787A"/>
    <w:rsid w:val="00C40C45"/>
    <w:rsid w:val="00C41DD0"/>
    <w:rsid w:val="00C43FBC"/>
    <w:rsid w:val="00C46F45"/>
    <w:rsid w:val="00C477F9"/>
    <w:rsid w:val="00C4795C"/>
    <w:rsid w:val="00C47ECE"/>
    <w:rsid w:val="00C501C5"/>
    <w:rsid w:val="00C501EE"/>
    <w:rsid w:val="00C505F5"/>
    <w:rsid w:val="00C51CB3"/>
    <w:rsid w:val="00C51DE4"/>
    <w:rsid w:val="00C52254"/>
    <w:rsid w:val="00C5384C"/>
    <w:rsid w:val="00C53B2A"/>
    <w:rsid w:val="00C5404F"/>
    <w:rsid w:val="00C554A6"/>
    <w:rsid w:val="00C554EA"/>
    <w:rsid w:val="00C601EE"/>
    <w:rsid w:val="00C604F8"/>
    <w:rsid w:val="00C61787"/>
    <w:rsid w:val="00C6301D"/>
    <w:rsid w:val="00C63D31"/>
    <w:rsid w:val="00C63FFD"/>
    <w:rsid w:val="00C651F6"/>
    <w:rsid w:val="00C65C41"/>
    <w:rsid w:val="00C65FD0"/>
    <w:rsid w:val="00C701FE"/>
    <w:rsid w:val="00C70690"/>
    <w:rsid w:val="00C706A2"/>
    <w:rsid w:val="00C7182E"/>
    <w:rsid w:val="00C71E1E"/>
    <w:rsid w:val="00C739D5"/>
    <w:rsid w:val="00C745A3"/>
    <w:rsid w:val="00C75113"/>
    <w:rsid w:val="00C75F0D"/>
    <w:rsid w:val="00C761D4"/>
    <w:rsid w:val="00C762EE"/>
    <w:rsid w:val="00C76E4D"/>
    <w:rsid w:val="00C777BF"/>
    <w:rsid w:val="00C80319"/>
    <w:rsid w:val="00C80356"/>
    <w:rsid w:val="00C80AE7"/>
    <w:rsid w:val="00C80B52"/>
    <w:rsid w:val="00C811AE"/>
    <w:rsid w:val="00C81292"/>
    <w:rsid w:val="00C82B77"/>
    <w:rsid w:val="00C82FFA"/>
    <w:rsid w:val="00C838D8"/>
    <w:rsid w:val="00C840A7"/>
    <w:rsid w:val="00C853F8"/>
    <w:rsid w:val="00C85B94"/>
    <w:rsid w:val="00C86B21"/>
    <w:rsid w:val="00C878A8"/>
    <w:rsid w:val="00C904ED"/>
    <w:rsid w:val="00C906FA"/>
    <w:rsid w:val="00C91607"/>
    <w:rsid w:val="00C916EF"/>
    <w:rsid w:val="00C92AC5"/>
    <w:rsid w:val="00C92EEE"/>
    <w:rsid w:val="00C9337C"/>
    <w:rsid w:val="00C93A07"/>
    <w:rsid w:val="00C9575A"/>
    <w:rsid w:val="00C95B39"/>
    <w:rsid w:val="00C96687"/>
    <w:rsid w:val="00C97000"/>
    <w:rsid w:val="00C9724B"/>
    <w:rsid w:val="00CA04C7"/>
    <w:rsid w:val="00CA072B"/>
    <w:rsid w:val="00CA07F2"/>
    <w:rsid w:val="00CA19EC"/>
    <w:rsid w:val="00CA2EAB"/>
    <w:rsid w:val="00CA46F0"/>
    <w:rsid w:val="00CA4951"/>
    <w:rsid w:val="00CA4C6D"/>
    <w:rsid w:val="00CA5FB4"/>
    <w:rsid w:val="00CA6EB1"/>
    <w:rsid w:val="00CA70B4"/>
    <w:rsid w:val="00CA7E1F"/>
    <w:rsid w:val="00CB092F"/>
    <w:rsid w:val="00CB175A"/>
    <w:rsid w:val="00CB1B6B"/>
    <w:rsid w:val="00CB3A7E"/>
    <w:rsid w:val="00CB48DE"/>
    <w:rsid w:val="00CB5888"/>
    <w:rsid w:val="00CB61F0"/>
    <w:rsid w:val="00CB754C"/>
    <w:rsid w:val="00CC06DF"/>
    <w:rsid w:val="00CC14A0"/>
    <w:rsid w:val="00CC295E"/>
    <w:rsid w:val="00CC4739"/>
    <w:rsid w:val="00CC65D0"/>
    <w:rsid w:val="00CC693E"/>
    <w:rsid w:val="00CC7177"/>
    <w:rsid w:val="00CC74B1"/>
    <w:rsid w:val="00CD0485"/>
    <w:rsid w:val="00CD226C"/>
    <w:rsid w:val="00CE0237"/>
    <w:rsid w:val="00CE04E1"/>
    <w:rsid w:val="00CE079D"/>
    <w:rsid w:val="00CE131E"/>
    <w:rsid w:val="00CE3008"/>
    <w:rsid w:val="00CE38D7"/>
    <w:rsid w:val="00CE4962"/>
    <w:rsid w:val="00CE4A5F"/>
    <w:rsid w:val="00CE550D"/>
    <w:rsid w:val="00CE57D2"/>
    <w:rsid w:val="00CE69C2"/>
    <w:rsid w:val="00CE7916"/>
    <w:rsid w:val="00CE7C8C"/>
    <w:rsid w:val="00CF08AD"/>
    <w:rsid w:val="00CF0B0A"/>
    <w:rsid w:val="00CF0B65"/>
    <w:rsid w:val="00CF0F64"/>
    <w:rsid w:val="00CF1632"/>
    <w:rsid w:val="00CF285D"/>
    <w:rsid w:val="00CF5B52"/>
    <w:rsid w:val="00CF6017"/>
    <w:rsid w:val="00CF637D"/>
    <w:rsid w:val="00CF6DEB"/>
    <w:rsid w:val="00CF6F8D"/>
    <w:rsid w:val="00CF72D7"/>
    <w:rsid w:val="00CF762F"/>
    <w:rsid w:val="00D00230"/>
    <w:rsid w:val="00D01504"/>
    <w:rsid w:val="00D01E42"/>
    <w:rsid w:val="00D020E6"/>
    <w:rsid w:val="00D0230B"/>
    <w:rsid w:val="00D03056"/>
    <w:rsid w:val="00D04134"/>
    <w:rsid w:val="00D0431C"/>
    <w:rsid w:val="00D04F6B"/>
    <w:rsid w:val="00D05094"/>
    <w:rsid w:val="00D102BF"/>
    <w:rsid w:val="00D12ACF"/>
    <w:rsid w:val="00D13787"/>
    <w:rsid w:val="00D139BE"/>
    <w:rsid w:val="00D149F7"/>
    <w:rsid w:val="00D14C37"/>
    <w:rsid w:val="00D155E0"/>
    <w:rsid w:val="00D156A3"/>
    <w:rsid w:val="00D15C1A"/>
    <w:rsid w:val="00D16413"/>
    <w:rsid w:val="00D17093"/>
    <w:rsid w:val="00D1792D"/>
    <w:rsid w:val="00D17ECA"/>
    <w:rsid w:val="00D205D7"/>
    <w:rsid w:val="00D20A82"/>
    <w:rsid w:val="00D20AAE"/>
    <w:rsid w:val="00D20B79"/>
    <w:rsid w:val="00D20C80"/>
    <w:rsid w:val="00D2102C"/>
    <w:rsid w:val="00D22BAE"/>
    <w:rsid w:val="00D22ED8"/>
    <w:rsid w:val="00D239F2"/>
    <w:rsid w:val="00D24C77"/>
    <w:rsid w:val="00D26584"/>
    <w:rsid w:val="00D30F4C"/>
    <w:rsid w:val="00D327B4"/>
    <w:rsid w:val="00D32D93"/>
    <w:rsid w:val="00D33022"/>
    <w:rsid w:val="00D334DB"/>
    <w:rsid w:val="00D33EE3"/>
    <w:rsid w:val="00D351A9"/>
    <w:rsid w:val="00D35CFA"/>
    <w:rsid w:val="00D364B6"/>
    <w:rsid w:val="00D375AE"/>
    <w:rsid w:val="00D37847"/>
    <w:rsid w:val="00D41C85"/>
    <w:rsid w:val="00D41EB9"/>
    <w:rsid w:val="00D43B70"/>
    <w:rsid w:val="00D43BD3"/>
    <w:rsid w:val="00D44FDC"/>
    <w:rsid w:val="00D458E8"/>
    <w:rsid w:val="00D45C1E"/>
    <w:rsid w:val="00D4679D"/>
    <w:rsid w:val="00D46E29"/>
    <w:rsid w:val="00D475F1"/>
    <w:rsid w:val="00D47728"/>
    <w:rsid w:val="00D47FD1"/>
    <w:rsid w:val="00D50C31"/>
    <w:rsid w:val="00D5225D"/>
    <w:rsid w:val="00D5327D"/>
    <w:rsid w:val="00D54652"/>
    <w:rsid w:val="00D5633F"/>
    <w:rsid w:val="00D56AF7"/>
    <w:rsid w:val="00D56F0E"/>
    <w:rsid w:val="00D575B0"/>
    <w:rsid w:val="00D60592"/>
    <w:rsid w:val="00D61456"/>
    <w:rsid w:val="00D61CE8"/>
    <w:rsid w:val="00D61FEF"/>
    <w:rsid w:val="00D63CD2"/>
    <w:rsid w:val="00D65313"/>
    <w:rsid w:val="00D6612B"/>
    <w:rsid w:val="00D702F6"/>
    <w:rsid w:val="00D71789"/>
    <w:rsid w:val="00D742A6"/>
    <w:rsid w:val="00D743AB"/>
    <w:rsid w:val="00D75CC0"/>
    <w:rsid w:val="00D76428"/>
    <w:rsid w:val="00D76441"/>
    <w:rsid w:val="00D768B0"/>
    <w:rsid w:val="00D77593"/>
    <w:rsid w:val="00D779F4"/>
    <w:rsid w:val="00D80540"/>
    <w:rsid w:val="00D80848"/>
    <w:rsid w:val="00D810CC"/>
    <w:rsid w:val="00D81ED4"/>
    <w:rsid w:val="00D8229A"/>
    <w:rsid w:val="00D8269B"/>
    <w:rsid w:val="00D826EC"/>
    <w:rsid w:val="00D83ED1"/>
    <w:rsid w:val="00D83F59"/>
    <w:rsid w:val="00D83FA4"/>
    <w:rsid w:val="00D84AA5"/>
    <w:rsid w:val="00D84F66"/>
    <w:rsid w:val="00D85806"/>
    <w:rsid w:val="00D85B4F"/>
    <w:rsid w:val="00D85F71"/>
    <w:rsid w:val="00D86099"/>
    <w:rsid w:val="00D864F5"/>
    <w:rsid w:val="00D86BB9"/>
    <w:rsid w:val="00D87774"/>
    <w:rsid w:val="00D900F1"/>
    <w:rsid w:val="00D92427"/>
    <w:rsid w:val="00D92A2D"/>
    <w:rsid w:val="00D93B75"/>
    <w:rsid w:val="00D93DDC"/>
    <w:rsid w:val="00D94680"/>
    <w:rsid w:val="00D94710"/>
    <w:rsid w:val="00D94A99"/>
    <w:rsid w:val="00D95784"/>
    <w:rsid w:val="00D95BC1"/>
    <w:rsid w:val="00D95E36"/>
    <w:rsid w:val="00D96CD8"/>
    <w:rsid w:val="00D96EC7"/>
    <w:rsid w:val="00D975D3"/>
    <w:rsid w:val="00D97846"/>
    <w:rsid w:val="00D97F6F"/>
    <w:rsid w:val="00DA0BE5"/>
    <w:rsid w:val="00DA3404"/>
    <w:rsid w:val="00DA407D"/>
    <w:rsid w:val="00DA6532"/>
    <w:rsid w:val="00DB06BE"/>
    <w:rsid w:val="00DB0F6C"/>
    <w:rsid w:val="00DB19E1"/>
    <w:rsid w:val="00DB31E4"/>
    <w:rsid w:val="00DB4A1F"/>
    <w:rsid w:val="00DB5525"/>
    <w:rsid w:val="00DB65B5"/>
    <w:rsid w:val="00DB6C00"/>
    <w:rsid w:val="00DB7B25"/>
    <w:rsid w:val="00DB7B57"/>
    <w:rsid w:val="00DB7B92"/>
    <w:rsid w:val="00DC0AEA"/>
    <w:rsid w:val="00DC0D8B"/>
    <w:rsid w:val="00DC1A4A"/>
    <w:rsid w:val="00DC2202"/>
    <w:rsid w:val="00DC29B5"/>
    <w:rsid w:val="00DC2FFE"/>
    <w:rsid w:val="00DC39C8"/>
    <w:rsid w:val="00DC688C"/>
    <w:rsid w:val="00DC6B88"/>
    <w:rsid w:val="00DC6BC8"/>
    <w:rsid w:val="00DD0EF9"/>
    <w:rsid w:val="00DD19E4"/>
    <w:rsid w:val="00DD23CB"/>
    <w:rsid w:val="00DD3522"/>
    <w:rsid w:val="00DD4771"/>
    <w:rsid w:val="00DD5F6B"/>
    <w:rsid w:val="00DD6D79"/>
    <w:rsid w:val="00DD6FE2"/>
    <w:rsid w:val="00DD7CA3"/>
    <w:rsid w:val="00DE08BB"/>
    <w:rsid w:val="00DE11A3"/>
    <w:rsid w:val="00DE1709"/>
    <w:rsid w:val="00DE260A"/>
    <w:rsid w:val="00DE3310"/>
    <w:rsid w:val="00DE458E"/>
    <w:rsid w:val="00DE707F"/>
    <w:rsid w:val="00DE71CD"/>
    <w:rsid w:val="00DE7617"/>
    <w:rsid w:val="00DE7742"/>
    <w:rsid w:val="00DF01AF"/>
    <w:rsid w:val="00DF073C"/>
    <w:rsid w:val="00DF08AF"/>
    <w:rsid w:val="00DF1388"/>
    <w:rsid w:val="00DF2EF1"/>
    <w:rsid w:val="00DF3876"/>
    <w:rsid w:val="00DF5257"/>
    <w:rsid w:val="00DF5EF5"/>
    <w:rsid w:val="00DF6928"/>
    <w:rsid w:val="00DF7622"/>
    <w:rsid w:val="00E00B99"/>
    <w:rsid w:val="00E01696"/>
    <w:rsid w:val="00E01814"/>
    <w:rsid w:val="00E039C4"/>
    <w:rsid w:val="00E066EE"/>
    <w:rsid w:val="00E0672C"/>
    <w:rsid w:val="00E07151"/>
    <w:rsid w:val="00E07246"/>
    <w:rsid w:val="00E07866"/>
    <w:rsid w:val="00E104DB"/>
    <w:rsid w:val="00E10F9C"/>
    <w:rsid w:val="00E11D11"/>
    <w:rsid w:val="00E1203D"/>
    <w:rsid w:val="00E12426"/>
    <w:rsid w:val="00E131A8"/>
    <w:rsid w:val="00E147DE"/>
    <w:rsid w:val="00E1503A"/>
    <w:rsid w:val="00E20058"/>
    <w:rsid w:val="00E20491"/>
    <w:rsid w:val="00E20E9E"/>
    <w:rsid w:val="00E21647"/>
    <w:rsid w:val="00E21756"/>
    <w:rsid w:val="00E21FCB"/>
    <w:rsid w:val="00E2278B"/>
    <w:rsid w:val="00E22D98"/>
    <w:rsid w:val="00E230F9"/>
    <w:rsid w:val="00E2326C"/>
    <w:rsid w:val="00E26700"/>
    <w:rsid w:val="00E268D9"/>
    <w:rsid w:val="00E272F3"/>
    <w:rsid w:val="00E279C7"/>
    <w:rsid w:val="00E312A1"/>
    <w:rsid w:val="00E31B3C"/>
    <w:rsid w:val="00E31E17"/>
    <w:rsid w:val="00E32BA3"/>
    <w:rsid w:val="00E32C68"/>
    <w:rsid w:val="00E3324B"/>
    <w:rsid w:val="00E3377F"/>
    <w:rsid w:val="00E355DD"/>
    <w:rsid w:val="00E35F9B"/>
    <w:rsid w:val="00E368DF"/>
    <w:rsid w:val="00E36AE1"/>
    <w:rsid w:val="00E37EB1"/>
    <w:rsid w:val="00E40262"/>
    <w:rsid w:val="00E40DDA"/>
    <w:rsid w:val="00E4197B"/>
    <w:rsid w:val="00E43153"/>
    <w:rsid w:val="00E439CA"/>
    <w:rsid w:val="00E44747"/>
    <w:rsid w:val="00E45582"/>
    <w:rsid w:val="00E45CC9"/>
    <w:rsid w:val="00E45FF8"/>
    <w:rsid w:val="00E46EC5"/>
    <w:rsid w:val="00E47467"/>
    <w:rsid w:val="00E50C57"/>
    <w:rsid w:val="00E527FD"/>
    <w:rsid w:val="00E528A8"/>
    <w:rsid w:val="00E56A20"/>
    <w:rsid w:val="00E57EAA"/>
    <w:rsid w:val="00E6240F"/>
    <w:rsid w:val="00E627D8"/>
    <w:rsid w:val="00E62AD6"/>
    <w:rsid w:val="00E62E21"/>
    <w:rsid w:val="00E63DEE"/>
    <w:rsid w:val="00E64456"/>
    <w:rsid w:val="00E659FC"/>
    <w:rsid w:val="00E66335"/>
    <w:rsid w:val="00E66D90"/>
    <w:rsid w:val="00E67B1F"/>
    <w:rsid w:val="00E72596"/>
    <w:rsid w:val="00E72EA2"/>
    <w:rsid w:val="00E741A1"/>
    <w:rsid w:val="00E7641B"/>
    <w:rsid w:val="00E767F8"/>
    <w:rsid w:val="00E775D8"/>
    <w:rsid w:val="00E80044"/>
    <w:rsid w:val="00E80A6A"/>
    <w:rsid w:val="00E8119E"/>
    <w:rsid w:val="00E824D3"/>
    <w:rsid w:val="00E83A36"/>
    <w:rsid w:val="00E862BC"/>
    <w:rsid w:val="00E87303"/>
    <w:rsid w:val="00E91AC3"/>
    <w:rsid w:val="00E91BF8"/>
    <w:rsid w:val="00E91E1C"/>
    <w:rsid w:val="00E9235B"/>
    <w:rsid w:val="00E92F68"/>
    <w:rsid w:val="00E93894"/>
    <w:rsid w:val="00E93A3B"/>
    <w:rsid w:val="00E9402E"/>
    <w:rsid w:val="00E944C4"/>
    <w:rsid w:val="00E94C68"/>
    <w:rsid w:val="00E95D3B"/>
    <w:rsid w:val="00E96416"/>
    <w:rsid w:val="00E9782E"/>
    <w:rsid w:val="00E97AB4"/>
    <w:rsid w:val="00EA09D3"/>
    <w:rsid w:val="00EA165A"/>
    <w:rsid w:val="00EA1C8A"/>
    <w:rsid w:val="00EA1CBD"/>
    <w:rsid w:val="00EA254E"/>
    <w:rsid w:val="00EA40C2"/>
    <w:rsid w:val="00EA4140"/>
    <w:rsid w:val="00EA6BE8"/>
    <w:rsid w:val="00EA6FB4"/>
    <w:rsid w:val="00EB0EBE"/>
    <w:rsid w:val="00EB2819"/>
    <w:rsid w:val="00EB2922"/>
    <w:rsid w:val="00EB2CEB"/>
    <w:rsid w:val="00EB2CFC"/>
    <w:rsid w:val="00EB39AF"/>
    <w:rsid w:val="00EB3B83"/>
    <w:rsid w:val="00EB3F6F"/>
    <w:rsid w:val="00EB4474"/>
    <w:rsid w:val="00EB66CC"/>
    <w:rsid w:val="00EB67AC"/>
    <w:rsid w:val="00EB7376"/>
    <w:rsid w:val="00EB75C2"/>
    <w:rsid w:val="00EC1421"/>
    <w:rsid w:val="00EC1D22"/>
    <w:rsid w:val="00EC2884"/>
    <w:rsid w:val="00EC293A"/>
    <w:rsid w:val="00EC29CB"/>
    <w:rsid w:val="00EC3974"/>
    <w:rsid w:val="00EC4390"/>
    <w:rsid w:val="00EC4F1A"/>
    <w:rsid w:val="00EC6C0C"/>
    <w:rsid w:val="00EC755A"/>
    <w:rsid w:val="00EC75CF"/>
    <w:rsid w:val="00EC7D50"/>
    <w:rsid w:val="00ED0039"/>
    <w:rsid w:val="00ED01DA"/>
    <w:rsid w:val="00ED03BF"/>
    <w:rsid w:val="00ED0F46"/>
    <w:rsid w:val="00ED22E4"/>
    <w:rsid w:val="00ED319E"/>
    <w:rsid w:val="00ED3707"/>
    <w:rsid w:val="00ED50A1"/>
    <w:rsid w:val="00ED5B5D"/>
    <w:rsid w:val="00ED72A8"/>
    <w:rsid w:val="00ED7F4F"/>
    <w:rsid w:val="00EE070D"/>
    <w:rsid w:val="00EE0D0C"/>
    <w:rsid w:val="00EE2D4A"/>
    <w:rsid w:val="00EE46CF"/>
    <w:rsid w:val="00EE56C2"/>
    <w:rsid w:val="00EE6856"/>
    <w:rsid w:val="00EE6FFC"/>
    <w:rsid w:val="00EF048D"/>
    <w:rsid w:val="00EF1750"/>
    <w:rsid w:val="00EF2B58"/>
    <w:rsid w:val="00EF2CE3"/>
    <w:rsid w:val="00EF2D50"/>
    <w:rsid w:val="00EF3130"/>
    <w:rsid w:val="00EF3DAE"/>
    <w:rsid w:val="00EF40C2"/>
    <w:rsid w:val="00EF5097"/>
    <w:rsid w:val="00EF5167"/>
    <w:rsid w:val="00EF55A3"/>
    <w:rsid w:val="00EF64B1"/>
    <w:rsid w:val="00EF6ECE"/>
    <w:rsid w:val="00F003B8"/>
    <w:rsid w:val="00F00D7C"/>
    <w:rsid w:val="00F02370"/>
    <w:rsid w:val="00F02530"/>
    <w:rsid w:val="00F02A94"/>
    <w:rsid w:val="00F04820"/>
    <w:rsid w:val="00F04D7C"/>
    <w:rsid w:val="00F0523E"/>
    <w:rsid w:val="00F053C0"/>
    <w:rsid w:val="00F062E1"/>
    <w:rsid w:val="00F068FB"/>
    <w:rsid w:val="00F11419"/>
    <w:rsid w:val="00F1319E"/>
    <w:rsid w:val="00F133C0"/>
    <w:rsid w:val="00F14506"/>
    <w:rsid w:val="00F1479A"/>
    <w:rsid w:val="00F14DE1"/>
    <w:rsid w:val="00F152B8"/>
    <w:rsid w:val="00F153CA"/>
    <w:rsid w:val="00F15C2E"/>
    <w:rsid w:val="00F17558"/>
    <w:rsid w:val="00F216E4"/>
    <w:rsid w:val="00F21BD6"/>
    <w:rsid w:val="00F22594"/>
    <w:rsid w:val="00F22CF6"/>
    <w:rsid w:val="00F22F86"/>
    <w:rsid w:val="00F23108"/>
    <w:rsid w:val="00F23410"/>
    <w:rsid w:val="00F24092"/>
    <w:rsid w:val="00F248F8"/>
    <w:rsid w:val="00F2494E"/>
    <w:rsid w:val="00F263AA"/>
    <w:rsid w:val="00F26C6B"/>
    <w:rsid w:val="00F26FC4"/>
    <w:rsid w:val="00F301A7"/>
    <w:rsid w:val="00F309E1"/>
    <w:rsid w:val="00F3279C"/>
    <w:rsid w:val="00F32AE7"/>
    <w:rsid w:val="00F32CE8"/>
    <w:rsid w:val="00F33F78"/>
    <w:rsid w:val="00F355CF"/>
    <w:rsid w:val="00F365F4"/>
    <w:rsid w:val="00F36AE6"/>
    <w:rsid w:val="00F40062"/>
    <w:rsid w:val="00F40409"/>
    <w:rsid w:val="00F40A89"/>
    <w:rsid w:val="00F40DEE"/>
    <w:rsid w:val="00F42492"/>
    <w:rsid w:val="00F44422"/>
    <w:rsid w:val="00F45348"/>
    <w:rsid w:val="00F45C37"/>
    <w:rsid w:val="00F45D36"/>
    <w:rsid w:val="00F46F91"/>
    <w:rsid w:val="00F476FF"/>
    <w:rsid w:val="00F50FB3"/>
    <w:rsid w:val="00F5286B"/>
    <w:rsid w:val="00F53F6D"/>
    <w:rsid w:val="00F54146"/>
    <w:rsid w:val="00F5441F"/>
    <w:rsid w:val="00F546AC"/>
    <w:rsid w:val="00F553C7"/>
    <w:rsid w:val="00F561CA"/>
    <w:rsid w:val="00F56CE4"/>
    <w:rsid w:val="00F57106"/>
    <w:rsid w:val="00F57453"/>
    <w:rsid w:val="00F6007E"/>
    <w:rsid w:val="00F600F2"/>
    <w:rsid w:val="00F612F5"/>
    <w:rsid w:val="00F61E32"/>
    <w:rsid w:val="00F63897"/>
    <w:rsid w:val="00F64E56"/>
    <w:rsid w:val="00F66BD2"/>
    <w:rsid w:val="00F672CB"/>
    <w:rsid w:val="00F70603"/>
    <w:rsid w:val="00F71D17"/>
    <w:rsid w:val="00F724ED"/>
    <w:rsid w:val="00F73042"/>
    <w:rsid w:val="00F74BD3"/>
    <w:rsid w:val="00F75C79"/>
    <w:rsid w:val="00F76348"/>
    <w:rsid w:val="00F772E8"/>
    <w:rsid w:val="00F77B91"/>
    <w:rsid w:val="00F77E23"/>
    <w:rsid w:val="00F80B21"/>
    <w:rsid w:val="00F82492"/>
    <w:rsid w:val="00F83771"/>
    <w:rsid w:val="00F837D4"/>
    <w:rsid w:val="00F838F7"/>
    <w:rsid w:val="00F862EC"/>
    <w:rsid w:val="00F872F0"/>
    <w:rsid w:val="00F87381"/>
    <w:rsid w:val="00F90884"/>
    <w:rsid w:val="00F91B9A"/>
    <w:rsid w:val="00F92792"/>
    <w:rsid w:val="00F951AE"/>
    <w:rsid w:val="00F96575"/>
    <w:rsid w:val="00F96665"/>
    <w:rsid w:val="00F9700A"/>
    <w:rsid w:val="00F97CF2"/>
    <w:rsid w:val="00FA0322"/>
    <w:rsid w:val="00FA3953"/>
    <w:rsid w:val="00FA7FC9"/>
    <w:rsid w:val="00FB0E36"/>
    <w:rsid w:val="00FB1346"/>
    <w:rsid w:val="00FB3D2B"/>
    <w:rsid w:val="00FB4B57"/>
    <w:rsid w:val="00FB4E0F"/>
    <w:rsid w:val="00FB4E30"/>
    <w:rsid w:val="00FB62CE"/>
    <w:rsid w:val="00FB6332"/>
    <w:rsid w:val="00FB6716"/>
    <w:rsid w:val="00FB73E3"/>
    <w:rsid w:val="00FB76F8"/>
    <w:rsid w:val="00FB7AFE"/>
    <w:rsid w:val="00FC00C8"/>
    <w:rsid w:val="00FC07F7"/>
    <w:rsid w:val="00FC1C87"/>
    <w:rsid w:val="00FC23DF"/>
    <w:rsid w:val="00FC2F8A"/>
    <w:rsid w:val="00FC3A54"/>
    <w:rsid w:val="00FC3BBF"/>
    <w:rsid w:val="00FC3CB9"/>
    <w:rsid w:val="00FC4F4B"/>
    <w:rsid w:val="00FC5212"/>
    <w:rsid w:val="00FC70F0"/>
    <w:rsid w:val="00FC7B6A"/>
    <w:rsid w:val="00FC7D8C"/>
    <w:rsid w:val="00FD0677"/>
    <w:rsid w:val="00FD1AEC"/>
    <w:rsid w:val="00FD1C4C"/>
    <w:rsid w:val="00FD2FC7"/>
    <w:rsid w:val="00FD3395"/>
    <w:rsid w:val="00FD4FB3"/>
    <w:rsid w:val="00FD62E4"/>
    <w:rsid w:val="00FD6C2E"/>
    <w:rsid w:val="00FD6C9C"/>
    <w:rsid w:val="00FD7F15"/>
    <w:rsid w:val="00FE0F9C"/>
    <w:rsid w:val="00FE12FC"/>
    <w:rsid w:val="00FE1CE1"/>
    <w:rsid w:val="00FE319A"/>
    <w:rsid w:val="00FE33FF"/>
    <w:rsid w:val="00FE38DE"/>
    <w:rsid w:val="00FE3B5D"/>
    <w:rsid w:val="00FE4C59"/>
    <w:rsid w:val="00FE63DE"/>
    <w:rsid w:val="00FE6547"/>
    <w:rsid w:val="00FE7B67"/>
    <w:rsid w:val="00FF1BE2"/>
    <w:rsid w:val="00FF1CD8"/>
    <w:rsid w:val="00FF1F12"/>
    <w:rsid w:val="00FF258F"/>
    <w:rsid w:val="00FF3D7A"/>
    <w:rsid w:val="00FF4145"/>
    <w:rsid w:val="00FF4276"/>
    <w:rsid w:val="00FF4502"/>
    <w:rsid w:val="00FF4BDB"/>
    <w:rsid w:val="00FF7E97"/>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B43270"/>
  <w15:docId w15:val="{C7AB6F85-DCEE-4BC9-AB75-6B623822D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1"/>
    <w:lsdException w:name="Body Text Indent 3" w:semiHidden="1" w:unhideWhenUsed="1" w:qFormat="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DD1"/>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73ED0"/>
    <w:pPr>
      <w:keepNext/>
      <w:keepLines/>
      <w:spacing w:before="40" w:after="0" w:line="259" w:lineRule="auto"/>
      <w:ind w:left="1296" w:hanging="1296"/>
      <w:outlineLvl w:val="6"/>
    </w:pPr>
    <w:rPr>
      <w:rFonts w:asciiTheme="majorHAnsi" w:eastAsiaTheme="majorEastAsia" w:hAnsiTheme="majorHAnsi" w:cstheme="majorBidi"/>
      <w:i/>
      <w:iCs/>
      <w:color w:val="244061" w:themeColor="accent1" w:themeShade="80"/>
      <w:kern w:val="2"/>
      <w:sz w:val="24"/>
      <w:lang w:val="en" w:eastAsia="en-US"/>
      <w14:ligatures w14:val="standardContextual"/>
    </w:rPr>
  </w:style>
  <w:style w:type="paragraph" w:styleId="Heading8">
    <w:name w:val="heading 8"/>
    <w:basedOn w:val="Normal"/>
    <w:next w:val="Normal"/>
    <w:link w:val="Heading8Char"/>
    <w:uiPriority w:val="9"/>
    <w:semiHidden/>
    <w:unhideWhenUsed/>
    <w:qFormat/>
    <w:rsid w:val="00073ED0"/>
    <w:pPr>
      <w:keepNext/>
      <w:keepLines/>
      <w:spacing w:before="40" w:after="0" w:line="259" w:lineRule="auto"/>
      <w:ind w:left="1440" w:hanging="1440"/>
      <w:outlineLvl w:val="7"/>
    </w:pPr>
    <w:rPr>
      <w:rFonts w:asciiTheme="majorHAnsi" w:eastAsiaTheme="majorEastAsia" w:hAnsiTheme="majorHAnsi" w:cstheme="majorBidi"/>
      <w:color w:val="262626" w:themeColor="text1" w:themeTint="D9"/>
      <w:kern w:val="2"/>
      <w:sz w:val="21"/>
      <w:szCs w:val="21"/>
      <w:lang w:val="en" w:eastAsia="en-US"/>
      <w14:ligatures w14:val="standardContextual"/>
    </w:rPr>
  </w:style>
  <w:style w:type="paragraph" w:styleId="Heading9">
    <w:name w:val="heading 9"/>
    <w:basedOn w:val="Normal"/>
    <w:next w:val="Normal"/>
    <w:link w:val="Heading9Char"/>
    <w:uiPriority w:val="9"/>
    <w:semiHidden/>
    <w:unhideWhenUsed/>
    <w:qFormat/>
    <w:rsid w:val="00073ED0"/>
    <w:pPr>
      <w:keepNext/>
      <w:keepLines/>
      <w:spacing w:before="40" w:after="0" w:line="259" w:lineRule="auto"/>
      <w:ind w:left="1584" w:hanging="1584"/>
      <w:outlineLvl w:val="8"/>
    </w:pPr>
    <w:rPr>
      <w:rFonts w:asciiTheme="majorHAnsi" w:eastAsiaTheme="majorEastAsia" w:hAnsiTheme="majorHAnsi" w:cstheme="majorBidi"/>
      <w:i/>
      <w:iCs/>
      <w:color w:val="262626" w:themeColor="text1" w:themeTint="D9"/>
      <w:kern w:val="2"/>
      <w:sz w:val="21"/>
      <w:szCs w:val="21"/>
      <w:lang w:val="en"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qFormat/>
    <w:rsid w:val="0099147E"/>
    <w:rPr>
      <w:color w:val="0000FF" w:themeColor="hyperlink"/>
      <w:u w:val="single"/>
    </w:rPr>
  </w:style>
  <w:style w:type="character" w:customStyle="1" w:styleId="UnresolvedMention1">
    <w:name w:val="Unresolved Mention1"/>
    <w:basedOn w:val="DefaultParagraphFont"/>
    <w:uiPriority w:val="99"/>
    <w:semiHidden/>
    <w:unhideWhenUsed/>
    <w:qFormat/>
    <w:rsid w:val="0099147E"/>
    <w:rPr>
      <w:color w:val="605E5C"/>
      <w:shd w:val="clear" w:color="auto" w:fill="E1DFDD"/>
    </w:rPr>
  </w:style>
  <w:style w:type="paragraph" w:styleId="BodyText">
    <w:name w:val="Body Text"/>
    <w:basedOn w:val="Normal"/>
    <w:link w:val="BodyTextChar"/>
    <w:uiPriority w:val="1"/>
    <w:qFormat/>
    <w:rsid w:val="002D2D84"/>
    <w:pPr>
      <w:widowControl w:val="0"/>
      <w:autoSpaceDE w:val="0"/>
      <w:autoSpaceDN w:val="0"/>
      <w:spacing w:after="0" w:line="240" w:lineRule="auto"/>
    </w:pPr>
    <w:rPr>
      <w:rFonts w:ascii="Times New Roman" w:eastAsia="Times New Roman" w:hAnsi="Times New Roman" w:cs="Times New Roman"/>
      <w:sz w:val="20"/>
      <w:szCs w:val="20"/>
      <w:lang w:val="id" w:eastAsia="en-US"/>
    </w:rPr>
  </w:style>
  <w:style w:type="character" w:customStyle="1" w:styleId="BodyTextChar">
    <w:name w:val="Body Text Char"/>
    <w:basedOn w:val="DefaultParagraphFont"/>
    <w:link w:val="BodyText"/>
    <w:uiPriority w:val="1"/>
    <w:qFormat/>
    <w:rsid w:val="002D2D84"/>
    <w:rPr>
      <w:rFonts w:ascii="Times New Roman" w:eastAsia="Times New Roman" w:hAnsi="Times New Roman" w:cs="Times New Roman"/>
      <w:sz w:val="20"/>
      <w:szCs w:val="20"/>
      <w:lang w:val="id" w:eastAsia="en-US"/>
    </w:rPr>
  </w:style>
  <w:style w:type="table" w:styleId="TableGrid">
    <w:name w:val="Table Grid"/>
    <w:basedOn w:val="TableNormal"/>
    <w:uiPriority w:val="39"/>
    <w:qFormat/>
    <w:rsid w:val="002D2D84"/>
    <w:pPr>
      <w:widowControl w:val="0"/>
      <w:autoSpaceDE w:val="0"/>
      <w:autoSpaceDN w:val="0"/>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qFormat/>
    <w:rsid w:val="00BC3DD1"/>
    <w:pPr>
      <w:pBdr>
        <w:top w:val="nil"/>
        <w:left w:val="nil"/>
        <w:bottom w:val="nil"/>
        <w:right w:val="nil"/>
        <w:between w:val="nil"/>
      </w:pBdr>
      <w:spacing w:after="0"/>
      <w:ind w:left="360" w:hanging="360"/>
    </w:pPr>
    <w:rPr>
      <w:rFonts w:ascii="Times New Roman" w:hAnsi="Times New Roman" w:cs="Times New Roman"/>
      <w:sz w:val="24"/>
      <w:szCs w:val="24"/>
    </w:rPr>
  </w:style>
  <w:style w:type="character" w:customStyle="1" w:styleId="BodyTextIndentChar">
    <w:name w:val="Body Text Indent Char"/>
    <w:basedOn w:val="DefaultParagraphFont"/>
    <w:link w:val="BodyTextIndent"/>
    <w:uiPriority w:val="99"/>
    <w:qFormat/>
    <w:rsid w:val="00BC3DD1"/>
    <w:rPr>
      <w:rFonts w:ascii="Times New Roman" w:hAnsi="Times New Roman" w:cs="Times New Roman"/>
      <w:sz w:val="24"/>
      <w:szCs w:val="24"/>
    </w:rPr>
  </w:style>
  <w:style w:type="paragraph" w:styleId="BodyTextIndent2">
    <w:name w:val="Body Text Indent 2"/>
    <w:basedOn w:val="Normal"/>
    <w:link w:val="BodyTextIndent2Char"/>
    <w:uiPriority w:val="99"/>
    <w:unhideWhenUsed/>
    <w:qFormat/>
    <w:rsid w:val="00BC3DD1"/>
    <w:pPr>
      <w:pBdr>
        <w:top w:val="nil"/>
        <w:left w:val="nil"/>
        <w:bottom w:val="nil"/>
        <w:right w:val="nil"/>
        <w:between w:val="nil"/>
      </w:pBdr>
      <w:spacing w:before="120" w:after="120"/>
      <w:ind w:left="720" w:hanging="720"/>
      <w:jc w:val="both"/>
    </w:pPr>
    <w:rPr>
      <w:rFonts w:ascii="Times New Roman" w:eastAsia="Times New Roman" w:hAnsi="Times New Roman" w:cs="Times New Roman"/>
      <w:color w:val="000000"/>
      <w:sz w:val="24"/>
      <w:szCs w:val="24"/>
    </w:rPr>
  </w:style>
  <w:style w:type="character" w:customStyle="1" w:styleId="BodyTextIndent2Char">
    <w:name w:val="Body Text Indent 2 Char"/>
    <w:basedOn w:val="DefaultParagraphFont"/>
    <w:link w:val="BodyTextIndent2"/>
    <w:uiPriority w:val="99"/>
    <w:qFormat/>
    <w:rsid w:val="00BC3DD1"/>
    <w:rPr>
      <w:rFonts w:ascii="Times New Roman" w:eastAsia="Times New Roman" w:hAnsi="Times New Roman" w:cs="Times New Roman"/>
      <w:color w:val="000000"/>
      <w:sz w:val="24"/>
      <w:szCs w:val="24"/>
    </w:rPr>
  </w:style>
  <w:style w:type="paragraph" w:styleId="BodyTextIndent3">
    <w:name w:val="Body Text Indent 3"/>
    <w:basedOn w:val="Normal"/>
    <w:link w:val="BodyTextIndent3Char"/>
    <w:uiPriority w:val="99"/>
    <w:unhideWhenUsed/>
    <w:qFormat/>
    <w:rsid w:val="009C1E89"/>
    <w:pPr>
      <w:ind w:firstLine="567"/>
      <w:jc w:val="both"/>
    </w:pPr>
    <w:rPr>
      <w:rFonts w:ascii="Times New Roman" w:hAnsi="Times New Roman" w:cs="Times New Roman"/>
      <w:sz w:val="24"/>
      <w:lang w:val="id"/>
    </w:rPr>
  </w:style>
  <w:style w:type="character" w:customStyle="1" w:styleId="BodyTextIndent3Char">
    <w:name w:val="Body Text Indent 3 Char"/>
    <w:basedOn w:val="DefaultParagraphFont"/>
    <w:link w:val="BodyTextIndent3"/>
    <w:uiPriority w:val="99"/>
    <w:qFormat/>
    <w:rsid w:val="009C1E89"/>
    <w:rPr>
      <w:rFonts w:ascii="Times New Roman" w:hAnsi="Times New Roman" w:cs="Times New Roman"/>
      <w:sz w:val="24"/>
      <w:lang w:val="id"/>
    </w:rPr>
  </w:style>
  <w:style w:type="character" w:styleId="UnresolvedMention">
    <w:name w:val="Unresolved Mention"/>
    <w:basedOn w:val="DefaultParagraphFont"/>
    <w:uiPriority w:val="99"/>
    <w:semiHidden/>
    <w:unhideWhenUsed/>
    <w:rsid w:val="007D19D4"/>
    <w:rPr>
      <w:color w:val="605E5C"/>
      <w:shd w:val="clear" w:color="auto" w:fill="E1DFDD"/>
    </w:rPr>
  </w:style>
  <w:style w:type="paragraph" w:styleId="Header">
    <w:name w:val="header"/>
    <w:basedOn w:val="Normal"/>
    <w:link w:val="HeaderChar"/>
    <w:uiPriority w:val="99"/>
    <w:unhideWhenUsed/>
    <w:qFormat/>
    <w:rsid w:val="007D19D4"/>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7D19D4"/>
  </w:style>
  <w:style w:type="paragraph" w:styleId="Footer">
    <w:name w:val="footer"/>
    <w:basedOn w:val="Normal"/>
    <w:link w:val="FooterChar"/>
    <w:uiPriority w:val="99"/>
    <w:unhideWhenUsed/>
    <w:qFormat/>
    <w:rsid w:val="007D19D4"/>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7D19D4"/>
  </w:style>
  <w:style w:type="paragraph" w:styleId="ListParagraph">
    <w:name w:val="List Paragraph"/>
    <w:aliases w:val="Body of text,Body of text+1,Body of text+2,Body of text+3,List Paragraph11,Medium Grid 1 - Accent 21,HEADING 1,kepala 1,Body of textCxSp,soal jawab,Heading 11,Heading 111,Heading 12,Heading 13"/>
    <w:basedOn w:val="Normal"/>
    <w:link w:val="ListParagraphChar"/>
    <w:uiPriority w:val="34"/>
    <w:qFormat/>
    <w:rsid w:val="00A83B08"/>
    <w:pPr>
      <w:ind w:left="720"/>
      <w:contextualSpacing/>
    </w:pPr>
  </w:style>
  <w:style w:type="character" w:customStyle="1" w:styleId="Heading1Char">
    <w:name w:val="Heading 1 Char"/>
    <w:basedOn w:val="DefaultParagraphFont"/>
    <w:link w:val="Heading1"/>
    <w:uiPriority w:val="9"/>
    <w:qFormat/>
    <w:rsid w:val="00602A58"/>
    <w:rPr>
      <w:b/>
      <w:sz w:val="48"/>
      <w:szCs w:val="48"/>
    </w:rPr>
  </w:style>
  <w:style w:type="character" w:customStyle="1" w:styleId="Heading2Char">
    <w:name w:val="Heading 2 Char"/>
    <w:basedOn w:val="DefaultParagraphFont"/>
    <w:link w:val="Heading2"/>
    <w:uiPriority w:val="9"/>
    <w:qFormat/>
    <w:rsid w:val="00602A58"/>
    <w:rPr>
      <w:rFonts w:ascii="Cambria" w:eastAsia="Cambria" w:hAnsi="Cambria" w:cs="Cambria"/>
      <w:b/>
      <w:color w:val="4F81BD"/>
      <w:sz w:val="26"/>
      <w:szCs w:val="26"/>
    </w:rPr>
  </w:style>
  <w:style w:type="character" w:styleId="PlaceholderText">
    <w:name w:val="Placeholder Text"/>
    <w:basedOn w:val="DefaultParagraphFont"/>
    <w:uiPriority w:val="99"/>
    <w:semiHidden/>
    <w:qFormat/>
    <w:rsid w:val="00602A58"/>
    <w:rPr>
      <w:color w:val="666666"/>
    </w:rPr>
  </w:style>
  <w:style w:type="paragraph" w:styleId="NormalWeb">
    <w:name w:val="Normal (Web)"/>
    <w:basedOn w:val="Normal"/>
    <w:uiPriority w:val="99"/>
    <w:unhideWhenUsed/>
    <w:qFormat/>
    <w:rsid w:val="00602A58"/>
    <w:pPr>
      <w:spacing w:after="160" w:line="259" w:lineRule="auto"/>
    </w:pPr>
    <w:rPr>
      <w:rFonts w:ascii="Times New Roman" w:eastAsiaTheme="minorHAnsi" w:hAnsi="Times New Roman" w:cs="Times New Roman"/>
      <w:kern w:val="2"/>
      <w:sz w:val="24"/>
      <w:szCs w:val="24"/>
      <w:lang w:val="en-ID" w:eastAsia="en-US"/>
      <w14:ligatures w14:val="standardContextual"/>
    </w:rPr>
  </w:style>
  <w:style w:type="paragraph" w:styleId="HTMLPreformatted">
    <w:name w:val="HTML Preformatted"/>
    <w:basedOn w:val="Normal"/>
    <w:link w:val="HTMLPreformattedChar"/>
    <w:uiPriority w:val="99"/>
    <w:semiHidden/>
    <w:unhideWhenUsed/>
    <w:rsid w:val="00602A58"/>
    <w:pPr>
      <w:spacing w:after="0" w:line="240" w:lineRule="auto"/>
    </w:pPr>
    <w:rPr>
      <w:rFonts w:ascii="Consolas" w:eastAsiaTheme="minorHAnsi" w:hAnsi="Consolas" w:cstheme="minorBidi"/>
      <w:kern w:val="2"/>
      <w:sz w:val="20"/>
      <w:szCs w:val="20"/>
      <w:lang w:val="en-ID" w:eastAsia="en-US"/>
      <w14:ligatures w14:val="standardContextual"/>
    </w:rPr>
  </w:style>
  <w:style w:type="character" w:customStyle="1" w:styleId="HTMLPreformattedChar">
    <w:name w:val="HTML Preformatted Char"/>
    <w:basedOn w:val="DefaultParagraphFont"/>
    <w:link w:val="HTMLPreformatted"/>
    <w:uiPriority w:val="99"/>
    <w:semiHidden/>
    <w:rsid w:val="00602A58"/>
    <w:rPr>
      <w:rFonts w:ascii="Consolas" w:eastAsiaTheme="minorHAnsi" w:hAnsi="Consolas" w:cstheme="minorBidi"/>
      <w:kern w:val="2"/>
      <w:sz w:val="20"/>
      <w:szCs w:val="20"/>
      <w:lang w:val="en-ID" w:eastAsia="en-US"/>
      <w14:ligatures w14:val="standardContextual"/>
    </w:rPr>
  </w:style>
  <w:style w:type="character" w:styleId="FollowedHyperlink">
    <w:name w:val="FollowedHyperlink"/>
    <w:basedOn w:val="DefaultParagraphFont"/>
    <w:uiPriority w:val="99"/>
    <w:semiHidden/>
    <w:unhideWhenUsed/>
    <w:qFormat/>
    <w:rsid w:val="00602A58"/>
    <w:rPr>
      <w:color w:val="800080" w:themeColor="followedHyperlink"/>
      <w:u w:val="single"/>
    </w:rPr>
  </w:style>
  <w:style w:type="table" w:styleId="PlainTable2">
    <w:name w:val="Plain Table 2"/>
    <w:basedOn w:val="TableNormal"/>
    <w:uiPriority w:val="42"/>
    <w:rsid w:val="00D0413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otnoteReference">
    <w:name w:val="footnote reference"/>
    <w:basedOn w:val="DefaultParagraphFont"/>
    <w:uiPriority w:val="99"/>
    <w:semiHidden/>
    <w:unhideWhenUsed/>
    <w:qFormat/>
    <w:rsid w:val="00AE2642"/>
    <w:rPr>
      <w:vertAlign w:val="superscript"/>
    </w:rPr>
  </w:style>
  <w:style w:type="paragraph" w:styleId="NoSpacing">
    <w:name w:val="No Spacing"/>
    <w:link w:val="NoSpacingChar"/>
    <w:uiPriority w:val="99"/>
    <w:qFormat/>
    <w:rsid w:val="00C63FFD"/>
    <w:pPr>
      <w:spacing w:after="0" w:line="240" w:lineRule="auto"/>
    </w:pPr>
    <w:rPr>
      <w:rFonts w:asciiTheme="minorHAnsi" w:eastAsiaTheme="minorHAnsi" w:hAnsiTheme="minorHAnsi" w:cstheme="minorBidi"/>
      <w:lang w:val="id-ID" w:eastAsia="en-US"/>
    </w:rPr>
  </w:style>
  <w:style w:type="character" w:customStyle="1" w:styleId="NoSpacingChar">
    <w:name w:val="No Spacing Char"/>
    <w:link w:val="NoSpacing"/>
    <w:uiPriority w:val="1"/>
    <w:rsid w:val="00C63FFD"/>
    <w:rPr>
      <w:rFonts w:asciiTheme="minorHAnsi" w:eastAsiaTheme="minorHAnsi" w:hAnsiTheme="minorHAnsi" w:cstheme="minorBidi"/>
      <w:lang w:val="id-ID" w:eastAsia="en-US"/>
    </w:rPr>
  </w:style>
  <w:style w:type="character" w:customStyle="1" w:styleId="15">
    <w:name w:val="15"/>
    <w:basedOn w:val="DefaultParagraphFont"/>
    <w:rsid w:val="00C63FFD"/>
    <w:rPr>
      <w:rFonts w:ascii="Calibri" w:hAnsi="Calibri" w:cs="Calibri" w:hint="default"/>
      <w:color w:val="0563C1"/>
      <w:u w:val="single"/>
    </w:rPr>
  </w:style>
  <w:style w:type="table" w:customStyle="1" w:styleId="PlainTable21">
    <w:name w:val="Plain Table 21"/>
    <w:basedOn w:val="TableNormal"/>
    <w:uiPriority w:val="42"/>
    <w:rsid w:val="00655CBC"/>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36088C"/>
    <w:pPr>
      <w:widowControl w:val="0"/>
      <w:autoSpaceDE w:val="0"/>
      <w:autoSpaceDN w:val="0"/>
      <w:spacing w:before="239" w:after="0" w:line="257" w:lineRule="exact"/>
      <w:ind w:left="15"/>
      <w:jc w:val="center"/>
    </w:pPr>
    <w:rPr>
      <w:rFonts w:ascii="Times New Roman" w:eastAsia="Times New Roman" w:hAnsi="Times New Roman" w:cs="Times New Roman"/>
      <w:lang w:eastAsia="en-US"/>
    </w:rPr>
  </w:style>
  <w:style w:type="character" w:customStyle="1" w:styleId="ListParagraphChar">
    <w:name w:val="List Paragraph Char"/>
    <w:aliases w:val="Body of text Char,Body of text+1 Char,Body of text+2 Char,Body of text+3 Char,List Paragraph11 Char,Medium Grid 1 - Accent 21 Char,HEADING 1 Char,kepala 1 Char,Body of textCxSp Char,soal jawab Char,Heading 11 Char,Heading 111 Char"/>
    <w:link w:val="ListParagraph"/>
    <w:uiPriority w:val="34"/>
    <w:qFormat/>
    <w:locked/>
    <w:rsid w:val="00BC5783"/>
  </w:style>
  <w:style w:type="paragraph" w:customStyle="1" w:styleId="p3">
    <w:name w:val="p3"/>
    <w:basedOn w:val="ListParagraph"/>
    <w:link w:val="p3Char"/>
    <w:qFormat/>
    <w:rsid w:val="00BC5783"/>
    <w:pPr>
      <w:tabs>
        <w:tab w:val="left" w:pos="1134"/>
      </w:tabs>
      <w:spacing w:after="0"/>
      <w:ind w:left="709"/>
      <w:contextualSpacing w:val="0"/>
      <w:jc w:val="both"/>
    </w:pPr>
    <w:rPr>
      <w:rFonts w:ascii="Times New Roman" w:eastAsia="Times New Roman" w:hAnsi="Times New Roman" w:cs="Times New Roman"/>
      <w:sz w:val="24"/>
      <w:szCs w:val="24"/>
      <w:lang w:val="sv-SE" w:eastAsia="en-US"/>
    </w:rPr>
  </w:style>
  <w:style w:type="character" w:customStyle="1" w:styleId="p3Char">
    <w:name w:val="p3 Char"/>
    <w:basedOn w:val="ListParagraphChar"/>
    <w:link w:val="p3"/>
    <w:rsid w:val="00BC5783"/>
    <w:rPr>
      <w:rFonts w:ascii="Times New Roman" w:eastAsia="Times New Roman" w:hAnsi="Times New Roman" w:cs="Times New Roman"/>
      <w:sz w:val="24"/>
      <w:szCs w:val="24"/>
      <w:lang w:val="sv-SE" w:eastAsia="en-US"/>
    </w:rPr>
  </w:style>
  <w:style w:type="character" w:styleId="Strong">
    <w:name w:val="Strong"/>
    <w:basedOn w:val="DefaultParagraphFont"/>
    <w:uiPriority w:val="22"/>
    <w:qFormat/>
    <w:rsid w:val="00BC5783"/>
    <w:rPr>
      <w:b/>
      <w:bCs/>
    </w:rPr>
  </w:style>
  <w:style w:type="table" w:customStyle="1" w:styleId="2">
    <w:name w:val="2"/>
    <w:basedOn w:val="TableNormal"/>
    <w:rsid w:val="005B3154"/>
    <w:pPr>
      <w:spacing w:after="0" w:line="240" w:lineRule="auto"/>
    </w:pPr>
    <w:tblPr>
      <w:tblStyleRowBandSize w:val="1"/>
      <w:tblStyleColBandSize w:val="1"/>
    </w:tblPr>
  </w:style>
  <w:style w:type="table" w:customStyle="1" w:styleId="1">
    <w:name w:val="1"/>
    <w:basedOn w:val="TableNormal"/>
    <w:rsid w:val="005B3154"/>
    <w:tblPr>
      <w:tblStyleRowBandSize w:val="1"/>
      <w:tblStyleColBandSize w:val="1"/>
      <w:tblCellMar>
        <w:left w:w="115" w:type="dxa"/>
        <w:right w:w="115" w:type="dxa"/>
      </w:tblCellMar>
    </w:tblPr>
  </w:style>
  <w:style w:type="paragraph" w:styleId="Caption">
    <w:name w:val="caption"/>
    <w:basedOn w:val="Normal"/>
    <w:next w:val="Normal"/>
    <w:uiPriority w:val="35"/>
    <w:unhideWhenUsed/>
    <w:qFormat/>
    <w:rsid w:val="005B3154"/>
    <w:pPr>
      <w:spacing w:line="240" w:lineRule="auto"/>
    </w:pPr>
    <w:rPr>
      <w:i/>
      <w:iCs/>
      <w:color w:val="1F497D" w:themeColor="text2"/>
      <w:sz w:val="18"/>
      <w:szCs w:val="18"/>
    </w:rPr>
  </w:style>
  <w:style w:type="table" w:customStyle="1" w:styleId="TableGrid1">
    <w:name w:val="Table Grid1"/>
    <w:basedOn w:val="TableNormal"/>
    <w:uiPriority w:val="39"/>
    <w:qFormat/>
    <w:rsid w:val="005B3154"/>
    <w:pPr>
      <w:spacing w:after="0" w:line="240" w:lineRule="auto"/>
    </w:pPr>
    <w:rPr>
      <w:rFonts w:asciiTheme="minorHAnsi" w:eastAsiaTheme="minorHAnsi" w:hAnsiTheme="minorHAnsi" w:cstheme="minorBidi"/>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B3154"/>
    <w:pPr>
      <w:spacing w:before="240" w:after="0" w:line="259" w:lineRule="auto"/>
      <w:outlineLvl w:val="9"/>
    </w:pPr>
    <w:rPr>
      <w:rFonts w:asciiTheme="majorHAnsi" w:eastAsiaTheme="majorEastAsia" w:hAnsiTheme="majorHAnsi" w:cstheme="majorBidi"/>
      <w:b w:val="0"/>
      <w:color w:val="365F91" w:themeColor="accent1" w:themeShade="BF"/>
      <w:sz w:val="32"/>
      <w:szCs w:val="32"/>
      <w:lang w:eastAsia="en-US"/>
    </w:rPr>
  </w:style>
  <w:style w:type="table" w:styleId="GridTable1Light">
    <w:name w:val="Grid Table 1 Light"/>
    <w:basedOn w:val="TableNormal"/>
    <w:uiPriority w:val="46"/>
    <w:rsid w:val="005B31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B106F1"/>
    <w:rPr>
      <w:i/>
      <w:iCs/>
    </w:rPr>
  </w:style>
  <w:style w:type="paragraph" w:styleId="FootnoteText">
    <w:name w:val="footnote text"/>
    <w:basedOn w:val="Normal"/>
    <w:link w:val="FootnoteTextChar"/>
    <w:uiPriority w:val="99"/>
    <w:semiHidden/>
    <w:unhideWhenUsed/>
    <w:qFormat/>
    <w:rsid w:val="00B106F1"/>
    <w:pPr>
      <w:spacing w:after="0" w:line="240" w:lineRule="auto"/>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qFormat/>
    <w:rsid w:val="00B106F1"/>
    <w:rPr>
      <w:rFonts w:asciiTheme="minorHAnsi" w:eastAsiaTheme="minorHAnsi" w:hAnsiTheme="minorHAnsi" w:cstheme="minorBidi"/>
      <w:sz w:val="20"/>
      <w:szCs w:val="20"/>
      <w:lang w:eastAsia="en-US"/>
    </w:rPr>
  </w:style>
  <w:style w:type="character" w:styleId="HTMLCode">
    <w:name w:val="HTML Code"/>
    <w:basedOn w:val="DefaultParagraphFont"/>
    <w:uiPriority w:val="99"/>
    <w:semiHidden/>
    <w:unhideWhenUsed/>
    <w:rsid w:val="00B106F1"/>
    <w:rPr>
      <w:rFonts w:ascii="Courier New" w:eastAsia="Times New Roman" w:hAnsi="Courier New" w:cs="Courier New"/>
      <w:sz w:val="20"/>
      <w:szCs w:val="20"/>
    </w:rPr>
  </w:style>
  <w:style w:type="table" w:customStyle="1" w:styleId="PlainTable22">
    <w:name w:val="Plain Table 22"/>
    <w:basedOn w:val="TableNormal"/>
    <w:next w:val="PlainTable2"/>
    <w:uiPriority w:val="42"/>
    <w:rsid w:val="00E07246"/>
    <w:pPr>
      <w:spacing w:after="0" w:line="240" w:lineRule="auto"/>
    </w:pPr>
    <w:rPr>
      <w:rFonts w:asciiTheme="minorHAnsi" w:eastAsiaTheme="minorHAnsi" w:hAnsiTheme="minorHAnsi" w:cstheme="minorBidi"/>
      <w:lang w:val="id-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next w:val="TableGrid"/>
    <w:uiPriority w:val="39"/>
    <w:rsid w:val="00C61787"/>
    <w:pPr>
      <w:spacing w:after="0" w:line="240" w:lineRule="auto"/>
    </w:pPr>
    <w:rPr>
      <w:rFonts w:ascii="Arial" w:eastAsia="Arial" w:hAnsi="Arial" w:cs="Arial"/>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qFormat/>
    <w:rsid w:val="00073ED0"/>
    <w:rPr>
      <w:rFonts w:asciiTheme="majorHAnsi" w:eastAsiaTheme="majorEastAsia" w:hAnsiTheme="majorHAnsi" w:cstheme="majorBidi"/>
      <w:i/>
      <w:iCs/>
      <w:color w:val="244061" w:themeColor="accent1" w:themeShade="80"/>
      <w:kern w:val="2"/>
      <w:sz w:val="24"/>
      <w:lang w:val="en" w:eastAsia="en-US"/>
      <w14:ligatures w14:val="standardContextual"/>
    </w:rPr>
  </w:style>
  <w:style w:type="character" w:customStyle="1" w:styleId="Heading8Char">
    <w:name w:val="Heading 8 Char"/>
    <w:basedOn w:val="DefaultParagraphFont"/>
    <w:link w:val="Heading8"/>
    <w:uiPriority w:val="9"/>
    <w:semiHidden/>
    <w:qFormat/>
    <w:rsid w:val="00073ED0"/>
    <w:rPr>
      <w:rFonts w:asciiTheme="majorHAnsi" w:eastAsiaTheme="majorEastAsia" w:hAnsiTheme="majorHAnsi" w:cstheme="majorBidi"/>
      <w:color w:val="262626" w:themeColor="text1" w:themeTint="D9"/>
      <w:kern w:val="2"/>
      <w:sz w:val="21"/>
      <w:szCs w:val="21"/>
      <w:lang w:val="en" w:eastAsia="en-US"/>
      <w14:ligatures w14:val="standardContextual"/>
    </w:rPr>
  </w:style>
  <w:style w:type="character" w:customStyle="1" w:styleId="Heading9Char">
    <w:name w:val="Heading 9 Char"/>
    <w:basedOn w:val="DefaultParagraphFont"/>
    <w:link w:val="Heading9"/>
    <w:uiPriority w:val="9"/>
    <w:semiHidden/>
    <w:qFormat/>
    <w:rsid w:val="00073ED0"/>
    <w:rPr>
      <w:rFonts w:asciiTheme="majorHAnsi" w:eastAsiaTheme="majorEastAsia" w:hAnsiTheme="majorHAnsi" w:cstheme="majorBidi"/>
      <w:i/>
      <w:iCs/>
      <w:color w:val="262626" w:themeColor="text1" w:themeTint="D9"/>
      <w:kern w:val="2"/>
      <w:sz w:val="21"/>
      <w:szCs w:val="21"/>
      <w:lang w:val="en" w:eastAsia="en-US"/>
      <w14:ligatures w14:val="standardContextual"/>
    </w:rPr>
  </w:style>
  <w:style w:type="table" w:customStyle="1" w:styleId="TableGrid3">
    <w:name w:val="Table Grid3"/>
    <w:basedOn w:val="TableNormal"/>
    <w:next w:val="TableGrid"/>
    <w:uiPriority w:val="39"/>
    <w:qFormat/>
    <w:rsid w:val="00073ED0"/>
    <w:pPr>
      <w:widowControl w:val="0"/>
      <w:autoSpaceDE w:val="0"/>
      <w:autoSpaceDN w:val="0"/>
      <w:spacing w:after="0" w:line="240" w:lineRule="auto"/>
    </w:pPr>
    <w:rPr>
      <w:rFonts w:asciiTheme="minorHAnsi" w:eastAsiaTheme="minorHAnsi" w:hAnsiTheme="minorHAnsi" w:cstheme="minorBidi"/>
      <w:sz w:val="20"/>
      <w:szCs w:val="20"/>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qFormat/>
    <w:rsid w:val="00073ED0"/>
    <w:pPr>
      <w:tabs>
        <w:tab w:val="right" w:leader="dot" w:pos="7927"/>
      </w:tabs>
      <w:spacing w:after="100" w:line="259" w:lineRule="auto"/>
    </w:pPr>
    <w:rPr>
      <w:rFonts w:ascii="Times New Roman" w:eastAsiaTheme="minorHAnsi" w:hAnsi="Times New Roman" w:cs="Times New Roman"/>
      <w:b/>
      <w:bCs/>
      <w:kern w:val="2"/>
      <w:sz w:val="24"/>
      <w:szCs w:val="24"/>
      <w:lang w:val="en" w:eastAsia="en-US"/>
      <w14:ligatures w14:val="standardContextual"/>
    </w:rPr>
  </w:style>
  <w:style w:type="paragraph" w:styleId="TOC2">
    <w:name w:val="toc 2"/>
    <w:basedOn w:val="Normal"/>
    <w:next w:val="Normal"/>
    <w:autoRedefine/>
    <w:uiPriority w:val="39"/>
    <w:unhideWhenUsed/>
    <w:qFormat/>
    <w:rsid w:val="00073ED0"/>
    <w:pPr>
      <w:tabs>
        <w:tab w:val="left" w:pos="880"/>
        <w:tab w:val="left" w:pos="1560"/>
        <w:tab w:val="right" w:leader="dot" w:pos="7927"/>
      </w:tabs>
      <w:spacing w:after="100" w:line="259" w:lineRule="auto"/>
      <w:ind w:left="220"/>
    </w:pPr>
    <w:rPr>
      <w:rFonts w:ascii="Times New Roman" w:eastAsiaTheme="minorHAnsi" w:hAnsi="Times New Roman" w:cstheme="minorBidi"/>
      <w:kern w:val="2"/>
      <w:sz w:val="24"/>
      <w:lang w:val="en" w:eastAsia="en-US"/>
      <w14:ligatures w14:val="standardContextual"/>
    </w:rPr>
  </w:style>
  <w:style w:type="paragraph" w:styleId="TOC3">
    <w:name w:val="toc 3"/>
    <w:basedOn w:val="Normal"/>
    <w:next w:val="Normal"/>
    <w:autoRedefine/>
    <w:uiPriority w:val="39"/>
    <w:unhideWhenUsed/>
    <w:qFormat/>
    <w:rsid w:val="00073ED0"/>
    <w:pPr>
      <w:spacing w:after="100" w:line="259" w:lineRule="auto"/>
      <w:ind w:left="440"/>
    </w:pPr>
    <w:rPr>
      <w:rFonts w:ascii="Times New Roman" w:eastAsiaTheme="minorHAnsi" w:hAnsi="Times New Roman" w:cstheme="minorBidi"/>
      <w:kern w:val="2"/>
      <w:sz w:val="24"/>
      <w:lang w:val="en" w:eastAsia="en-US"/>
      <w14:ligatures w14:val="standardContextual"/>
    </w:rPr>
  </w:style>
  <w:style w:type="paragraph" w:styleId="TOC4">
    <w:name w:val="toc 4"/>
    <w:basedOn w:val="Normal"/>
    <w:next w:val="Normal"/>
    <w:autoRedefine/>
    <w:uiPriority w:val="39"/>
    <w:unhideWhenUsed/>
    <w:qFormat/>
    <w:rsid w:val="00073ED0"/>
    <w:pPr>
      <w:spacing w:after="100" w:line="259" w:lineRule="auto"/>
      <w:ind w:left="660"/>
    </w:pPr>
    <w:rPr>
      <w:rFonts w:asciiTheme="minorHAnsi" w:eastAsiaTheme="minorEastAsia" w:hAnsiTheme="minorHAnsi" w:cstheme="minorBidi"/>
      <w:lang w:val="en" w:eastAsia="en-US"/>
    </w:rPr>
  </w:style>
  <w:style w:type="paragraph" w:styleId="TOC5">
    <w:name w:val="toc 5"/>
    <w:basedOn w:val="Normal"/>
    <w:next w:val="Normal"/>
    <w:autoRedefine/>
    <w:uiPriority w:val="39"/>
    <w:unhideWhenUsed/>
    <w:qFormat/>
    <w:rsid w:val="00073ED0"/>
    <w:pPr>
      <w:spacing w:after="100" w:line="259" w:lineRule="auto"/>
      <w:ind w:left="880"/>
    </w:pPr>
    <w:rPr>
      <w:rFonts w:asciiTheme="minorHAnsi" w:eastAsiaTheme="minorEastAsia" w:hAnsiTheme="minorHAnsi" w:cstheme="minorBidi"/>
      <w:lang w:val="en" w:eastAsia="en-US"/>
    </w:rPr>
  </w:style>
  <w:style w:type="paragraph" w:styleId="TOC6">
    <w:name w:val="toc 6"/>
    <w:basedOn w:val="Normal"/>
    <w:next w:val="Normal"/>
    <w:autoRedefine/>
    <w:uiPriority w:val="39"/>
    <w:unhideWhenUsed/>
    <w:qFormat/>
    <w:rsid w:val="00073ED0"/>
    <w:pPr>
      <w:spacing w:after="100" w:line="259" w:lineRule="auto"/>
      <w:ind w:left="1100"/>
    </w:pPr>
    <w:rPr>
      <w:rFonts w:asciiTheme="minorHAnsi" w:eastAsiaTheme="minorEastAsia" w:hAnsiTheme="minorHAnsi" w:cstheme="minorBidi"/>
      <w:lang w:val="en" w:eastAsia="en-US"/>
    </w:rPr>
  </w:style>
  <w:style w:type="paragraph" w:styleId="TOC7">
    <w:name w:val="toc 7"/>
    <w:basedOn w:val="Normal"/>
    <w:next w:val="Normal"/>
    <w:autoRedefine/>
    <w:uiPriority w:val="39"/>
    <w:unhideWhenUsed/>
    <w:qFormat/>
    <w:rsid w:val="00073ED0"/>
    <w:pPr>
      <w:spacing w:after="100" w:line="259" w:lineRule="auto"/>
      <w:ind w:left="1320"/>
    </w:pPr>
    <w:rPr>
      <w:rFonts w:asciiTheme="minorHAnsi" w:eastAsiaTheme="minorEastAsia" w:hAnsiTheme="minorHAnsi" w:cstheme="minorBidi"/>
      <w:lang w:val="en" w:eastAsia="en-US"/>
    </w:rPr>
  </w:style>
  <w:style w:type="paragraph" w:styleId="TOC8">
    <w:name w:val="toc 8"/>
    <w:basedOn w:val="Normal"/>
    <w:next w:val="Normal"/>
    <w:autoRedefine/>
    <w:uiPriority w:val="39"/>
    <w:unhideWhenUsed/>
    <w:qFormat/>
    <w:rsid w:val="00073ED0"/>
    <w:pPr>
      <w:spacing w:after="100" w:line="259" w:lineRule="auto"/>
      <w:ind w:left="1540"/>
    </w:pPr>
    <w:rPr>
      <w:rFonts w:asciiTheme="minorHAnsi" w:eastAsiaTheme="minorEastAsia" w:hAnsiTheme="minorHAnsi" w:cstheme="minorBidi"/>
      <w:lang w:val="en" w:eastAsia="en-US"/>
    </w:rPr>
  </w:style>
  <w:style w:type="paragraph" w:styleId="TOC9">
    <w:name w:val="toc 9"/>
    <w:basedOn w:val="Normal"/>
    <w:next w:val="Normal"/>
    <w:autoRedefine/>
    <w:uiPriority w:val="39"/>
    <w:unhideWhenUsed/>
    <w:qFormat/>
    <w:rsid w:val="00073ED0"/>
    <w:pPr>
      <w:spacing w:after="100" w:line="259" w:lineRule="auto"/>
      <w:ind w:left="1760"/>
    </w:pPr>
    <w:rPr>
      <w:rFonts w:asciiTheme="minorHAnsi" w:eastAsiaTheme="minorEastAsia" w:hAnsiTheme="minorHAnsi" w:cstheme="minorBidi"/>
      <w:lang w:val="en" w:eastAsia="en-US"/>
    </w:rPr>
  </w:style>
  <w:style w:type="table" w:customStyle="1" w:styleId="TableNormal0">
    <w:name w:val="TableNormal"/>
    <w:qFormat/>
    <w:rsid w:val="00073ED0"/>
    <w:pPr>
      <w:spacing w:after="0" w:line="240" w:lineRule="auto"/>
    </w:pPr>
    <w:rPr>
      <w:sz w:val="20"/>
      <w:szCs w:val="20"/>
      <w:lang w:val="en-ID" w:eastAsia="ja-JP"/>
    </w:rPr>
    <w:tblPr>
      <w:tblCellMar>
        <w:top w:w="100" w:type="dxa"/>
        <w:left w:w="100" w:type="dxa"/>
        <w:bottom w:w="100" w:type="dxa"/>
        <w:right w:w="100" w:type="dxa"/>
      </w:tblCellMar>
    </w:tblPr>
  </w:style>
  <w:style w:type="table" w:customStyle="1" w:styleId="Style15">
    <w:name w:val="_Style 15"/>
    <w:basedOn w:val="TableNormal"/>
    <w:qFormat/>
    <w:rsid w:val="00073ED0"/>
    <w:pPr>
      <w:spacing w:after="0" w:line="240" w:lineRule="auto"/>
    </w:pPr>
    <w:rPr>
      <w:sz w:val="20"/>
      <w:szCs w:val="20"/>
      <w:lang w:val="en-ID" w:eastAsia="ja-JP"/>
    </w:rPr>
    <w:tblPr/>
  </w:style>
  <w:style w:type="table" w:customStyle="1" w:styleId="Style16">
    <w:name w:val="_Style 16"/>
    <w:basedOn w:val="TableNormal"/>
    <w:qFormat/>
    <w:rsid w:val="00073ED0"/>
    <w:pPr>
      <w:spacing w:after="0" w:line="240" w:lineRule="auto"/>
    </w:pPr>
    <w:rPr>
      <w:sz w:val="20"/>
      <w:szCs w:val="20"/>
      <w:lang w:val="en-ID" w:eastAsia="ja-JP"/>
    </w:rPr>
    <w:tblPr>
      <w:tblCellMar>
        <w:left w:w="115" w:type="dxa"/>
        <w:right w:w="115" w:type="dxa"/>
      </w:tblCellMar>
    </w:tblPr>
  </w:style>
  <w:style w:type="character" w:customStyle="1" w:styleId="UnresolvedMention2">
    <w:name w:val="Unresolved Mention2"/>
    <w:basedOn w:val="DefaultParagraphFont"/>
    <w:uiPriority w:val="99"/>
    <w:semiHidden/>
    <w:unhideWhenUsed/>
    <w:qFormat/>
    <w:rsid w:val="00073ED0"/>
    <w:rPr>
      <w:color w:val="605E5C"/>
      <w:shd w:val="clear" w:color="auto" w:fill="E1DFDD"/>
    </w:rPr>
  </w:style>
  <w:style w:type="table" w:customStyle="1" w:styleId="Style33">
    <w:name w:val="_Style 33"/>
    <w:basedOn w:val="TableNormal"/>
    <w:qFormat/>
    <w:rsid w:val="00073ED0"/>
    <w:pPr>
      <w:spacing w:after="0" w:line="240" w:lineRule="auto"/>
    </w:pPr>
    <w:rPr>
      <w:sz w:val="20"/>
      <w:szCs w:val="20"/>
      <w:lang w:val="en-ID" w:eastAsia="ja-JP"/>
    </w:rPr>
    <w:tblPr/>
  </w:style>
  <w:style w:type="table" w:customStyle="1" w:styleId="Style34">
    <w:name w:val="_Style 34"/>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35">
    <w:name w:val="_Style 35"/>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36">
    <w:name w:val="_Style 36"/>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37">
    <w:name w:val="_Style 37"/>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38">
    <w:name w:val="_Style 38"/>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39">
    <w:name w:val="_Style 39"/>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40">
    <w:name w:val="_Style 40"/>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41">
    <w:name w:val="_Style 41"/>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42">
    <w:name w:val="_Style 42"/>
    <w:basedOn w:val="TableNormal"/>
    <w:qFormat/>
    <w:rsid w:val="00073ED0"/>
    <w:pPr>
      <w:spacing w:after="0" w:line="240" w:lineRule="auto"/>
    </w:pPr>
    <w:rPr>
      <w:sz w:val="20"/>
      <w:szCs w:val="20"/>
      <w:lang w:val="en-ID" w:eastAsia="ja-JP"/>
    </w:rPr>
    <w:tblPr>
      <w:tblCellMar>
        <w:left w:w="115" w:type="dxa"/>
        <w:right w:w="115" w:type="dxa"/>
      </w:tblCellMar>
    </w:tblPr>
  </w:style>
  <w:style w:type="character" w:customStyle="1" w:styleId="Heading3Char">
    <w:name w:val="Heading 3 Char"/>
    <w:basedOn w:val="DefaultParagraphFont"/>
    <w:link w:val="Heading3"/>
    <w:uiPriority w:val="9"/>
    <w:qFormat/>
    <w:rsid w:val="00073ED0"/>
    <w:rPr>
      <w:b/>
      <w:sz w:val="28"/>
      <w:szCs w:val="28"/>
    </w:rPr>
  </w:style>
  <w:style w:type="character" w:customStyle="1" w:styleId="Heading4Char">
    <w:name w:val="Heading 4 Char"/>
    <w:basedOn w:val="DefaultParagraphFont"/>
    <w:link w:val="Heading4"/>
    <w:uiPriority w:val="9"/>
    <w:qFormat/>
    <w:rsid w:val="00073ED0"/>
    <w:rPr>
      <w:b/>
      <w:sz w:val="24"/>
      <w:szCs w:val="24"/>
    </w:rPr>
  </w:style>
  <w:style w:type="character" w:customStyle="1" w:styleId="Heading5Char">
    <w:name w:val="Heading 5 Char"/>
    <w:basedOn w:val="DefaultParagraphFont"/>
    <w:link w:val="Heading5"/>
    <w:uiPriority w:val="9"/>
    <w:semiHidden/>
    <w:qFormat/>
    <w:rsid w:val="00073ED0"/>
    <w:rPr>
      <w:b/>
    </w:rPr>
  </w:style>
  <w:style w:type="character" w:customStyle="1" w:styleId="Heading6Char">
    <w:name w:val="Heading 6 Char"/>
    <w:basedOn w:val="DefaultParagraphFont"/>
    <w:link w:val="Heading6"/>
    <w:uiPriority w:val="9"/>
    <w:semiHidden/>
    <w:qFormat/>
    <w:rsid w:val="00073ED0"/>
    <w:rPr>
      <w:b/>
      <w:sz w:val="20"/>
      <w:szCs w:val="20"/>
    </w:rPr>
  </w:style>
  <w:style w:type="paragraph" w:customStyle="1" w:styleId="BAB">
    <w:name w:val="BAB"/>
    <w:basedOn w:val="Normal"/>
    <w:link w:val="BABChar"/>
    <w:qFormat/>
    <w:rsid w:val="00073ED0"/>
    <w:pPr>
      <w:spacing w:after="160" w:line="480" w:lineRule="auto"/>
      <w:jc w:val="center"/>
    </w:pPr>
    <w:rPr>
      <w:rFonts w:asciiTheme="majorBidi" w:eastAsiaTheme="minorHAnsi" w:hAnsiTheme="majorBidi" w:cstheme="majorBidi"/>
      <w:b/>
      <w:bCs/>
      <w:kern w:val="2"/>
      <w:sz w:val="28"/>
      <w:szCs w:val="28"/>
      <w:lang w:val="en" w:eastAsia="en-US"/>
      <w14:ligatures w14:val="standardContextual"/>
    </w:rPr>
  </w:style>
  <w:style w:type="character" w:customStyle="1" w:styleId="BABChar">
    <w:name w:val="BAB Char"/>
    <w:basedOn w:val="DefaultParagraphFont"/>
    <w:link w:val="BAB"/>
    <w:qFormat/>
    <w:rsid w:val="00073ED0"/>
    <w:rPr>
      <w:rFonts w:asciiTheme="majorBidi" w:eastAsiaTheme="minorHAnsi" w:hAnsiTheme="majorBidi" w:cstheme="majorBidi"/>
      <w:b/>
      <w:bCs/>
      <w:kern w:val="2"/>
      <w:sz w:val="28"/>
      <w:szCs w:val="28"/>
      <w:lang w:val="en" w:eastAsia="en-US"/>
      <w14:ligatures w14:val="standardContextual"/>
    </w:rPr>
  </w:style>
  <w:style w:type="paragraph" w:customStyle="1" w:styleId="Style1">
    <w:name w:val="Style1"/>
    <w:basedOn w:val="Heading2"/>
    <w:next w:val="Heading2"/>
    <w:link w:val="Style1Char"/>
    <w:qFormat/>
    <w:rsid w:val="00073ED0"/>
    <w:pPr>
      <w:spacing w:before="40" w:line="259" w:lineRule="auto"/>
      <w:ind w:left="576" w:hanging="576"/>
    </w:pPr>
    <w:rPr>
      <w:rFonts w:asciiTheme="majorBidi" w:eastAsiaTheme="majorEastAsia" w:hAnsiTheme="majorBidi" w:cstheme="majorBidi"/>
      <w:kern w:val="2"/>
      <w:sz w:val="24"/>
      <w:lang w:val="en" w:eastAsia="en-US"/>
      <w14:ligatures w14:val="standardContextual"/>
    </w:rPr>
  </w:style>
  <w:style w:type="character" w:customStyle="1" w:styleId="Style1Char">
    <w:name w:val="Style1 Char"/>
    <w:basedOn w:val="Heading2Char"/>
    <w:link w:val="Style1"/>
    <w:qFormat/>
    <w:rsid w:val="00073ED0"/>
    <w:rPr>
      <w:rFonts w:asciiTheme="majorBidi" w:eastAsiaTheme="majorEastAsia" w:hAnsiTheme="majorBidi" w:cstheme="majorBidi"/>
      <w:b/>
      <w:color w:val="4F81BD"/>
      <w:kern w:val="2"/>
      <w:sz w:val="24"/>
      <w:szCs w:val="26"/>
      <w:lang w:val="en" w:eastAsia="en-US"/>
      <w14:ligatures w14:val="standardContextual"/>
    </w:rPr>
  </w:style>
  <w:style w:type="paragraph" w:customStyle="1" w:styleId="Style2">
    <w:name w:val="Style2"/>
    <w:basedOn w:val="BAB"/>
    <w:link w:val="Style2Char"/>
    <w:qFormat/>
    <w:rsid w:val="00073ED0"/>
    <w:pPr>
      <w:jc w:val="left"/>
    </w:pPr>
  </w:style>
  <w:style w:type="character" w:customStyle="1" w:styleId="Style2Char">
    <w:name w:val="Style2 Char"/>
    <w:basedOn w:val="BABChar"/>
    <w:link w:val="Style2"/>
    <w:qFormat/>
    <w:rsid w:val="00073ED0"/>
    <w:rPr>
      <w:rFonts w:asciiTheme="majorBidi" w:eastAsiaTheme="minorHAnsi" w:hAnsiTheme="majorBidi" w:cstheme="majorBidi"/>
      <w:b/>
      <w:bCs/>
      <w:kern w:val="2"/>
      <w:sz w:val="28"/>
      <w:szCs w:val="28"/>
      <w:lang w:val="en" w:eastAsia="en-US"/>
      <w14:ligatures w14:val="standardContextual"/>
    </w:rPr>
  </w:style>
  <w:style w:type="paragraph" w:customStyle="1" w:styleId="TOCHeading1">
    <w:name w:val="TOC Heading1"/>
    <w:basedOn w:val="Heading1"/>
    <w:next w:val="Normal"/>
    <w:uiPriority w:val="39"/>
    <w:unhideWhenUsed/>
    <w:qFormat/>
    <w:rsid w:val="00073ED0"/>
    <w:pPr>
      <w:spacing w:before="240" w:after="0" w:line="259" w:lineRule="auto"/>
      <w:ind w:left="3261"/>
      <w:jc w:val="center"/>
      <w:outlineLvl w:val="9"/>
    </w:pPr>
    <w:rPr>
      <w:rFonts w:asciiTheme="majorBidi" w:eastAsiaTheme="majorEastAsia" w:hAnsiTheme="majorBidi" w:cstheme="majorBidi"/>
      <w:sz w:val="32"/>
      <w:szCs w:val="32"/>
      <w:lang w:val="en" w:eastAsia="en-US"/>
    </w:rPr>
  </w:style>
  <w:style w:type="paragraph" w:customStyle="1" w:styleId="Default">
    <w:name w:val="Default"/>
    <w:qFormat/>
    <w:rsid w:val="00073ED0"/>
    <w:pPr>
      <w:autoSpaceDE w:val="0"/>
      <w:autoSpaceDN w:val="0"/>
      <w:adjustRightInd w:val="0"/>
      <w:spacing w:after="0" w:line="240" w:lineRule="auto"/>
    </w:pPr>
    <w:rPr>
      <w:rFonts w:ascii="Times New Roman" w:eastAsiaTheme="minorHAnsi" w:hAnsi="Times New Roman" w:cs="Times New Roman"/>
      <w:color w:val="000000"/>
      <w:sz w:val="24"/>
      <w:szCs w:val="24"/>
      <w:lang w:val="en" w:eastAsia="en-US"/>
      <w14:ligatures w14:val="standardContextual"/>
    </w:rPr>
  </w:style>
  <w:style w:type="character" w:customStyle="1" w:styleId="dropdownelementsdropdownlabel-sc-ajmkw-5">
    <w:name w:val="dropdownelements__dropdownlabel-sc-ajmkw-5"/>
    <w:basedOn w:val="DefaultParagraphFont"/>
    <w:qFormat/>
    <w:rsid w:val="00073ED0"/>
  </w:style>
  <w:style w:type="character" w:customStyle="1" w:styleId="relative">
    <w:name w:val="relative"/>
    <w:basedOn w:val="DefaultParagraphFont"/>
    <w:qFormat/>
    <w:rsid w:val="00073ED0"/>
  </w:style>
  <w:style w:type="character" w:customStyle="1" w:styleId="ml-1">
    <w:name w:val="ml-1"/>
    <w:basedOn w:val="DefaultParagraphFont"/>
    <w:qFormat/>
    <w:rsid w:val="00073ED0"/>
  </w:style>
  <w:style w:type="character" w:customStyle="1" w:styleId="max-w-full">
    <w:name w:val="max-w-full"/>
    <w:basedOn w:val="DefaultParagraphFont"/>
    <w:qFormat/>
    <w:rsid w:val="00073ED0"/>
  </w:style>
  <w:style w:type="character" w:customStyle="1" w:styleId="-mr-1">
    <w:name w:val="-mr-1"/>
    <w:basedOn w:val="DefaultParagraphFont"/>
    <w:qFormat/>
    <w:rsid w:val="00073ED0"/>
  </w:style>
  <w:style w:type="character" w:customStyle="1" w:styleId="rpv-coretext-layer-text">
    <w:name w:val="rpv-core__text-layer-text"/>
    <w:basedOn w:val="DefaultParagraphFont"/>
    <w:qFormat/>
    <w:rsid w:val="00073ED0"/>
  </w:style>
  <w:style w:type="paragraph" w:customStyle="1" w:styleId="Kkontenn">
    <w:name w:val="Kkontenn"/>
    <w:qFormat/>
    <w:rsid w:val="005F5DE7"/>
    <w:pPr>
      <w:spacing w:after="0" w:line="240" w:lineRule="auto"/>
    </w:pPr>
    <w:rPr>
      <w:rFonts w:ascii="Times New Roman" w:eastAsiaTheme="minorHAnsi" w:hAnsi="Times New Roman" w:cs="Times New Roman"/>
      <w:kern w:val="2"/>
      <w:lang w:eastAsia="en-US"/>
      <w14:ligatures w14:val="standardContextual"/>
    </w:rPr>
  </w:style>
  <w:style w:type="paragraph" w:customStyle="1" w:styleId="ListParagraph1">
    <w:name w:val="List Paragraph1"/>
    <w:basedOn w:val="Normal"/>
    <w:rsid w:val="009B555D"/>
    <w:pPr>
      <w:widowControl w:val="0"/>
      <w:autoSpaceDE w:val="0"/>
      <w:autoSpaceDN w:val="0"/>
      <w:spacing w:after="0" w:line="240" w:lineRule="auto"/>
      <w:ind w:left="433" w:hanging="294"/>
      <w:jc w:val="both"/>
    </w:pPr>
    <w:rPr>
      <w:lang w:eastAsia="en-US"/>
    </w:rPr>
  </w:style>
  <w:style w:type="table" w:customStyle="1" w:styleId="PlainTable23">
    <w:name w:val="Plain Table 23"/>
    <w:basedOn w:val="TableNormal"/>
    <w:next w:val="PlainTable2"/>
    <w:uiPriority w:val="42"/>
    <w:rsid w:val="009F0C40"/>
    <w:pPr>
      <w:spacing w:after="0" w:line="240" w:lineRule="auto"/>
    </w:pPr>
    <w:rPr>
      <w:rFonts w:asciiTheme="minorHAnsi" w:eastAsiaTheme="minorHAnsi" w:hAnsiTheme="minorHAnsi" w:cstheme="minorBidi"/>
      <w:kern w:val="2"/>
      <w:lang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el">
    <w:name w:val="Tabel"/>
    <w:basedOn w:val="Caption"/>
    <w:link w:val="TabelChar"/>
    <w:qFormat/>
    <w:rsid w:val="00F00D7C"/>
    <w:pPr>
      <w:spacing w:line="360" w:lineRule="auto"/>
      <w:jc w:val="center"/>
    </w:pPr>
    <w:rPr>
      <w:rFonts w:ascii="Times New Roman" w:eastAsiaTheme="minorHAnsi" w:hAnsi="Times New Roman" w:cstheme="minorBidi"/>
      <w:b/>
      <w:i w:val="0"/>
      <w:color w:val="auto"/>
      <w:sz w:val="24"/>
      <w:lang w:eastAsia="en-US"/>
    </w:rPr>
  </w:style>
  <w:style w:type="character" w:customStyle="1" w:styleId="TabelChar">
    <w:name w:val="Tabel Char"/>
    <w:basedOn w:val="DefaultParagraphFont"/>
    <w:link w:val="Tabel"/>
    <w:rsid w:val="00F00D7C"/>
    <w:rPr>
      <w:rFonts w:ascii="Times New Roman" w:eastAsiaTheme="minorHAnsi" w:hAnsi="Times New Roman" w:cstheme="minorBidi"/>
      <w:b/>
      <w:iCs/>
      <w:sz w:val="24"/>
      <w:szCs w:val="18"/>
      <w:lang w:eastAsia="en-US"/>
    </w:rPr>
  </w:style>
  <w:style w:type="character" w:customStyle="1" w:styleId="fontstyle01">
    <w:name w:val="fontstyle01"/>
    <w:basedOn w:val="DefaultParagraphFont"/>
    <w:rsid w:val="00703352"/>
    <w:rPr>
      <w:rFonts w:ascii="TimesNewRomanPS-ItalicMT" w:hAnsi="TimesNewRomanPS-ItalicMT" w:hint="default"/>
      <w:b w:val="0"/>
      <w:bCs w:val="0"/>
      <w:i/>
      <w:iCs/>
      <w:color w:val="000000"/>
      <w:sz w:val="20"/>
      <w:szCs w:val="20"/>
    </w:rPr>
  </w:style>
  <w:style w:type="table" w:customStyle="1" w:styleId="TableGrid21">
    <w:name w:val="Table Grid21"/>
    <w:basedOn w:val="TableNormal"/>
    <w:next w:val="TableGrid"/>
    <w:uiPriority w:val="39"/>
    <w:rsid w:val="00862540"/>
    <w:pPr>
      <w:spacing w:after="0" w:line="240" w:lineRule="auto"/>
      <w:ind w:firstLine="720"/>
      <w:jc w:val="both"/>
    </w:pPr>
    <w:rPr>
      <w:rFonts w:asciiTheme="minorHAnsi" w:eastAsia="SimSun"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59482F"/>
    <w:pPr>
      <w:widowControl w:val="0"/>
      <w:autoSpaceDE w:val="0"/>
      <w:autoSpaceDN w:val="0"/>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59482F"/>
    <w:pPr>
      <w:widowControl w:val="0"/>
      <w:autoSpaceDE w:val="0"/>
      <w:autoSpaceDN w:val="0"/>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F7438"/>
    <w:pPr>
      <w:spacing w:after="0"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AF7438"/>
    <w:rPr>
      <w:rFonts w:ascii="Tahoma" w:eastAsiaTheme="minorHAnsi" w:hAnsi="Tahoma" w:cs="Tahoma"/>
      <w:sz w:val="16"/>
      <w:szCs w:val="16"/>
      <w:lang w:eastAsia="en-US"/>
    </w:rPr>
  </w:style>
  <w:style w:type="table" w:styleId="GridTable4-Accent5">
    <w:name w:val="Grid Table 4 Accent 5"/>
    <w:basedOn w:val="TableNormal"/>
    <w:uiPriority w:val="49"/>
    <w:rsid w:val="00B248D8"/>
    <w:pPr>
      <w:spacing w:after="0" w:line="240" w:lineRule="auto"/>
    </w:pPr>
    <w:rPr>
      <w:lang w:eastAsia="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2-Accent2">
    <w:name w:val="Grid Table 2 Accent 2"/>
    <w:basedOn w:val="TableNormal"/>
    <w:uiPriority w:val="47"/>
    <w:rsid w:val="005E6CBF"/>
    <w:pPr>
      <w:spacing w:after="0" w:line="240" w:lineRule="auto"/>
    </w:pPr>
    <w:rPr>
      <w:rFonts w:asciiTheme="minorHAnsi" w:eastAsiaTheme="minorHAnsi" w:hAnsiTheme="minorHAnsi" w:cstheme="minorBidi"/>
      <w:lang w:val="en-ID" w:eastAsia="en-US"/>
    </w:r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NormalGrid">
    <w:name w:val="Normal Grid"/>
    <w:basedOn w:val="TableNormal"/>
    <w:uiPriority w:val="39"/>
    <w:rsid w:val="007C4B16"/>
    <w:pPr>
      <w:spacing w:after="0" w:line="240" w:lineRule="auto"/>
    </w:pPr>
    <w:rPr>
      <w:rFonts w:ascii="Georgia" w:eastAsiaTheme="minorHAnsi" w:hAnsiTheme="minorHAnsi" w:cstheme="minorBidi"/>
      <w:sz w:val="21"/>
      <w:szCs w:val="20"/>
      <w:lang w:val="en-ID" w:eastAsia="en-US"/>
    </w:rPr>
    <w:tblPr>
      <w:tblCellMar>
        <w:top w:w="80" w:type="dxa"/>
        <w:left w:w="160" w:type="dxa"/>
        <w:bottom w:w="80" w:type="dxa"/>
        <w:right w:w="160" w:type="dxa"/>
      </w:tblCellMar>
    </w:tblPr>
  </w:style>
  <w:style w:type="paragraph" w:customStyle="1" w:styleId="Compact">
    <w:name w:val="Compact"/>
    <w:basedOn w:val="BodyText"/>
    <w:qFormat/>
    <w:rsid w:val="007C4B16"/>
    <w:pPr>
      <w:widowControl/>
      <w:autoSpaceDE/>
      <w:autoSpaceDN/>
      <w:spacing w:before="36" w:after="36"/>
    </w:pPr>
    <w:rPr>
      <w:rFonts w:asciiTheme="minorHAnsi" w:eastAsiaTheme="minorHAnsi" w:hAnsiTheme="minorHAnsi" w:cstheme="minorBidi"/>
      <w:sz w:val="24"/>
      <w:szCs w:val="24"/>
      <w:lang w:val="en-US"/>
    </w:rPr>
  </w:style>
  <w:style w:type="table" w:customStyle="1" w:styleId="Table">
    <w:name w:val="Table"/>
    <w:semiHidden/>
    <w:unhideWhenUsed/>
    <w:qFormat/>
    <w:rsid w:val="007C4B16"/>
    <w:pPr>
      <w:spacing w:after="0" w:line="240" w:lineRule="auto"/>
    </w:pPr>
    <w:rPr>
      <w:rFonts w:asciiTheme="minorHAnsi" w:eastAsiaTheme="minorHAnsi" w:hAnsiTheme="minorHAnsi" w:cstheme="minorBidi"/>
      <w:sz w:val="24"/>
      <w:szCs w:val="24"/>
      <w:lang w:val="zh-CN" w:eastAsia="en-US"/>
    </w:rPr>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customStyle="1" w:styleId="FirstParagraph">
    <w:name w:val="First Paragraph"/>
    <w:basedOn w:val="BodyText"/>
    <w:next w:val="BodyText"/>
    <w:qFormat/>
    <w:rsid w:val="007C4B16"/>
    <w:pPr>
      <w:widowControl/>
      <w:autoSpaceDE/>
      <w:autoSpaceDN/>
      <w:spacing w:before="180" w:after="180"/>
    </w:pPr>
    <w:rPr>
      <w:rFonts w:asciiTheme="minorHAnsi" w:eastAsiaTheme="minorHAnsi" w:hAnsiTheme="minorHAnsi" w:cstheme="minorBidi"/>
      <w:sz w:val="24"/>
      <w:szCs w:val="24"/>
      <w:lang w:val="en-US"/>
    </w:rPr>
  </w:style>
  <w:style w:type="paragraph" w:customStyle="1" w:styleId="style10">
    <w:name w:val="style 1"/>
    <w:basedOn w:val="Heading3"/>
    <w:link w:val="style1Char0"/>
    <w:qFormat/>
    <w:rsid w:val="00021A57"/>
    <w:pPr>
      <w:keepNext w:val="0"/>
      <w:keepLines w:val="0"/>
      <w:spacing w:before="240" w:after="0" w:line="360" w:lineRule="auto"/>
      <w:ind w:left="1080" w:hanging="918"/>
      <w:jc w:val="both"/>
    </w:pPr>
    <w:rPr>
      <w:rFonts w:ascii="Times New Roman" w:eastAsia="Times New Roman" w:hAnsi="Times New Roman" w:cs="Times New Roman"/>
      <w:i/>
      <w:iCs/>
      <w:sz w:val="24"/>
      <w:szCs w:val="24"/>
      <w:lang w:val="id-ID" w:eastAsia="en-US"/>
    </w:rPr>
  </w:style>
  <w:style w:type="character" w:customStyle="1" w:styleId="style1Char0">
    <w:name w:val="style 1 Char"/>
    <w:basedOn w:val="Heading3Char"/>
    <w:link w:val="style10"/>
    <w:rsid w:val="00021A57"/>
    <w:rPr>
      <w:rFonts w:ascii="Times New Roman" w:eastAsia="Times New Roman" w:hAnsi="Times New Roman" w:cs="Times New Roman"/>
      <w:b/>
      <w:i/>
      <w:iCs/>
      <w:sz w:val="24"/>
      <w:szCs w:val="24"/>
      <w:lang w:val="id-ID" w:eastAsia="en-US"/>
    </w:rPr>
  </w:style>
  <w:style w:type="table" w:customStyle="1" w:styleId="PlainTable24">
    <w:name w:val="Plain Table 24"/>
    <w:basedOn w:val="TableNormal"/>
    <w:next w:val="PlainTable2"/>
    <w:uiPriority w:val="42"/>
    <w:rsid w:val="00493B9A"/>
    <w:pPr>
      <w:spacing w:after="0" w:line="240" w:lineRule="auto"/>
    </w:pPr>
    <w:rPr>
      <w:rFonts w:asciiTheme="minorHAnsi" w:eastAsiaTheme="minorHAnsi" w:hAnsiTheme="minorHAnsi" w:cstheme="minorBidi"/>
      <w:kern w:val="2"/>
      <w:sz w:val="24"/>
      <w:szCs w:val="24"/>
      <w:lang w:val="id-ID"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oi.org/10.62567/micjo.v3i1.2313"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diricardy1@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syahrizalbms2021@gmail.com" TargetMode="External"/><Relationship Id="rId4" Type="http://schemas.openxmlformats.org/officeDocument/2006/relationships/styles" Target="styles.xml"/><Relationship Id="rId9" Type="http://schemas.openxmlformats.org/officeDocument/2006/relationships/hyperlink" Target="mailto:andiricardy1@gmail.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https://e-jurnal.jurnalcenter.com/index.php/micjo" TargetMode="External"/><Relationship Id="rId2" Type="http://schemas.openxmlformats.org/officeDocument/2006/relationships/hyperlink" Target="https://e-jurnal.jurnalcenter.com/index.php/micjo/index" TargetMode="External"/><Relationship Id="rId1" Type="http://schemas.openxmlformats.org/officeDocument/2006/relationships/image" Target="media/image1.png"/><Relationship Id="rId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tnd</b:Tag>
    <b:SourceType>InternetSite</b:SourceType>
    <b:Guid>{FC39B55D-454F-4BC3-AEC3-1FBB0C0A56E7}</b:Guid>
    <b:Title>History of coffee</b:Title>
    <b:InternetSiteTitle>About Coffee</b:InternetSiteTitle>
    <b:URL>https://www.aboutcoffee.org/origins/history-of-coffee/</b:URL>
    <b:Author>
      <b:Author>
        <b:Corporate>National Coffee Association USA</b:Corporate>
      </b:Author>
    </b:Author>
    <b:Year>2025</b:Year>
    <b:RefOrder>1</b:RefOrder>
  </b:Source>
  <b:Source>
    <b:Tag>Arn05</b:Tag>
    <b:SourceType>JournalArticle</b:SourceType>
    <b:Guid>{235A5E27-4B06-4B1B-BB78-1AF3F378E3BB}</b:Guid>
    <b:Title>Consumer Culture Theory (CCT): Twenty Years of Research</b:Title>
    <b:JournalName>Journal of Consumer Research</b:JournalName>
    <b:Year>2005</b:Year>
    <b:Pages>868–882</b:Pages>
    <b:Author>
      <b:Author>
        <b:NameList>
          <b:Person>
            <b:Last>Arnould</b:Last>
            <b:Middle>J</b:Middle>
            <b:First>Eric</b:First>
          </b:Person>
          <b:Person>
            <b:Last>Thompson</b:Last>
            <b:Middle>J</b:Middle>
            <b:First>Craig</b:First>
          </b:Person>
        </b:NameList>
      </b:Author>
    </b:Author>
    <b:Publisher>University of Chicago Press</b:Publisher>
    <b:Volume>31</b:Volume>
    <b:Issue>4</b:Issue>
    <b:DOI>https://doi.org/10.1086/426626</b:DOI>
    <b:RefOrder>2</b:RefOrder>
  </b:Source>
  <b:Source>
    <b:Tag>USD25</b:Tag>
    <b:SourceType>Report</b:SourceType>
    <b:Guid>{FF8AE72E-8CB3-4CB9-A602-AB3E94558D6C}</b:Guid>
    <b:Title>Coffee annual: Indonesia</b:Title>
    <b:Year>2025</b:Year>
    <b:Publisher>U.S. Department of Agriculture, Foreign Agricultural Service</b:Publisher>
    <b:City>Jakarta</b:City>
    <b:Author>
      <b:Author>
        <b:Corporate>U.S. Department of Agriculture, Foreign Agricultural Service (USDA FAS)</b:Corporate>
      </b:Author>
    </b:Author>
    <b:Department>Foreign Agricultural Service</b:Department>
    <b:Institution>U.S. Department of Agriculture</b:Institution>
    <b:Pages>1–7</b:Pages>
    <b:ThesisType>Annual report</b:ThesisType>
    <b:ShortTitle>Coffee Annual Indonesia 2025</b:ShortTitle>
    <b:StandardNumber>ID2025-0021</b:StandardNumber>
    <b:YearAccessed>2025</b:YearAccessed>
    <b:MonthAccessed>May</b:MonthAccessed>
    <b:DayAccessed>19</b:DayAccessed>
    <b:RefOrder>3</b:RefOrder>
  </b:Source>
  <b:Source>
    <b:Tag>Ott251</b:Tag>
    <b:SourceType>InternetSite</b:SourceType>
    <b:Guid>{306341BB-4038-413F-A081-AC8E5E71C430}</b:Guid>
    <b:Author>
      <b:Author>
        <b:Corporate>Otten Coffee</b:Corporate>
      </b:Author>
    </b:Author>
    <b:Title>Kopi Fest Indonesia 2025 Hadir di Bandung</b:Title>
    <b:InternetSiteTitle>Majalah Otten Coffee</b:InternetSiteTitle>
    <b:Year>2025</b:Year>
    <b:Month>Juni</b:Month>
    <b:Day>16</b:Day>
    <b:URL>https://ottencoffee.co.id/majalah/kopi-fest-indonesia-2025-hadir-di-bandung</b:URL>
    <b:RefOrder>4</b:RefOrder>
  </b:Source>
  <b:Source>
    <b:Tag>Rad25</b:Tag>
    <b:SourceType>InternetSite</b:SourceType>
    <b:Guid>{59E6E5E5-FCB2-44DE-BFC9-C45116FC3547}</b:Guid>
    <b:Author>
      <b:Author>
        <b:Corporate>Radio Republik Indonesia (RRI)</b:Corporate>
      </b:Author>
    </b:Author>
    <b:Title>The Coffee &amp; Beverages Expo 2025, Buka Peluang Bisnis</b:Title>
    <b:InternetSiteTitle>RRI</b:InternetSiteTitle>
    <b:Year>2025</b:Year>
    <b:Month>February</b:Month>
    <b:Day>27</b:Day>
    <b:URL>https://rri.co.id/bandung/bisnis/1356205/the-coffee-beverages-expo-2025-buka-peluang-bisnis</b:URL>
    <b:RefOrder>5</b:RefOrder>
  </b:Source>
  <b:Source>
    <b:Tag>Sum25</b:Tag>
    <b:SourceType>InternetSite</b:SourceType>
    <b:Guid>{35D366C2-939D-43C2-AB2D-21EC0DE69C1A}</b:Guid>
    <b:Author>
      <b:Author>
        <b:Corporate>Summarecon Mall Bandung</b:Corporate>
      </b:Author>
    </b:Author>
    <b:Title>BANDUNG COFFEE CARNIVAL 2025</b:Title>
    <b:InternetSiteTitle>Instagram</b:InternetSiteTitle>
    <b:Year>2025</b:Year>
    <b:Month>November</b:Month>
    <b:Day>17</b:Day>
    <b:URL>https://www.instagram.com/p/DRJw2MREde8/</b:URL>
    <b:RefOrder>6</b:RefOrder>
  </b:Source>
  <b:Source>
    <b:Tag>Wor25</b:Tag>
    <b:SourceType>InternetSite</b:SourceType>
    <b:Guid>{442E06D6-3C6A-4C9A-8A5C-3B434BB3D50D}</b:Guid>
    <b:Author>
      <b:Author>
        <b:Corporate>World AeroPress Championship</b:Corporate>
      </b:Author>
    </b:Author>
    <b:Title>Indonesia – Indonesian AeroPress Championship</b:Title>
    <b:InternetSiteTitle>World AeroPress Championship</b:InternetSiteTitle>
    <b:Year>2025</b:Year>
    <b:URL>https://worldaeropresschampionship.com/pages/indonesia</b:URL>
    <b:RefOrder>7</b:RefOrder>
  </b:Source>
  <b:Source>
    <b:Tag>Kim21</b:Tag>
    <b:SourceType>JournalArticle</b:SourceType>
    <b:Guid>{9F430186-A51B-46AB-B4A9-DDD579F854D5}</b:Guid>
    <b:Title>Experiential value, satisfaction, brand love, and brand loyalty toward robot barista coffee shop: The moderating effect of generation</b:Title>
    <b:JournalName>Sustainability</b:JournalName>
    <b:Year>2021</b:Year>
    <b:Pages>12029</b:Pages>
    <b:Author>
      <b:Author>
        <b:NameList>
          <b:Person>
            <b:Last>Kim</b:Last>
            <b:Middle>Joong</b:Middle>
            <b:First>Young</b:First>
          </b:Person>
          <b:Person>
            <b:Last>Park</b:Last>
            <b:Middle>Sook</b:Middle>
            <b:First>Jung</b:First>
          </b:Person>
          <b:Person>
            <b:Last>Jeon</b:Last>
            <b:Middle>Mo</b:Middle>
            <b:First>Hyeon </b:First>
          </b:Person>
        </b:NameList>
      </b:Author>
    </b:Author>
    <b:Publisher>MDPI</b:Publisher>
    <b:Volume>13</b:Volume>
    <b:Issue>21</b:Issue>
    <b:DOI>https://doi.org/10.3390/su132112029</b:DOI>
    <b:RefOrder>8</b:RefOrder>
  </b:Source>
  <b:Source>
    <b:Tag>Nor23</b:Tag>
    <b:SourceType>JournalArticle</b:SourceType>
    <b:Guid>{FD45C729-3AD5-46E0-A8B6-43FAA2D76449}</b:Guid>
    <b:Title>Expanding the experiential value scale to predict independent restaurant dining intent</b:Title>
    <b:Year>2023</b:Year>
    <b:JournalName>Journal of Hospitality and Tourism Insights</b:JournalName>
    <b:Pages>613-631</b:Pages>
    <b:Author>
      <b:Author>
        <b:NameList>
          <b:Person>
            <b:Last>Norris</b:Last>
            <b:Middle>L</b:Middle>
            <b:First>Cortney</b:First>
          </b:Person>
          <b:Person>
            <b:Last>Russen</b:Last>
            <b:First>Michelle</b:First>
          </b:Person>
          <b:Person>
            <b:Last>Jr</b:Last>
            <b:Middle>Taylor</b:Middle>
            <b:First>Scott</b:First>
          </b:Person>
        </b:NameList>
      </b:Author>
    </b:Author>
    <b:Publisher>Emerald</b:Publisher>
    <b:Volume>6</b:Volume>
    <b:Issue>2</b:Issue>
    <b:DOI>https://doi.org/10.1108/JHTI-09-2021-0252</b:DOI>
    <b:RefOrder>9</b:RefOrder>
  </b:Source>
  <b:Source>
    <b:Tag>Mis23</b:Tag>
    <b:SourceType>JournalArticle</b:SourceType>
    <b:Guid>{9220093F-3815-4055-99B5-A420CF180192}</b:Guid>
    <b:Title>Re-examining post-acceptance model of information systems continuance: A revised theoretical model using MASEM approach</b:Title>
    <b:JournalName>International Journal of Information Management</b:JournalName>
    <b:Year>2023</b:Year>
    <b:Pages>102571</b:Pages>
    <b:Author>
      <b:Author>
        <b:NameList>
          <b:Person>
            <b:Last>Mishra</b:Last>
            <b:First>Anubhav</b:First>
          </b:Person>
          <b:Person>
            <b:Last>Shukla</b:Last>
            <b:First>Anuja</b:First>
          </b:Person>
          <b:Person>
            <b:Last>Rana</b:Last>
            <b:Middle>P</b:Middle>
            <b:First>Nripendra</b:First>
          </b:Person>
          <b:Person>
            <b:Last>Currie</b:Last>
            <b:Middle>L</b:Middle>
            <b:First>Wendy</b:First>
          </b:Person>
          <b:Person>
            <b:Last>Dwivedi</b:Last>
            <b:Middle>K</b:Middle>
            <b:First>Yogesh</b:First>
          </b:Person>
        </b:NameList>
      </b:Author>
    </b:Author>
    <b:Publisher>Elsevier</b:Publisher>
    <b:Volume>68</b:Volume>
    <b:DOI>https://doi.org/10.1016/j.ijinfomgt.2022.102571</b:DOI>
    <b:RefOrder>10</b:RefOrder>
  </b:Source>
  <b:Source>
    <b:Tag>Baz23</b:Tag>
    <b:SourceType>JournalArticle</b:SourceType>
    <b:Guid>{E3DC1877-BF40-4BF5-87BA-6FAAC76C8B70}</b:Guid>
    <b:Title>Social media content aesthetic quality and customer engagement: The mediating role of entertainment and impacts on brand love and loyalty</b:Title>
    <b:JournalName>Journal of Business Research</b:JournalName>
    <b:Year>2023</b:Year>
    <b:Pages>113778</b:Pages>
    <b:Author>
      <b:Author>
        <b:NameList>
          <b:Person>
            <b:Last>Bazi</b:Last>
            <b:First>Saleh</b:First>
          </b:Person>
          <b:Person>
            <b:Last>Filieri</b:Last>
            <b:First>Raffaele</b:First>
          </b:Person>
          <b:Person>
            <b:Last>Gorton</b:Last>
            <b:First>Matthew</b:First>
          </b:Person>
        </b:NameList>
      </b:Author>
    </b:Author>
    <b:Publisher>Elsevier</b:Publisher>
    <b:Volume>160</b:Volume>
    <b:DOI>https://doi.org/10.1016/j.jbusres.2023.113778</b:DOI>
    <b:RefOrder>11</b:RefOrder>
  </b:Source>
  <b:Source>
    <b:Tag>Ahm23</b:Tag>
    <b:SourceType>JournalArticle</b:SourceType>
    <b:Guid>{D4B25911-1128-48EE-84E8-1290109D4C08}</b:Guid>
    <b:Title>The intricate relationships of consumers’ loyalty and their perceptions of service quality, price and satisfaction in restaurant service</b:Title>
    <b:JournalName>The TQM Journal</b:JournalName>
    <b:Year>2023</b:Year>
    <b:Pages>519-539</b:Pages>
    <b:Author>
      <b:Author>
        <b:NameList>
          <b:Person>
            <b:Last>Ahmed</b:Last>
            <b:First>Selim</b:First>
          </b:Person>
          <b:Person>
            <b:Last>Asheq</b:Last>
            <b:Middle>Al</b:Middle>
            <b:First>Ahmed</b:First>
          </b:Person>
          <b:Person>
            <b:Last>Ahmed</b:Last>
            <b:First>Ezaz</b:First>
          </b:Person>
          <b:Person>
            <b:Last>Chowdhury</b:Last>
            <b:Middle>Yaman</b:Middle>
            <b:First>Ujjal</b:First>
          </b:Person>
          <b:Person>
            <b:Last>Sufi</b:Last>
            <b:First>Tahir</b:First>
          </b:Person>
          <b:Person>
            <b:Last>Mostofa</b:Last>
            <b:Middle>Golam</b:Middle>
            <b:First>Md</b:First>
          </b:Person>
        </b:NameList>
      </b:Author>
    </b:Author>
    <b:Publisher>Emerald</b:Publisher>
    <b:Volume>35</b:Volume>
    <b:Issue>2</b:Issue>
    <b:DOI>https://doi.org/10.1108/TQM-06-2021-0158</b:DOI>
    <b:RefOrder>12</b:RefOrder>
  </b:Source>
  <b:Source>
    <b:Tag>Kla23</b:Tag>
    <b:SourceType>JournalArticle</b:SourceType>
    <b:Guid>{9D59C5AC-7148-4178-B841-BE545E05790D}</b:Guid>
    <b:Title>Where is customer experience (CX) research heading? A personal commentary</b:Title>
    <b:JournalName>Journal of Services Marketing</b:JournalName>
    <b:Year>2023</b:Year>
    <b:Pages>700–705</b:Pages>
    <b:Author>
      <b:Author>
        <b:NameList>
          <b:Person>
            <b:Last>Klaus</b:Last>
            <b:First>P</b:First>
          </b:Person>
        </b:NameList>
      </b:Author>
    </b:Author>
    <b:Publisher>Emerald Publishing</b:Publisher>
    <b:Volume>37</b:Volume>
    <b:Issue>6</b:Issue>
    <b:DOI>https://doi.org/10.1108/JSM-05-2022-0169</b:DOI>
    <b:RefOrder>13</b:RefOrder>
  </b:Source>
  <b:Source>
    <b:Tag>Ano24</b:Tag>
    <b:SourceType>JournalArticle</b:SourceType>
    <b:Guid>{A763E1D2-0AE0-4472-9565-CC33958D5F37}</b:Guid>
    <b:Title>Coffee Visitor Profiles in Slow Bar at Megapolitan Cities: Insights from Bangkok and Jakarta</b:Title>
    <b:JournalName>European Modern Studies Journal</b:JournalName>
    <b:Year>2024</b:Year>
    <b:Pages>123-143</b:Pages>
    <b:Author>
      <b:Author>
        <b:NameList>
          <b:Person>
            <b:Last>Anom</b:Last>
            <b:Middle>Indra Pratama</b:Middle>
            <b:First>Rahmat</b:First>
          </b:Person>
          <b:Person>
            <b:Last>Arafah</b:Last>
            <b:First>Willy</b:First>
          </b:Person>
          <b:Person>
            <b:First>Nurbaeti</b:First>
          </b:Person>
          <b:Person>
            <b:Last>Ingkadijaya</b:Last>
            <b:First>Rahmat</b:First>
          </b:Person>
        </b:NameList>
      </b:Author>
    </b:Author>
    <b:Publisher>Loro Journals</b:Publisher>
    <b:Volume>8</b:Volume>
    <b:Issue>6</b:Issue>
    <b:DOI>https://doi.org/10.59573/emsj.8(6).2024.10</b:DOI>
    <b:RefOrder>14</b:RefOrder>
  </b:Source>
  <b:Source>
    <b:Tag>Che23</b:Tag>
    <b:SourceType>JournalArticle</b:SourceType>
    <b:Guid>{5159058A-D468-448C-8D5A-8D6034A32D2B}</b:Guid>
    <b:Title>Effects of involvement on the loyalty of specialty coffee consumers</b:Title>
    <b:JournalName>International Journal of Business &amp; Management Studies</b:JournalName>
    <b:Year>2023</b:Year>
    <b:Pages>32–44</b:Pages>
    <b:Author>
      <b:Author>
        <b:NameList>
          <b:Person>
            <b:Last>Chen</b:Last>
            <b:First> C. T</b:First>
          </b:Person>
          <b:Person>
            <b:Last>Sun</b:Last>
            <b:First>H. N</b:First>
          </b:Person>
        </b:NameList>
      </b:Author>
    </b:Author>
    <b:Publisher>Institute for Promoting Research &amp; Policy Development (IPRPD)</b:Publisher>
    <b:Volume>4</b:Volume>
    <b:Issue>9</b:Issue>
    <b:DOI>https://doi.org/10.56734/ijbms.v4n9a3</b:DOI>
    <b:RefOrder>15</b:RefOrder>
  </b:Source>
  <b:Source>
    <b:Tag>KoJ23</b:Tag>
    <b:SourceType>JournalArticle</b:SourceType>
    <b:Guid>{E98BF839-33CF-42F9-91A2-0794EABDD6B9}</b:Guid>
    <b:Title>Experiential Value, Overall Image, Revisit Intention, and Willingness to Pay a Premium in the Context of Environmentally Certified Hotel Restaurants: The Moderating Effect of Environmental Consciousness</b:Title>
    <b:JournalName>Sustainability</b:JournalName>
    <b:Year>2023</b:Year>
    <b:Pages>12913</b:Pages>
    <b:Publisher>MDPI</b:Publisher>
    <b:Volume>15</b:Volume>
    <b:Issue>17</b:Issue>
    <b:DOI>https://doi.org/10.3390/su151712913</b:DOI>
    <b:Author>
      <b:Author>
        <b:NameList>
          <b:Person>
            <b:Last>Ko</b:Last>
            <b:First>Ju-Hee</b:First>
          </b:Person>
          <b:Person>
            <b:Last>Kang</b:Last>
            <b:First>Hee-Seog</b:First>
          </b:Person>
          <b:Person>
            <b:Last>Seo</b:Last>
            <b:First>Jung-Woon</b:First>
          </b:Person>
        </b:NameList>
      </b:Author>
    </b:Author>
    <b:RefOrder>16</b:RefOrder>
  </b:Source>
  <b:Source>
    <b:Tag>Rob</b:Tag>
    <b:SourceType>JournalArticle</b:SourceType>
    <b:Guid>{B835A589-9125-4B8E-97E9-22451BC97F57}</b:Guid>
    <b:Title>How deep is your love? The brand love-loyalty matrix in consumer-brand relationships</b:Title>
    <b:Author>
      <b:Author>
        <b:NameList>
          <b:Person>
            <b:Last>Robertson</b:Last>
            <b:First>Jeandri</b:First>
          </b:Person>
          <b:Person>
            <b:Last>Botha </b:Last>
            <b:First>Elsamari</b:First>
          </b:Person>
          <b:Person>
            <b:Last>Ferreira</b:Last>
            <b:First>Caitlin</b:First>
          </b:Person>
          <b:Person>
            <b:Last>Pitt </b:Last>
            <b:First>Leyland</b:First>
          </b:Person>
        </b:NameList>
      </b:Author>
    </b:Author>
    <b:JournalName>Journal of Business Research</b:JournalName>
    <b:Year>2022</b:Year>
    <b:Pages>651-662</b:Pages>
    <b:LCID>en-ID</b:LCID>
    <b:Publisher>Elsevier</b:Publisher>
    <b:Volume>149</b:Volume>
    <b:DOI>https://doi.org/10.1016/j.jbusres.2022.05.058</b:DOI>
    <b:RefOrder>17</b:RefOrder>
  </b:Source>
  <b:Source>
    <b:Tag>Kre70</b:Tag>
    <b:SourceType>JournalArticle</b:SourceType>
    <b:Guid>{872B36C3-B44F-46B7-B2CF-95DAE8E69E7C}</b:Guid>
    <b:Title>Determining Sample Size for Research Activities</b:Title>
    <b:Year>1970</b:Year>
    <b:Publisher>SAGE Publications</b:Publisher>
    <b:JournalName>Educational and Psychological Measurement</b:JournalName>
    <b:Pages>607–610</b:Pages>
    <b:Author>
      <b:Author>
        <b:NameList>
          <b:Person>
            <b:Last>Krejcie</b:Last>
            <b:Middle>V</b:Middle>
            <b:First>Robert </b:First>
          </b:Person>
          <b:Person>
            <b:Last>Morgan</b:Last>
            <b:Middle>W</b:Middle>
            <b:First>Daryle</b:First>
          </b:Person>
        </b:NameList>
      </b:Author>
    </b:Author>
    <b:Volume>30</b:Volume>
    <b:Issue>3</b:Issue>
    <b:DOI>https://doi.org/10.1177/001316447003000308</b:DOI>
    <b:RefOrder>18</b:RefOrder>
  </b:Source>
  <b:Source>
    <b:Tag>JrJ97</b:Tag>
    <b:SourceType>Book</b:SourceType>
    <b:Guid>{191B6497-85C6-46ED-9ABD-89B1126BB8B8}</b:Guid>
    <b:Title>Partial Least Squares Structural Equation Modeling (PLS-SEM) Using R</b:Title>
    <b:Year>2021</b:Year>
    <b:Publisher>Springer Nature</b:Publisher>
    <b:Author>
      <b:Author>
        <b:NameList>
          <b:Person>
            <b:Last>Hair Jr.</b:Last>
            <b:First>Joseph F.</b:First>
          </b:Person>
          <b:Person>
            <b:Last>Hult, G</b:Last>
            <b:First>Tomas M</b:First>
          </b:Person>
          <b:Person>
            <b:Last>Ringle</b:Last>
            <b:First>Christian M</b:First>
          </b:Person>
          <b:Person>
            <b:Last>Sarstedt</b:Last>
            <b:First>Marko</b:First>
          </b:Person>
          <b:Person>
            <b:Last>Danks</b:Last>
            <b:First> Nicholas P</b:First>
          </b:Person>
          <b:Person>
            <b:Last>Ray</b:Last>
            <b:First>Soumya</b:First>
          </b:Person>
        </b:NameList>
      </b:Author>
    </b:Author>
    <b:DOI>https://doi.org/10.1007/978-3-030-80519-7</b:DOI>
    <b:RefOrder>19</b:RefOrder>
  </b:Source>
  <b:Source>
    <b:Tag>Ahm00</b:Tag>
    <b:SourceType>Book</b:SourceType>
    <b:Guid>{B13CFAB5-C583-4B49-9F9F-1198C839061A}</b:Guid>
    <b:Author>
      <b:Author>
        <b:NameList>
          <b:Person>
            <b:Last>Basyir</b:Last>
            <b:First>Ahmad</b:First>
            <b:Middle>Azhar</b:Middle>
          </b:Person>
        </b:NameList>
      </b:Author>
    </b:Author>
    <b:Title>Hukum Perkawinan Islam</b:Title>
    <b:Year>2000</b:Year>
    <b:City>Yogyakarta</b:City>
    <b:Publisher>UII Press</b:Publisher>
    <b:RefOrder>1</b:RefOrder>
  </b:Source>
  <b:Source>
    <b:Tag>Ine25</b:Tag>
    <b:SourceType>JournalArticle</b:SourceType>
    <b:Guid>{4806312F-3FD2-4860-9A20-E6140E95918F}</b:Guid>
    <b:Title>Pengaruh Budaya Dan Tradisi Terhadap Nikah Siri di Indonesia</b:Title>
    <b:Year>2025</b:Year>
    <b:Author>
      <b:Author>
        <b:NameList>
          <b:Person>
            <b:Last>Dina</b:Last>
            <b:First>Ines</b:First>
            <b:Middle>Aulia</b:Middle>
          </b:Person>
        </b:NameList>
      </b:Author>
    </b:Author>
    <b:JournalName>Landraad: Jurnal Syariah &amp; Hukum Bisnis, Volume 4, Nomor 1</b:JournalName>
    <b:Pages>88</b:Pages>
    <b:RefOrder>2</b:RefOrder>
  </b:Source>
  <b:Source>
    <b:Tag>Mar071</b:Tag>
    <b:SourceType>Book</b:SourceType>
    <b:Guid>{F85801C5-2364-40D2-A238-C74996C97E6D}</b:Guid>
    <b:Title> Hukum Perkawinan Indonesia</b:Title>
    <b:Year>2007</b:Year>
    <b:Author>
      <b:Author>
        <b:NameList>
          <b:Person>
            <b:Last>Prodjohamidjojo</b:Last>
            <b:First>Martiman</b:First>
          </b:Person>
        </b:NameList>
      </b:Author>
    </b:Author>
    <b:City>Indonesia Legal Center Publishing</b:City>
    <b:Publisher>Karya Gemilang</b:Publisher>
    <b:RefOrder>3</b:RefOrder>
  </b:Source>
  <b:Source>
    <b:Tag>Viv191</b:Tag>
    <b:SourceType>Book</b:SourceType>
    <b:Guid>{E789EEE2-8179-4C31-8CF1-6B0904BC8B51}</b:Guid>
    <b:Author>
      <b:Author>
        <b:NameList>
          <b:Person>
            <b:Last>Kurniawati</b:Last>
            <b:First>Vivi</b:First>
          </b:Person>
        </b:NameList>
      </b:Author>
    </b:Author>
    <b:Title>Nikah Sirri</b:Title>
    <b:Year>2019</b:Year>
    <b:City>Jakarta Selatan</b:City>
    <b:Publisher>Rumah Publishing</b:Publisher>
    <b:RefOrder>4</b:RefOrder>
  </b:Source>
  <b:Source>
    <b:Tag>Fit25</b:Tag>
    <b:SourceType>JournalArticle</b:SourceType>
    <b:Guid>{FFD9D7C4-0D69-444D-9392-CDDB07FFF4B2}</b:Guid>
    <b:Title>Nikah Siri dan Dampaknya Terhadap Hak Perempuan dan Anak dalam Itsbat Nikah</b:Title>
    <b:Year>2025</b:Year>
    <b:Author>
      <b:Author>
        <b:NameList>
          <b:Person>
            <b:Last>Ningrum</b:Last>
            <b:First>Fitria</b:First>
            <b:Middle>Wahyu</b:Middle>
          </b:Person>
        </b:NameList>
      </b:Author>
    </b:Author>
    <b:JournalName>Tadhkirah: Jurnal Terapan Hukum Islam dan Kajian Filsafat Syariah, Volume 2, Nomor 1</b:JournalName>
    <b:Pages>125</b:Pages>
    <b:RefOrder>5</b:RefOrder>
  </b:Source>
  <b:Source>
    <b:Tag>Pap25</b:Tag>
    <b:SourceType>JournalArticle</b:SourceType>
    <b:Guid>{E99B9DC6-8D7E-4B2B-9B5C-818809BD9CC2}</b:Guid>
    <b:Title>Penetapan Isbat Nikah Di Bawah Umur Dan Pencatatannya di Kantor Urusan Agama</b:Title>
    <b:Year>2025</b:Year>
    <b:Author>
      <b:Author>
        <b:NameList>
          <b:Person>
            <b:Last>Paputungan</b:Last>
            <b:First>S</b:First>
          </b:Person>
          <b:Person>
            <b:Last>Moonti</b:Last>
            <b:First>R.</b:First>
            <b:Middle>M</b:Middle>
          </b:Person>
          <b:Person>
            <b:Last>Ahmad</b:Last>
            <b:First>I.</b:First>
          </b:Person>
        </b:NameList>
      </b:Author>
    </b:Author>
    <b:JournalName>Amandemen, Vol. 2, No. 1</b:JournalName>
    <b:Pages>167</b:Pages>
    <b:RefOrder>6</b:RefOrder>
  </b:Source>
  <b:Source>
    <b:Tag>Fat25</b:Tag>
    <b:SourceType>JournalArticle</b:SourceType>
    <b:Guid>{FE5D6A54-1B8E-4E92-ADF4-87E52E40810B}</b:Guid>
    <b:Author>
      <b:Author>
        <b:NameList>
          <b:Person>
            <b:Last>Balagaize</b:Last>
            <b:First>Fatmawati</b:First>
          </b:Person>
          <b:Person>
            <b:Last>Juhanis</b:Last>
            <b:First>Hasan</b:First>
            <b:Middle>Bin</b:Middle>
          </b:Person>
          <b:Person>
            <b:Last>Samudin</b:Last>
            <b:First>Rapung</b:First>
          </b:Person>
        </b:NameList>
      </b:Author>
    </b:Author>
    <b:Title>Pandangan Masyarakat Terhadap Fenomena Nikah Siri Dan Dampaknya Bagi Kehidupan Sosisal (Studi Kasus Di Kecamatan Manggala, Kota Makassar)</b:Title>
    <b:JournalName>JICN: Jurnal Intelek dan Cendikiawan Nusantara, Vol. 1, No. 6</b:JournalName>
    <b:Year>2025</b:Year>
    <b:Pages>188</b:Pages>
    <b:RefOrder>7</b:RefOrder>
  </b:Source>
  <b:Source>
    <b:Tag>Ern26</b:Tag>
    <b:SourceType>JournalArticle</b:SourceType>
    <b:Guid>{0DF7B1C3-2263-46BC-AA1D-D19586BD4485}</b:Guid>
    <b:Author>
      <b:Author>
        <b:NameList>
          <b:Person>
            <b:Last>Siregar</b:Last>
            <b:First>Erni</b:First>
            <b:Middle>Sulhati Roudho</b:Middle>
          </b:Person>
          <b:Person>
            <b:Last>Hasanah</b:Last>
            <b:First>Uswatun</b:First>
          </b:Person>
        </b:NameList>
      </b:Author>
    </b:Author>
    <b:Title>Problematika Nikah Siri di Indonesia (Tinjauan Hukum Islam dan Hukum Nasional)</b:Title>
    <b:JournalName>Demokrasi: Jurnal Riset Ilmu Hukum, Sosial dan Politik, Volume 3, Nomor 1</b:JournalName>
    <b:Year>2026</b:Year>
    <b:Pages>201</b:Pages>
    <b:RefOrder>8</b:RefOrder>
  </b:Source>
  <b:Source>
    <b:Tag>Ida171</b:Tag>
    <b:SourceType>JournalArticle</b:SourceType>
    <b:Guid>{134D29C5-1768-4856-AA75-DF9FE976903F}</b:Guid>
    <b:Author>
      <b:Author>
        <b:NameList>
          <b:Person>
            <b:Last>Hendarsih</b:Last>
            <b:First>Ida</b:First>
          </b:Person>
        </b:NameList>
      </b:Author>
    </b:Author>
    <b:Title>Strategi Membeli Initial Public Offering (IPO)</b:Title>
    <b:JournalName>Jurnal Moneter, IV (2) </b:JournalName>
    <b:Year>2017</b:Year>
    <b:Pages>102</b:Pages>
    <b:RefOrder>9</b:RefOrder>
  </b:Source>
  <b:Source>
    <b:Tag>Sug185</b:Tag>
    <b:SourceType>Book</b:SourceType>
    <b:Guid>{3F0946DE-424B-413C-BDBB-9416D5C8344A}</b:Guid>
    <b:Title>Metode Penelitian Bisnis Menggunakan Analisis Tabel</b:Title>
    <b:Year>2018 </b:Year>
    <b:Author>
      <b:Author>
        <b:NameList>
          <b:Person>
            <b:Last>Sugiyono</b:Last>
          </b:Person>
        </b:NameList>
      </b:Author>
    </b:Author>
    <b:City>Bandung</b:City>
    <b:Publisher>Alfabeta</b:Publisher>
    <b:RefOrder>10</b:RefOrder>
  </b:Source>
  <b:Source>
    <b:Tag>Nen10</b:Tag>
    <b:SourceType>Book</b:SourceType>
    <b:Guid>{8FD9587E-3E40-46B4-A967-BCACA2D1976C}</b:Guid>
    <b:Author>
      <b:Author>
        <b:NameList>
          <b:Person>
            <b:Last>Djubaedah</b:Last>
            <b:First>Neng</b:First>
          </b:Person>
        </b:NameList>
      </b:Author>
    </b:Author>
    <b:Title>Pencatatan Perkawinan dan Perkawinan Tidak Dicatat Menurut Hukum Tertulis di Indonesia dan Hukum Islam</b:Title>
    <b:Year>2010</b:Year>
    <b:City>Jakarta</b:City>
    <b:Publisher>Sinar Grafika</b:Publisher>
    <b:RefOrder>11</b:RefOrder>
  </b:Source>
  <b:Source>
    <b:Tag>Hap07</b:Tag>
    <b:SourceType>Book</b:SourceType>
    <b:Guid>{2F6EDBFF-292A-4263-A6FE-D645BD7D42D6}</b:Guid>
    <b:Author>
      <b:Author>
        <b:NameList>
          <b:Person>
            <b:Last>Susanto</b:Last>
            <b:First>Happy</b:First>
          </b:Person>
        </b:NameList>
      </b:Author>
    </b:Author>
    <b:Title>Nikah Sirri Apa Untungnya?</b:Title>
    <b:Year>2007</b:Year>
    <b:City>Jakarta</b:City>
    <b:Publisher>Visi Media</b:Publisher>
    <b:RefOrder>12</b:RefOrder>
  </b:Source>
  <b:Source>
    <b:Tag>End21</b:Tag>
    <b:SourceType>JournalArticle</b:SourceType>
    <b:Guid>{B0520090-E627-4151-9F3E-090746427682}</b:Guid>
    <b:Title>Nikah Sirri Menurut Hukum Islam Dan Hukum Positif</b:Title>
    <b:Year>2021</b:Year>
    <b:Author>
      <b:Author>
        <b:NameList>
          <b:Person>
            <b:Last>Zakaria</b:Last>
            <b:First>Endang</b:First>
          </b:Person>
          <b:Person>
            <b:Last>Saad</b:Last>
            <b:First>Muhammad</b:First>
          </b:Person>
        </b:NameList>
      </b:Author>
    </b:Author>
    <b:JournalName>Kordinat: Jurnal Komunikasi Antar Perguruan Tinggi Agama Islam, Vol. XX, No. 2</b:JournalName>
    <b:Pages>22</b:Pages>
    <b:RefOrder>13</b:RefOrder>
  </b:Source>
  <b:Source>
    <b:Tag>Eff05</b:Tag>
    <b:SourceType>Book</b:SourceType>
    <b:Guid>{D9611DA1-D12B-4DD0-BB01-29307DBE0DC4}</b:Guid>
    <b:Title>Nikah Sirri Tersesat di Jalan Yang Benar, Cet.I</b:Title>
    <b:Year>2005</b:Year>
    <b:City>Bandung</b:City>
    <b:Publisher>Kepustakaan Eja Insani</b:Publisher>
    <b:Author>
      <b:Author>
        <b:NameList>
          <b:Person>
            <b:Last>Setiawan</b:Last>
            <b:First>Effi</b:First>
          </b:Person>
        </b:NameList>
      </b:Author>
    </b:Author>
    <b:RefOrder>14</b:RefOrder>
  </b:Source>
  <b:Source>
    <b:Tag>Sus07</b:Tag>
    <b:SourceType>Book</b:SourceType>
    <b:Guid>{BD3DAC0A-F76B-43AC-99B7-C840328DFA13}</b:Guid>
    <b:Author>
      <b:Author>
        <b:NameList>
          <b:Person>
            <b:Last>Susanto</b:Last>
          </b:Person>
        </b:NameList>
      </b:Author>
    </b:Author>
    <b:Title>Nikah Sirri Apa Untungnya, Cet.I</b:Title>
    <b:Year>2007</b:Year>
    <b:City>Jakarta</b:City>
    <b:Publisher>Visimedia</b:Publisher>
    <b:RefOrder>15</b:RefOrder>
  </b:Source>
  <b:Source>
    <b:Tag>Her24</b:Tag>
    <b:SourceType>JournalArticle</b:SourceType>
    <b:Guid>{FFF2062B-BCAD-459D-B4A9-8E6F0B5CC046}</b:Guid>
    <b:Title>Pernikahan Siri Dan Implikasinya Terhadap Hak Dan Identitas Anak</b:Title>
    <b:Year>2024</b:Year>
    <b:Author>
      <b:Author>
        <b:NameList>
          <b:Person>
            <b:Last>Herlina</b:Last>
          </b:Person>
          <b:Person>
            <b:Last>Rifa’i</b:Last>
            <b:First>Muhammad</b:First>
          </b:Person>
          <b:Person>
            <b:Last>Fhirley</b:Last>
          </b:Person>
          <b:Person>
            <b:Last>Noviani</b:Last>
            <b:First>Dwi</b:First>
          </b:Person>
        </b:NameList>
      </b:Author>
    </b:Author>
    <b:JournalName>Student Research Journal, Vol. 2, No. 3</b:JournalName>
    <b:Pages>29</b:Pages>
    <b:RefOrder>16</b:RefOrder>
  </b:Source>
  <b:Source>
    <b:Tag>Yus12</b:Tag>
    <b:SourceType>Book</b:SourceType>
    <b:Guid>{3D185220-EFCE-4EB0-A26A-7258CB69D725}</b:Guid>
    <b:Title>Fiqh al-Awlawiyyat: Dirasah Jadidah fi Dhaw' al-Qur'an wa alSunnah</b:Title>
    <b:Year>2012</b:Year>
    <b:Author>
      <b:Author>
        <b:NameList>
          <b:Person>
            <b:Last>al-Qaradawi</b:Last>
            <b:First>Yusuf</b:First>
          </b:Person>
        </b:NameList>
      </b:Author>
    </b:Author>
    <b:City>Kairo</b:City>
    <b:Publisher>Al-Maktab al-Islami</b:Publisher>
    <b:RefOrder>17</b:RefOrder>
  </b:Source>
  <b:Source>
    <b:Tag>Wah20</b:Tag>
    <b:SourceType>Book</b:SourceType>
    <b:Guid>{7AEB8D47-D263-46DD-B088-D18BED0DB431}</b:Guid>
    <b:Author>
      <b:Author>
        <b:NameList>
          <b:Person>
            <b:Last>al-Zuhaili</b:Last>
            <b:First>Wahbah</b:First>
          </b:Person>
        </b:NameList>
      </b:Author>
    </b:Author>
    <b:Title>Al-Fiqh al-Islami wa Adillatuhu, Jilid 9</b:Title>
    <b:Year>2020</b:Year>
    <b:City>Beirut</b:City>
    <b:Publisher>Dar al-Fikr</b:Publisher>
    <b:RefOrder>18</b:RefOrder>
  </b:Source>
  <b:Source>
    <b:Tag>Sya25</b:Tag>
    <b:SourceType>JournalArticle</b:SourceType>
    <b:Guid>{FFB91277-4C58-4E4C-A92B-E62D980D70B0}</b:Guid>
    <b:Title>Pernikahan Siri Dalam Perspektif Maslahah Mursalah</b:Title>
    <b:Year>2025</b:Year>
    <b:Author>
      <b:Author>
        <b:NameList>
          <b:Person>
            <b:Last>Nurrahmah</b:Last>
            <b:First>Syafira</b:First>
            <b:Middle>Aulia</b:Middle>
          </b:Person>
          <b:Person>
            <b:Last>Sa`adah</b:Last>
            <b:First>Ummu</b:First>
          </b:Person>
        </b:NameList>
      </b:Author>
    </b:Author>
    <b:JournalName>Jurnal Studi, Sosial, Dan Ekonomi, Vol. 6, No. 1</b:JournalName>
    <b:Pages>111</b:Pages>
    <b:RefOrder>19</b:RefOrder>
  </b:Source>
  <b:Source>
    <b:Tag>Ima21</b:Tag>
    <b:SourceType>JournalArticle</b:SourceType>
    <b:Guid>{6572172D-AA4A-4EED-B7CD-C823EC5A9E74}</b:Guid>
    <b:Author>
      <b:Author>
        <b:NameList>
          <b:Person>
            <b:Last>Hafas</b:Last>
            <b:First>Imam</b:First>
          </b:Person>
        </b:NameList>
      </b:Author>
    </b:Author>
    <b:Title>Pernikahan Sirri Dalam Perspektif Hukum Islam Dan Hukum Positif</b:Title>
    <b:JournalName>Tahkim (Jurnal Peradaban Dan Hukum Islam), Vol. 4, No. 1 </b:JournalName>
    <b:Year>2021</b:Year>
    <b:Pages>41</b:Pages>
    <b:RefOrder>20</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1ZL/MLgzphRcNZNObaEQ5EBQ7/Q==">CgMxLjAyCGguZ2pkZ3hzMgloLjMwajB6bGw4AHIhMVlhRkEydDJLdGtTcDJWcWZYNVp5ekhERXN0QU1BOHFw</go:docsCustomData>
</go:gDocsCustomXmlDataStorage>
</file>

<file path=customXml/itemProps1.xml><?xml version="1.0" encoding="utf-8"?>
<ds:datastoreItem xmlns:ds="http://schemas.openxmlformats.org/officeDocument/2006/customXml" ds:itemID="{C5087582-64F7-4695-9AED-13A993554F4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1</Pages>
  <Words>4707</Words>
  <Characters>26833</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Stkip Pgri</cp:lastModifiedBy>
  <cp:revision>12</cp:revision>
  <cp:lastPrinted>2026-02-18T05:36:00Z</cp:lastPrinted>
  <dcterms:created xsi:type="dcterms:W3CDTF">2026-02-23T13:46:00Z</dcterms:created>
  <dcterms:modified xsi:type="dcterms:W3CDTF">2026-02-23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06740171/vancouver</vt:lpwstr>
  </property>
  <property fmtid="{D5CDD505-2E9C-101B-9397-08002B2CF9AE}" pid="21" name="Mendeley Recent Style Name 9_1">
    <vt:lpwstr>Vancouver - Derry Nugraha Derry Nugraha</vt:lpwstr>
  </property>
  <property fmtid="{D5CDD505-2E9C-101B-9397-08002B2CF9AE}" pid="22" name="Mendeley Document_1">
    <vt:lpwstr>True</vt:lpwstr>
  </property>
  <property fmtid="{D5CDD505-2E9C-101B-9397-08002B2CF9AE}" pid="23" name="Mendeley Unique User Id_1">
    <vt:lpwstr>0ee51d29-6edc-3289-a8f7-e93c3f435415</vt:lpwstr>
  </property>
  <property fmtid="{D5CDD505-2E9C-101B-9397-08002B2CF9AE}" pid="24" name="Mendeley Citation Style_1">
    <vt:lpwstr>http://www.zotero.org/styles/apa</vt:lpwstr>
  </property>
</Properties>
</file>